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F83426" w14:textId="4829047C" w:rsidR="00717E03" w:rsidRDefault="00B02ABA" w:rsidP="00B02ABA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B02ABA">
        <w:rPr>
          <w:rFonts w:ascii="Arial" w:hAnsi="Arial" w:cs="Arial"/>
          <w:b/>
          <w:bCs/>
          <w:sz w:val="24"/>
          <w:szCs w:val="24"/>
        </w:rPr>
        <w:t>Supplemental Online Content</w:t>
      </w:r>
    </w:p>
    <w:p w14:paraId="689DF279" w14:textId="77777777" w:rsidR="00B729AE" w:rsidRPr="00B02ABA" w:rsidRDefault="00B729AE" w:rsidP="00B02ABA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E25B199" w14:textId="209915B2" w:rsidR="00B02ABA" w:rsidRPr="00B729AE" w:rsidRDefault="00B02ABA">
      <w:pPr>
        <w:rPr>
          <w:rFonts w:ascii="Arial" w:hAnsi="Arial" w:cs="Arial"/>
          <w:b/>
          <w:bCs/>
          <w:sz w:val="24"/>
          <w:szCs w:val="24"/>
        </w:rPr>
      </w:pPr>
      <w:r w:rsidRPr="00B729AE">
        <w:rPr>
          <w:rFonts w:ascii="Arial" w:hAnsi="Arial" w:cs="Arial"/>
          <w:b/>
          <w:bCs/>
          <w:sz w:val="24"/>
          <w:szCs w:val="24"/>
        </w:rPr>
        <w:t>Postprandial plasma glucose and associated cancer mortality</w:t>
      </w:r>
    </w:p>
    <w:p w14:paraId="7A0F52A8" w14:textId="6C9EDEC3" w:rsidR="00B02ABA" w:rsidRPr="006E5ADC" w:rsidRDefault="00B02ABA">
      <w:pPr>
        <w:rPr>
          <w:rStyle w:val="Strong"/>
          <w:rFonts w:ascii="Arial" w:hAnsi="Arial" w:cs="Arial"/>
          <w:b w:val="0"/>
          <w:bCs w:val="0"/>
          <w:sz w:val="24"/>
          <w:szCs w:val="24"/>
          <w:bdr w:val="none" w:sz="0" w:space="0" w:color="auto" w:frame="1"/>
          <w:shd w:val="clear" w:color="auto" w:fill="DDDDDD"/>
        </w:rPr>
      </w:pPr>
      <w:r w:rsidRPr="006E5ADC">
        <w:rPr>
          <w:rFonts w:ascii="Arial" w:hAnsi="Arial" w:cs="Arial"/>
          <w:sz w:val="24"/>
          <w:szCs w:val="24"/>
        </w:rPr>
        <w:t>Yutang Wang, Yan Fang,</w:t>
      </w:r>
      <w:r w:rsidRPr="006E5ADC">
        <w:rPr>
          <w:rFonts w:ascii="Arial" w:hAnsi="Arial" w:cs="Arial"/>
          <w:sz w:val="24"/>
          <w:szCs w:val="24"/>
          <w:shd w:val="clear" w:color="auto" w:fill="FFFFFF"/>
        </w:rPr>
        <w:t xml:space="preserve"> Andreas J.R. Habenicht, Jonathan Golledge, </w:t>
      </w:r>
      <w:r w:rsidRPr="00B729AE">
        <w:rPr>
          <w:rFonts w:ascii="Arial" w:hAnsi="Arial" w:cs="Arial"/>
          <w:sz w:val="24"/>
          <w:szCs w:val="24"/>
        </w:rPr>
        <w:t xml:space="preserve">Edward L. Giovannucci, </w:t>
      </w:r>
      <w:r w:rsidR="00D96B09" w:rsidRPr="00D96B09">
        <w:rPr>
          <w:rFonts w:ascii="Arial" w:hAnsi="Arial" w:cs="Arial"/>
          <w:sz w:val="24"/>
          <w:szCs w:val="24"/>
        </w:rPr>
        <w:t>Antonio Ceriello</w:t>
      </w:r>
    </w:p>
    <w:p w14:paraId="664FE0C6" w14:textId="77777777" w:rsidR="00E47A16" w:rsidRPr="00B02ABA" w:rsidRDefault="00E47A16">
      <w:pPr>
        <w:rPr>
          <w:rFonts w:ascii="Arial" w:hAnsi="Arial" w:cs="Arial"/>
          <w:sz w:val="24"/>
          <w:szCs w:val="24"/>
        </w:rPr>
      </w:pPr>
    </w:p>
    <w:p w14:paraId="39A832D2" w14:textId="3EF36D55" w:rsidR="00B02ABA" w:rsidRPr="000443D3" w:rsidRDefault="00156805" w:rsidP="00E47A16">
      <w:pPr>
        <w:spacing w:after="0" w:line="240" w:lineRule="auto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1</w:t>
      </w:r>
      <w:r w:rsidRPr="000443D3">
        <w:rPr>
          <w:rFonts w:ascii="Arial" w:hAnsi="Arial" w:cs="Arial"/>
          <w:sz w:val="24"/>
          <w:szCs w:val="24"/>
        </w:rPr>
        <w:t>. Effect of mealtime and meal type o</w:t>
      </w:r>
      <w:r w:rsidR="009F3D91">
        <w:rPr>
          <w:rFonts w:ascii="Arial" w:hAnsi="Arial" w:cs="Arial"/>
          <w:sz w:val="24"/>
          <w:szCs w:val="24"/>
        </w:rPr>
        <w:t>n</w:t>
      </w:r>
      <w:r w:rsidRPr="000443D3">
        <w:rPr>
          <w:rFonts w:ascii="Arial" w:hAnsi="Arial" w:cs="Arial"/>
          <w:sz w:val="24"/>
          <w:szCs w:val="24"/>
        </w:rPr>
        <w:t xml:space="preserve"> </w:t>
      </w:r>
      <w:r w:rsidR="00FF4B50">
        <w:rPr>
          <w:rFonts w:ascii="Arial" w:hAnsi="Arial" w:cs="Arial"/>
          <w:sz w:val="24"/>
          <w:szCs w:val="24"/>
        </w:rPr>
        <w:t xml:space="preserve">postprandial </w:t>
      </w:r>
      <w:r w:rsidRPr="000443D3">
        <w:rPr>
          <w:rFonts w:ascii="Arial" w:hAnsi="Arial" w:cs="Arial"/>
          <w:sz w:val="24"/>
          <w:szCs w:val="24"/>
        </w:rPr>
        <w:t>plasma glucose</w:t>
      </w:r>
    </w:p>
    <w:p w14:paraId="22538A4C" w14:textId="64930641" w:rsidR="00156805" w:rsidRPr="000443D3" w:rsidRDefault="00156805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2</w:t>
      </w:r>
      <w:r w:rsidRPr="000443D3">
        <w:rPr>
          <w:rFonts w:ascii="Arial" w:hAnsi="Arial" w:cs="Arial"/>
          <w:sz w:val="24"/>
          <w:szCs w:val="24"/>
        </w:rPr>
        <w:t xml:space="preserve">. Cancer </w:t>
      </w:r>
      <w:r w:rsidR="00203ABE">
        <w:rPr>
          <w:rFonts w:ascii="Arial" w:hAnsi="Arial" w:cs="Arial"/>
          <w:sz w:val="24"/>
          <w:szCs w:val="24"/>
        </w:rPr>
        <w:t>mortality risk</w:t>
      </w:r>
      <w:r w:rsidRPr="000443D3">
        <w:rPr>
          <w:rFonts w:ascii="Arial" w:hAnsi="Arial" w:cs="Arial"/>
          <w:sz w:val="24"/>
          <w:szCs w:val="24"/>
        </w:rPr>
        <w:t xml:space="preserve"> associated with plasma glucose (categorical)</w:t>
      </w:r>
    </w:p>
    <w:p w14:paraId="6E6376DB" w14:textId="4D88D78C" w:rsidR="00156805" w:rsidRPr="000443D3" w:rsidRDefault="00156805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3</w:t>
      </w:r>
      <w:r w:rsidRPr="000443D3">
        <w:rPr>
          <w:rFonts w:ascii="Arial" w:hAnsi="Arial" w:cs="Arial"/>
          <w:sz w:val="24"/>
          <w:szCs w:val="24"/>
        </w:rPr>
        <w:t xml:space="preserve">. All-cause </w:t>
      </w:r>
      <w:r w:rsidR="00203ABE">
        <w:rPr>
          <w:rFonts w:ascii="Arial" w:hAnsi="Arial" w:cs="Arial"/>
          <w:sz w:val="24"/>
          <w:szCs w:val="24"/>
        </w:rPr>
        <w:t>mortality risk</w:t>
      </w:r>
      <w:r w:rsidRPr="000443D3">
        <w:rPr>
          <w:rFonts w:ascii="Arial" w:hAnsi="Arial" w:cs="Arial"/>
          <w:sz w:val="24"/>
          <w:szCs w:val="24"/>
        </w:rPr>
        <w:t xml:space="preserve"> associated with a 1-natural-log-unit increase in plasma </w:t>
      </w:r>
      <w:proofErr w:type="gramStart"/>
      <w:r w:rsidRPr="000443D3">
        <w:rPr>
          <w:rFonts w:ascii="Arial" w:hAnsi="Arial" w:cs="Arial"/>
          <w:sz w:val="24"/>
          <w:szCs w:val="24"/>
        </w:rPr>
        <w:t>glucose</w:t>
      </w:r>
      <w:proofErr w:type="gramEnd"/>
    </w:p>
    <w:p w14:paraId="64D29F2A" w14:textId="4E545DD5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4</w:t>
      </w:r>
      <w:r w:rsidRPr="000443D3">
        <w:rPr>
          <w:rFonts w:ascii="Arial" w:hAnsi="Arial" w:cs="Arial"/>
          <w:sz w:val="24"/>
          <w:szCs w:val="24"/>
        </w:rPr>
        <w:t xml:space="preserve">. Sensitivity analysis of </w:t>
      </w:r>
      <w:r w:rsidR="00203ABE">
        <w:rPr>
          <w:rFonts w:ascii="Arial" w:hAnsi="Arial" w:cs="Arial"/>
          <w:sz w:val="24"/>
          <w:szCs w:val="24"/>
        </w:rPr>
        <w:t>mortality risk</w:t>
      </w:r>
      <w:r w:rsidRPr="000443D3">
        <w:rPr>
          <w:rFonts w:ascii="Arial" w:hAnsi="Arial" w:cs="Arial"/>
          <w:sz w:val="24"/>
          <w:szCs w:val="24"/>
        </w:rPr>
        <w:t xml:space="preserve"> associated with a 1-natural-log-unit increase in plasma glucose when the imputed data were not </w:t>
      </w:r>
      <w:proofErr w:type="gramStart"/>
      <w:r w:rsidRPr="000443D3">
        <w:rPr>
          <w:rFonts w:ascii="Arial" w:hAnsi="Arial" w:cs="Arial"/>
          <w:sz w:val="24"/>
          <w:szCs w:val="24"/>
        </w:rPr>
        <w:t>used</w:t>
      </w:r>
      <w:proofErr w:type="gramEnd"/>
    </w:p>
    <w:p w14:paraId="1741D148" w14:textId="4E626AA6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5</w:t>
      </w:r>
      <w:r w:rsidRPr="000443D3">
        <w:rPr>
          <w:rFonts w:ascii="Arial" w:hAnsi="Arial" w:cs="Arial"/>
          <w:sz w:val="24"/>
          <w:szCs w:val="24"/>
        </w:rPr>
        <w:t xml:space="preserve">. Sensitivity analysis of </w:t>
      </w:r>
      <w:r w:rsidR="00203ABE">
        <w:rPr>
          <w:rFonts w:ascii="Arial" w:hAnsi="Arial" w:cs="Arial"/>
          <w:sz w:val="24"/>
          <w:szCs w:val="24"/>
        </w:rPr>
        <w:t>mortality risk</w:t>
      </w:r>
      <w:r w:rsidRPr="000443D3">
        <w:rPr>
          <w:rFonts w:ascii="Arial" w:hAnsi="Arial" w:cs="Arial"/>
          <w:sz w:val="24"/>
          <w:szCs w:val="24"/>
        </w:rPr>
        <w:t xml:space="preserve"> associated with a 1-natural-log-unit increase in plasma glucose when those with a follow-up of &lt;1 year were </w:t>
      </w:r>
      <w:proofErr w:type="gramStart"/>
      <w:r w:rsidRPr="000443D3">
        <w:rPr>
          <w:rFonts w:ascii="Arial" w:hAnsi="Arial" w:cs="Arial"/>
          <w:sz w:val="24"/>
          <w:szCs w:val="24"/>
        </w:rPr>
        <w:t>excluded</w:t>
      </w:r>
      <w:proofErr w:type="gramEnd"/>
    </w:p>
    <w:p w14:paraId="1B38E680" w14:textId="170EB891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6</w:t>
      </w:r>
      <w:r w:rsidRPr="000443D3">
        <w:rPr>
          <w:rFonts w:ascii="Arial" w:hAnsi="Arial" w:cs="Arial"/>
          <w:sz w:val="24"/>
          <w:szCs w:val="24"/>
        </w:rPr>
        <w:t>. Scatter plot,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  <w:r w:rsidRPr="000443D3">
        <w:rPr>
          <w:rFonts w:ascii="Arial" w:hAnsi="Arial" w:cs="Arial"/>
          <w:sz w:val="24"/>
          <w:szCs w:val="24"/>
        </w:rPr>
        <w:t xml:space="preserve"> versus HbA</w:t>
      </w:r>
      <w:r w:rsidRPr="000443D3">
        <w:rPr>
          <w:rFonts w:ascii="Arial" w:hAnsi="Arial" w:cs="Arial"/>
          <w:sz w:val="24"/>
          <w:szCs w:val="24"/>
          <w:vertAlign w:val="subscript"/>
        </w:rPr>
        <w:t>1c</w:t>
      </w:r>
    </w:p>
    <w:p w14:paraId="037E2BFE" w14:textId="39308FF0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7</w:t>
      </w:r>
      <w:r w:rsidRPr="000443D3">
        <w:rPr>
          <w:rFonts w:ascii="Arial" w:hAnsi="Arial" w:cs="Arial"/>
          <w:sz w:val="24"/>
          <w:szCs w:val="24"/>
        </w:rPr>
        <w:t>. All-cause mortality risk associated with normal, borderline high, and high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</w:p>
    <w:p w14:paraId="5B1A860C" w14:textId="482471DA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8</w:t>
      </w:r>
      <w:r w:rsidRPr="000443D3">
        <w:rPr>
          <w:rFonts w:ascii="Arial" w:hAnsi="Arial" w:cs="Arial"/>
          <w:sz w:val="24"/>
          <w:szCs w:val="24"/>
        </w:rPr>
        <w:t>. Cancer mortality risk associated with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  <w:r w:rsidRPr="000443D3">
        <w:rPr>
          <w:rFonts w:ascii="Arial" w:hAnsi="Arial" w:cs="Arial"/>
          <w:sz w:val="24"/>
          <w:szCs w:val="24"/>
        </w:rPr>
        <w:t xml:space="preserve">, stratified by prior diagnosis of </w:t>
      </w:r>
      <w:proofErr w:type="gramStart"/>
      <w:r w:rsidRPr="000443D3">
        <w:rPr>
          <w:rFonts w:ascii="Arial" w:hAnsi="Arial" w:cs="Arial"/>
          <w:sz w:val="24"/>
          <w:szCs w:val="24"/>
        </w:rPr>
        <w:t>cancer</w:t>
      </w:r>
      <w:proofErr w:type="gramEnd"/>
    </w:p>
    <w:p w14:paraId="03620B24" w14:textId="39B74D7C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Figure 9</w:t>
      </w:r>
      <w:r w:rsidRPr="000443D3">
        <w:rPr>
          <w:rFonts w:ascii="Arial" w:hAnsi="Arial" w:cs="Arial"/>
          <w:sz w:val="24"/>
          <w:szCs w:val="24"/>
        </w:rPr>
        <w:t>. Hourly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</w:p>
    <w:p w14:paraId="50E6F146" w14:textId="77777777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1</w:t>
      </w:r>
      <w:r w:rsidRPr="000443D3">
        <w:rPr>
          <w:rFonts w:ascii="Arial" w:hAnsi="Arial" w:cs="Arial"/>
          <w:sz w:val="24"/>
          <w:szCs w:val="24"/>
        </w:rPr>
        <w:t>. Baseline characteristics of 14,860 participants</w:t>
      </w:r>
    </w:p>
    <w:p w14:paraId="1744A820" w14:textId="1C8B089F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2</w:t>
      </w:r>
      <w:r w:rsidRPr="000443D3">
        <w:rPr>
          <w:rFonts w:ascii="Arial" w:hAnsi="Arial" w:cs="Arial"/>
          <w:sz w:val="24"/>
          <w:szCs w:val="24"/>
        </w:rPr>
        <w:t>. Baseline characteristics of Sub-cohort 1</w:t>
      </w:r>
      <w:r w:rsidR="00D64484">
        <w:rPr>
          <w:rFonts w:ascii="Arial" w:hAnsi="Arial" w:cs="Arial"/>
          <w:sz w:val="24"/>
          <w:szCs w:val="24"/>
        </w:rPr>
        <w:t>:</w:t>
      </w:r>
      <w:r w:rsidRPr="000443D3">
        <w:rPr>
          <w:rFonts w:ascii="Arial" w:hAnsi="Arial" w:cs="Arial"/>
          <w:sz w:val="24"/>
          <w:szCs w:val="24"/>
        </w:rPr>
        <w:t xml:space="preserve"> participants with PPG</w:t>
      </w:r>
      <w:r w:rsidRPr="000443D3">
        <w:rPr>
          <w:rFonts w:ascii="Arial" w:hAnsi="Arial" w:cs="Arial"/>
          <w:sz w:val="24"/>
          <w:szCs w:val="24"/>
          <w:vertAlign w:val="subscript"/>
        </w:rPr>
        <w:t>0-3.9h</w:t>
      </w:r>
    </w:p>
    <w:p w14:paraId="1A53D0DB" w14:textId="66029E64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3</w:t>
      </w:r>
      <w:r w:rsidRPr="000443D3">
        <w:rPr>
          <w:rFonts w:ascii="Arial" w:hAnsi="Arial" w:cs="Arial"/>
          <w:sz w:val="24"/>
          <w:szCs w:val="24"/>
        </w:rPr>
        <w:t>. Baseline characteristics of Sub-cohort 2</w:t>
      </w:r>
      <w:r w:rsidR="00D64484">
        <w:rPr>
          <w:rFonts w:ascii="Arial" w:hAnsi="Arial" w:cs="Arial"/>
          <w:sz w:val="24"/>
          <w:szCs w:val="24"/>
        </w:rPr>
        <w:t>:</w:t>
      </w:r>
      <w:r w:rsidRPr="000443D3">
        <w:rPr>
          <w:rFonts w:ascii="Arial" w:hAnsi="Arial" w:cs="Arial"/>
          <w:sz w:val="24"/>
          <w:szCs w:val="24"/>
        </w:rPr>
        <w:t xml:space="preserve"> participants with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</w:p>
    <w:p w14:paraId="51CA3D14" w14:textId="63C3C2F2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4</w:t>
      </w:r>
      <w:r w:rsidRPr="000443D3">
        <w:rPr>
          <w:rFonts w:ascii="Arial" w:hAnsi="Arial" w:cs="Arial"/>
          <w:sz w:val="24"/>
          <w:szCs w:val="24"/>
        </w:rPr>
        <w:t>. Baseline characteristics of Sub-cohort 3</w:t>
      </w:r>
      <w:r w:rsidR="00D64484">
        <w:rPr>
          <w:rFonts w:ascii="Arial" w:hAnsi="Arial" w:cs="Arial"/>
          <w:sz w:val="24"/>
          <w:szCs w:val="24"/>
        </w:rPr>
        <w:t xml:space="preserve">: </w:t>
      </w:r>
      <w:r w:rsidRPr="000443D3">
        <w:rPr>
          <w:rFonts w:ascii="Arial" w:hAnsi="Arial" w:cs="Arial"/>
          <w:sz w:val="24"/>
          <w:szCs w:val="24"/>
        </w:rPr>
        <w:t>participants with PG</w:t>
      </w:r>
      <w:r w:rsidRPr="000443D3">
        <w:rPr>
          <w:rFonts w:ascii="Arial" w:hAnsi="Arial" w:cs="Arial"/>
          <w:sz w:val="24"/>
          <w:szCs w:val="24"/>
          <w:vertAlign w:val="subscript"/>
        </w:rPr>
        <w:t>fasting</w:t>
      </w:r>
    </w:p>
    <w:p w14:paraId="5FE306B1" w14:textId="79225460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5</w:t>
      </w:r>
      <w:r w:rsidRPr="000443D3">
        <w:rPr>
          <w:rFonts w:ascii="Arial" w:hAnsi="Arial" w:cs="Arial"/>
          <w:sz w:val="24"/>
          <w:szCs w:val="24"/>
        </w:rPr>
        <w:t>. Baseline characteristics of Sub-cohort 4</w:t>
      </w:r>
      <w:r w:rsidR="00D64484">
        <w:rPr>
          <w:rFonts w:ascii="Arial" w:hAnsi="Arial" w:cs="Arial"/>
          <w:sz w:val="24"/>
          <w:szCs w:val="24"/>
        </w:rPr>
        <w:t xml:space="preserve">: </w:t>
      </w:r>
      <w:r w:rsidRPr="000443D3">
        <w:rPr>
          <w:rFonts w:ascii="Arial" w:hAnsi="Arial" w:cs="Arial"/>
          <w:sz w:val="24"/>
          <w:szCs w:val="24"/>
        </w:rPr>
        <w:t>participants with PG</w:t>
      </w:r>
      <w:r w:rsidRPr="000443D3">
        <w:rPr>
          <w:rFonts w:ascii="Arial" w:hAnsi="Arial" w:cs="Arial"/>
          <w:sz w:val="24"/>
          <w:szCs w:val="24"/>
          <w:vertAlign w:val="subscript"/>
        </w:rPr>
        <w:t>2hOGTT</w:t>
      </w:r>
    </w:p>
    <w:p w14:paraId="0A6D07F6" w14:textId="77777777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6</w:t>
      </w:r>
      <w:r w:rsidRPr="000443D3">
        <w:rPr>
          <w:rFonts w:ascii="Arial" w:hAnsi="Arial" w:cs="Arial"/>
          <w:sz w:val="24"/>
          <w:szCs w:val="24"/>
        </w:rPr>
        <w:t xml:space="preserve">. Mortality and follow-up </w:t>
      </w:r>
    </w:p>
    <w:p w14:paraId="4C389172" w14:textId="77777777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7</w:t>
      </w:r>
      <w:r w:rsidRPr="000443D3">
        <w:rPr>
          <w:rFonts w:ascii="Arial" w:hAnsi="Arial" w:cs="Arial"/>
          <w:sz w:val="24"/>
          <w:szCs w:val="24"/>
        </w:rPr>
        <w:t xml:space="preserve">. Cancer mortality risk associated with a 1-natural-log-unit increase in </w:t>
      </w:r>
      <w:proofErr w:type="gramStart"/>
      <w:r w:rsidRPr="000443D3">
        <w:rPr>
          <w:rFonts w:ascii="Arial" w:hAnsi="Arial" w:cs="Arial"/>
          <w:sz w:val="24"/>
          <w:szCs w:val="24"/>
        </w:rPr>
        <w:t>HbA</w:t>
      </w:r>
      <w:r w:rsidRPr="000443D3">
        <w:rPr>
          <w:rFonts w:ascii="Arial" w:hAnsi="Arial" w:cs="Arial"/>
          <w:sz w:val="24"/>
          <w:szCs w:val="24"/>
          <w:vertAlign w:val="subscript"/>
        </w:rPr>
        <w:t>1c</w:t>
      </w:r>
      <w:proofErr w:type="gramEnd"/>
    </w:p>
    <w:p w14:paraId="32DC4588" w14:textId="0CA8705C" w:rsidR="00A157CA" w:rsidRPr="000443D3" w:rsidRDefault="00A157CA" w:rsidP="00E47A16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0443D3">
        <w:rPr>
          <w:rFonts w:ascii="Arial" w:hAnsi="Arial" w:cs="Arial"/>
          <w:b/>
          <w:bCs/>
          <w:sz w:val="24"/>
          <w:szCs w:val="24"/>
        </w:rPr>
        <w:t>eTable 8</w:t>
      </w:r>
      <w:r w:rsidRPr="000443D3">
        <w:rPr>
          <w:rFonts w:ascii="Arial" w:hAnsi="Arial" w:cs="Arial"/>
          <w:sz w:val="24"/>
          <w:szCs w:val="24"/>
        </w:rPr>
        <w:t>. Fasting glucose and PPG</w:t>
      </w:r>
      <w:r w:rsidRPr="000443D3">
        <w:rPr>
          <w:rFonts w:ascii="Arial" w:hAnsi="Arial" w:cs="Arial"/>
          <w:sz w:val="24"/>
          <w:szCs w:val="24"/>
          <w:vertAlign w:val="subscript"/>
        </w:rPr>
        <w:t>4-7.9h</w:t>
      </w:r>
      <w:r w:rsidRPr="000443D3">
        <w:rPr>
          <w:rFonts w:ascii="Arial" w:hAnsi="Arial" w:cs="Arial"/>
          <w:sz w:val="24"/>
          <w:szCs w:val="24"/>
        </w:rPr>
        <w:t xml:space="preserve"> in patients with type 2 diabetes with relatively good diabetic control</w:t>
      </w:r>
    </w:p>
    <w:p w14:paraId="12847A72" w14:textId="1678C66F" w:rsidR="00A157CA" w:rsidRPr="000443D3" w:rsidRDefault="00A157CA" w:rsidP="00E47A16">
      <w:pPr>
        <w:spacing w:after="0" w:line="240" w:lineRule="auto"/>
        <w:rPr>
          <w:rFonts w:ascii="Arial" w:hAnsi="Arial" w:cs="Arial"/>
          <w:b/>
          <w:bCs/>
          <w:sz w:val="24"/>
          <w:szCs w:val="24"/>
        </w:rPr>
      </w:pPr>
      <w:proofErr w:type="spellStart"/>
      <w:r w:rsidRPr="000443D3">
        <w:rPr>
          <w:rFonts w:ascii="Arial" w:hAnsi="Arial" w:cs="Arial"/>
          <w:b/>
          <w:bCs/>
          <w:sz w:val="24"/>
          <w:szCs w:val="24"/>
        </w:rPr>
        <w:t>eReferences</w:t>
      </w:r>
      <w:proofErr w:type="spellEnd"/>
    </w:p>
    <w:p w14:paraId="0623E1A0" w14:textId="4703C32D" w:rsidR="00A157CA" w:rsidRDefault="00A157CA" w:rsidP="00A157CA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</w:p>
    <w:p w14:paraId="76636F7C" w14:textId="77777777" w:rsidR="00A157CA" w:rsidRDefault="00A157CA" w:rsidP="00A157CA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</w:p>
    <w:p w14:paraId="703388F1" w14:textId="77777777" w:rsidR="00A157CA" w:rsidRPr="0077529F" w:rsidRDefault="00A157CA" w:rsidP="00A157CA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</w:p>
    <w:p w14:paraId="18902EE3" w14:textId="77777777" w:rsidR="00156805" w:rsidRPr="0077529F" w:rsidRDefault="00156805" w:rsidP="00156805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</w:p>
    <w:p w14:paraId="708E68B3" w14:textId="77777777" w:rsidR="00156805" w:rsidRDefault="00156805">
      <w:pPr>
        <w:rPr>
          <w:rFonts w:ascii="Arial" w:hAnsi="Arial" w:cs="Arial"/>
          <w:sz w:val="24"/>
          <w:szCs w:val="24"/>
        </w:rPr>
      </w:pPr>
    </w:p>
    <w:p w14:paraId="2BC78731" w14:textId="77777777" w:rsidR="00156805" w:rsidRDefault="00156805">
      <w:pPr>
        <w:rPr>
          <w:rFonts w:ascii="Arial" w:hAnsi="Arial" w:cs="Arial"/>
          <w:sz w:val="16"/>
          <w:szCs w:val="16"/>
        </w:rPr>
      </w:pPr>
    </w:p>
    <w:p w14:paraId="51B4DF79" w14:textId="77777777" w:rsidR="00156805" w:rsidRDefault="00156805">
      <w:pPr>
        <w:rPr>
          <w:rFonts w:ascii="Arial" w:hAnsi="Arial" w:cs="Arial"/>
          <w:sz w:val="16"/>
          <w:szCs w:val="16"/>
        </w:rPr>
      </w:pPr>
    </w:p>
    <w:p w14:paraId="085DBD35" w14:textId="0F304E1C" w:rsidR="00B02ABA" w:rsidRDefault="00B02ABA">
      <w:pPr>
        <w:rPr>
          <w:rFonts w:ascii="Arial" w:hAnsi="Arial" w:cs="Arial"/>
          <w:sz w:val="16"/>
          <w:szCs w:val="16"/>
        </w:rPr>
      </w:pPr>
    </w:p>
    <w:p w14:paraId="4B312FF5" w14:textId="77777777" w:rsidR="00B02ABA" w:rsidRPr="0077529F" w:rsidRDefault="00B02ABA">
      <w:pPr>
        <w:rPr>
          <w:rFonts w:ascii="Arial" w:hAnsi="Arial" w:cs="Arial"/>
          <w:sz w:val="16"/>
          <w:szCs w:val="16"/>
        </w:rPr>
      </w:pPr>
    </w:p>
    <w:p w14:paraId="40454020" w14:textId="6E959D15" w:rsidR="00717E03" w:rsidRPr="0077529F" w:rsidRDefault="00E5296B" w:rsidP="00901D1C">
      <w:pPr>
        <w:autoSpaceDE w:val="0"/>
        <w:autoSpaceDN w:val="0"/>
        <w:adjustRightInd w:val="0"/>
        <w:spacing w:before="120" w:after="120" w:line="360" w:lineRule="auto"/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lastRenderedPageBreak/>
        <w:drawing>
          <wp:inline distT="0" distB="0" distL="0" distR="0" wp14:anchorId="3AD04538" wp14:editId="5FA6A081">
            <wp:extent cx="5080883" cy="5560158"/>
            <wp:effectExtent l="0" t="0" r="5715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051" cy="55701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D828DF" w14:textId="5BEBACB9" w:rsidR="00D51F57" w:rsidRPr="00E47A16" w:rsidRDefault="007F36BD" w:rsidP="00D51F57">
      <w:pPr>
        <w:spacing w:after="120" w:line="240" w:lineRule="auto"/>
        <w:jc w:val="both"/>
        <w:rPr>
          <w:rFonts w:ascii="Arial" w:hAnsi="Arial" w:cs="Arial"/>
          <w:b/>
          <w:bCs/>
          <w:sz w:val="16"/>
          <w:szCs w:val="16"/>
        </w:rPr>
      </w:pPr>
      <w:r w:rsidRPr="00E47A16">
        <w:rPr>
          <w:rFonts w:ascii="Arial" w:hAnsi="Arial" w:cs="Arial"/>
          <w:b/>
          <w:bCs/>
          <w:sz w:val="24"/>
          <w:szCs w:val="24"/>
        </w:rPr>
        <w:t>e</w:t>
      </w:r>
      <w:r w:rsidR="00717E03" w:rsidRPr="00E47A16">
        <w:rPr>
          <w:rFonts w:ascii="Arial" w:hAnsi="Arial" w:cs="Arial"/>
          <w:b/>
          <w:bCs/>
          <w:sz w:val="24"/>
          <w:szCs w:val="24"/>
        </w:rPr>
        <w:t>Figure 1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</w:t>
      </w:r>
      <w:r w:rsidR="00CE1CF9" w:rsidRPr="00E47A16">
        <w:rPr>
          <w:rFonts w:ascii="Arial" w:hAnsi="Arial" w:cs="Arial"/>
          <w:b/>
          <w:bCs/>
          <w:sz w:val="24"/>
          <w:szCs w:val="24"/>
        </w:rPr>
        <w:t>Effect of mealtime and meal type o</w:t>
      </w:r>
      <w:r w:rsidR="009F3D91">
        <w:rPr>
          <w:rFonts w:ascii="Arial" w:hAnsi="Arial" w:cs="Arial"/>
          <w:b/>
          <w:bCs/>
          <w:sz w:val="24"/>
          <w:szCs w:val="24"/>
        </w:rPr>
        <w:t>n</w:t>
      </w:r>
      <w:r w:rsidR="00CE1CF9" w:rsidRPr="00E47A16">
        <w:rPr>
          <w:rFonts w:ascii="Arial" w:hAnsi="Arial" w:cs="Arial"/>
          <w:b/>
          <w:bCs/>
          <w:sz w:val="24"/>
          <w:szCs w:val="24"/>
        </w:rPr>
        <w:t xml:space="preserve"> </w:t>
      </w:r>
      <w:r w:rsidR="00FF4B50" w:rsidRPr="00FF4B50">
        <w:rPr>
          <w:rFonts w:ascii="Arial" w:hAnsi="Arial" w:cs="Arial"/>
          <w:b/>
          <w:bCs/>
          <w:sz w:val="24"/>
          <w:szCs w:val="24"/>
        </w:rPr>
        <w:t xml:space="preserve">postprandial </w:t>
      </w:r>
      <w:r w:rsidR="00CE1CF9" w:rsidRPr="00E47A16">
        <w:rPr>
          <w:rFonts w:ascii="Arial" w:hAnsi="Arial" w:cs="Arial"/>
          <w:b/>
          <w:bCs/>
          <w:sz w:val="24"/>
          <w:szCs w:val="24"/>
        </w:rPr>
        <w:t>plasma glucose</w:t>
      </w:r>
      <w:r w:rsidR="000443D3">
        <w:rPr>
          <w:rFonts w:ascii="Arial" w:hAnsi="Arial" w:cs="Arial"/>
          <w:b/>
          <w:bCs/>
          <w:sz w:val="24"/>
          <w:szCs w:val="24"/>
        </w:rPr>
        <w:t>.</w:t>
      </w:r>
    </w:p>
    <w:p w14:paraId="1781CD14" w14:textId="170F4A12" w:rsidR="004D7E49" w:rsidRPr="0077529F" w:rsidRDefault="00CE1CF9" w:rsidP="00D51F5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CE1CF9">
        <w:rPr>
          <w:rFonts w:ascii="Arial" w:hAnsi="Arial" w:cs="Arial"/>
          <w:sz w:val="16"/>
          <w:szCs w:val="16"/>
        </w:rPr>
        <w:t xml:space="preserve">Mean plasma glucose after consumption of 3 consecutive identical meals over 12 h in </w:t>
      </w:r>
      <w:bookmarkStart w:id="0" w:name="_Hlk151045293"/>
      <w:r w:rsidRPr="00CE1CF9">
        <w:rPr>
          <w:rFonts w:ascii="Arial" w:hAnsi="Arial" w:cs="Arial"/>
          <w:sz w:val="16"/>
          <w:szCs w:val="16"/>
        </w:rPr>
        <w:t>22 healthy participants</w:t>
      </w:r>
      <w:bookmarkEnd w:id="0"/>
      <w:r>
        <w:rPr>
          <w:rFonts w:ascii="Arial" w:hAnsi="Arial" w:cs="Arial"/>
          <w:sz w:val="16"/>
          <w:szCs w:val="16"/>
        </w:rPr>
        <w:t>.</w:t>
      </w:r>
      <w:r w:rsidRPr="00CE1CF9">
        <w:rPr>
          <w:rFonts w:ascii="Arial" w:hAnsi="Arial" w:cs="Arial"/>
          <w:sz w:val="16"/>
          <w:szCs w:val="16"/>
        </w:rPr>
        <w:t xml:space="preserve"> </w:t>
      </w:r>
      <w:proofErr w:type="gramStart"/>
      <w:r w:rsidR="00E5296B" w:rsidRPr="00E5296B">
        <w:rPr>
          <w:rFonts w:ascii="Arial" w:hAnsi="Arial" w:cs="Arial"/>
          <w:b/>
          <w:bCs/>
          <w:sz w:val="16"/>
          <w:szCs w:val="16"/>
        </w:rPr>
        <w:t>A</w:t>
      </w:r>
      <w:r w:rsidR="00E5296B">
        <w:rPr>
          <w:rFonts w:ascii="Arial" w:hAnsi="Arial" w:cs="Arial"/>
          <w:sz w:val="16"/>
          <w:szCs w:val="16"/>
        </w:rPr>
        <w:t>,</w:t>
      </w:r>
      <w:proofErr w:type="gramEnd"/>
      <w:r w:rsidR="00E5296B">
        <w:rPr>
          <w:rFonts w:ascii="Arial" w:hAnsi="Arial" w:cs="Arial"/>
          <w:sz w:val="16"/>
          <w:szCs w:val="16"/>
        </w:rPr>
        <w:t xml:space="preserve"> P</w:t>
      </w:r>
      <w:r w:rsidR="005F67BB" w:rsidRPr="0077529F">
        <w:rPr>
          <w:rFonts w:ascii="Arial" w:hAnsi="Arial" w:cs="Arial"/>
          <w:sz w:val="16"/>
          <w:szCs w:val="16"/>
        </w:rPr>
        <w:t xml:space="preserve">articipants </w:t>
      </w:r>
      <w:r w:rsidR="00A267AA" w:rsidRPr="0077529F">
        <w:rPr>
          <w:rFonts w:ascii="Arial" w:hAnsi="Arial" w:cs="Arial"/>
          <w:sz w:val="16"/>
          <w:szCs w:val="16"/>
        </w:rPr>
        <w:t xml:space="preserve">(N=12 </w:t>
      </w:r>
      <w:r w:rsidR="00DE7BBB" w:rsidRPr="0077529F">
        <w:rPr>
          <w:rFonts w:ascii="Arial" w:hAnsi="Arial" w:cs="Arial"/>
          <w:sz w:val="16"/>
          <w:szCs w:val="16"/>
        </w:rPr>
        <w:t>including</w:t>
      </w:r>
      <w:r w:rsidR="00A267AA" w:rsidRPr="0077529F">
        <w:rPr>
          <w:rFonts w:ascii="Arial" w:hAnsi="Arial" w:cs="Arial"/>
          <w:sz w:val="16"/>
          <w:szCs w:val="16"/>
        </w:rPr>
        <w:t xml:space="preserve"> 5 females) </w:t>
      </w:r>
      <w:r w:rsidR="005F67BB" w:rsidRPr="0077529F">
        <w:rPr>
          <w:rFonts w:ascii="Arial" w:hAnsi="Arial" w:cs="Arial"/>
          <w:sz w:val="16"/>
          <w:szCs w:val="16"/>
        </w:rPr>
        <w:t>consumed a standard diet (% carbohydrate/fat/protein= 40/49/11)</w:t>
      </w:r>
      <w:r w:rsidR="00E5296B">
        <w:rPr>
          <w:rFonts w:ascii="Arial" w:hAnsi="Arial" w:cs="Arial"/>
          <w:sz w:val="16"/>
          <w:szCs w:val="16"/>
        </w:rPr>
        <w:t xml:space="preserve">. </w:t>
      </w:r>
      <w:r w:rsidR="00E5296B" w:rsidRPr="00E5296B">
        <w:rPr>
          <w:rFonts w:ascii="Arial" w:hAnsi="Arial" w:cs="Arial"/>
          <w:b/>
          <w:bCs/>
          <w:sz w:val="16"/>
          <w:szCs w:val="16"/>
        </w:rPr>
        <w:t>B</w:t>
      </w:r>
      <w:r w:rsidR="00E5296B">
        <w:rPr>
          <w:rFonts w:ascii="Arial" w:hAnsi="Arial" w:cs="Arial"/>
          <w:sz w:val="16"/>
          <w:szCs w:val="16"/>
        </w:rPr>
        <w:t>, Pa</w:t>
      </w:r>
      <w:r w:rsidR="005F67BB" w:rsidRPr="0077529F">
        <w:rPr>
          <w:rFonts w:ascii="Arial" w:hAnsi="Arial" w:cs="Arial"/>
          <w:sz w:val="16"/>
          <w:szCs w:val="16"/>
        </w:rPr>
        <w:t xml:space="preserve">rticipants </w:t>
      </w:r>
      <w:r w:rsidR="00A267AA" w:rsidRPr="0077529F">
        <w:rPr>
          <w:rFonts w:ascii="Arial" w:hAnsi="Arial" w:cs="Arial"/>
          <w:sz w:val="16"/>
          <w:szCs w:val="16"/>
        </w:rPr>
        <w:t xml:space="preserve">(N=10 </w:t>
      </w:r>
      <w:r w:rsidR="00DE7BBB" w:rsidRPr="0077529F">
        <w:rPr>
          <w:rFonts w:ascii="Arial" w:hAnsi="Arial" w:cs="Arial"/>
          <w:sz w:val="16"/>
          <w:szCs w:val="16"/>
        </w:rPr>
        <w:t>including</w:t>
      </w:r>
      <w:r w:rsidR="00A267AA" w:rsidRPr="0077529F">
        <w:rPr>
          <w:rFonts w:ascii="Arial" w:hAnsi="Arial" w:cs="Arial"/>
          <w:sz w:val="16"/>
          <w:szCs w:val="16"/>
        </w:rPr>
        <w:t xml:space="preserve"> 4 females) </w:t>
      </w:r>
      <w:r w:rsidR="005F67BB" w:rsidRPr="0077529F">
        <w:rPr>
          <w:rFonts w:ascii="Arial" w:hAnsi="Arial" w:cs="Arial"/>
          <w:sz w:val="16"/>
          <w:szCs w:val="16"/>
        </w:rPr>
        <w:t xml:space="preserve">consumed a high carbohydrate diet (% carbohydrate/fat/protein= 63/27/10). </w:t>
      </w:r>
      <w:r w:rsidR="00940FC7" w:rsidRPr="0077529F">
        <w:rPr>
          <w:rFonts w:ascii="Arial" w:hAnsi="Arial" w:cs="Arial"/>
          <w:sz w:val="16"/>
          <w:szCs w:val="16"/>
        </w:rPr>
        <w:t>The results were from a published study (Journal of Diabetes Science and Technology 2022:16:1532)</w:t>
      </w:r>
      <w:r w:rsidR="00161733">
        <w:rPr>
          <w:rFonts w:ascii="Arial" w:hAnsi="Arial" w:cs="Arial"/>
          <w:sz w:val="16"/>
          <w:szCs w:val="16"/>
        </w:rPr>
        <w:t>.</w:t>
      </w:r>
      <w:r w:rsidR="00161733">
        <w:rPr>
          <w:rFonts w:ascii="Arial" w:hAnsi="Arial" w:cs="Arial"/>
          <w:sz w:val="16"/>
          <w:szCs w:val="16"/>
        </w:rPr>
        <w:fldChar w:fldCharType="begin">
          <w:fldData xml:space="preserve">PEVuZE5vdGU+PENpdGU+PEF1dGhvcj5FaWNoZW5sYXViPC9BdXRob3I+PFllYXI+MjAyMjwvWWVh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</w:fldData>
        </w:fldChar>
      </w:r>
      <w:r w:rsidR="00161733">
        <w:rPr>
          <w:rFonts w:ascii="Arial" w:hAnsi="Arial" w:cs="Arial"/>
          <w:sz w:val="16"/>
          <w:szCs w:val="16"/>
        </w:rPr>
        <w:instrText xml:space="preserve"> ADDIN EN.CITE </w:instrText>
      </w:r>
      <w:r w:rsidR="00161733">
        <w:rPr>
          <w:rFonts w:ascii="Arial" w:hAnsi="Arial" w:cs="Arial"/>
          <w:sz w:val="16"/>
          <w:szCs w:val="16"/>
        </w:rPr>
        <w:fldChar w:fldCharType="begin">
          <w:fldData xml:space="preserve">PEVuZE5vdGU+PENpdGU+PEF1dGhvcj5FaWNoZW5sYXViPC9BdXRob3I+PFllYXI+MjAyMjwvWWVh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</w:fldData>
        </w:fldChar>
      </w:r>
      <w:r w:rsidR="00161733">
        <w:rPr>
          <w:rFonts w:ascii="Arial" w:hAnsi="Arial" w:cs="Arial"/>
          <w:sz w:val="16"/>
          <w:szCs w:val="16"/>
        </w:rPr>
        <w:instrText xml:space="preserve"> ADDIN EN.CITE.DATA </w:instrText>
      </w:r>
      <w:r w:rsidR="00161733">
        <w:rPr>
          <w:rFonts w:ascii="Arial" w:hAnsi="Arial" w:cs="Arial"/>
          <w:sz w:val="16"/>
          <w:szCs w:val="16"/>
        </w:rPr>
      </w:r>
      <w:r w:rsidR="00161733">
        <w:rPr>
          <w:rFonts w:ascii="Arial" w:hAnsi="Arial" w:cs="Arial"/>
          <w:sz w:val="16"/>
          <w:szCs w:val="16"/>
        </w:rPr>
        <w:fldChar w:fldCharType="end"/>
      </w:r>
      <w:r w:rsidR="00161733">
        <w:rPr>
          <w:rFonts w:ascii="Arial" w:hAnsi="Arial" w:cs="Arial"/>
          <w:sz w:val="16"/>
          <w:szCs w:val="16"/>
        </w:rPr>
      </w:r>
      <w:r w:rsidR="00161733">
        <w:rPr>
          <w:rFonts w:ascii="Arial" w:hAnsi="Arial" w:cs="Arial"/>
          <w:sz w:val="16"/>
          <w:szCs w:val="16"/>
        </w:rPr>
        <w:fldChar w:fldCharType="separate"/>
      </w:r>
      <w:r w:rsidR="00161733" w:rsidRPr="00161733">
        <w:rPr>
          <w:rFonts w:ascii="Arial" w:hAnsi="Arial" w:cs="Arial"/>
          <w:noProof/>
          <w:sz w:val="16"/>
          <w:szCs w:val="16"/>
          <w:vertAlign w:val="superscript"/>
        </w:rPr>
        <w:t>1</w:t>
      </w:r>
      <w:r w:rsidR="00161733">
        <w:rPr>
          <w:rFonts w:ascii="Arial" w:hAnsi="Arial" w:cs="Arial"/>
          <w:sz w:val="16"/>
          <w:szCs w:val="16"/>
        </w:rPr>
        <w:fldChar w:fldCharType="end"/>
      </w:r>
      <w:r w:rsidR="00940FC7" w:rsidRPr="0077529F">
        <w:rPr>
          <w:rFonts w:ascii="Arial" w:hAnsi="Arial" w:cs="Arial"/>
          <w:sz w:val="16"/>
          <w:szCs w:val="16"/>
        </w:rPr>
        <w:t xml:space="preserve"> </w:t>
      </w:r>
      <w:r w:rsidR="00FF4B50">
        <w:rPr>
          <w:rFonts w:ascii="Arial" w:hAnsi="Arial" w:cs="Arial"/>
          <w:sz w:val="16"/>
          <w:szCs w:val="16"/>
        </w:rPr>
        <w:t>eF</w:t>
      </w:r>
      <w:r w:rsidR="00940FC7" w:rsidRPr="0077529F">
        <w:rPr>
          <w:rFonts w:ascii="Arial" w:hAnsi="Arial" w:cs="Arial"/>
          <w:sz w:val="16"/>
          <w:szCs w:val="16"/>
        </w:rPr>
        <w:t xml:space="preserve">igure </w:t>
      </w:r>
      <w:r w:rsidR="00FF4B50">
        <w:rPr>
          <w:rFonts w:ascii="Arial" w:hAnsi="Arial" w:cs="Arial"/>
          <w:sz w:val="16"/>
          <w:szCs w:val="16"/>
        </w:rPr>
        <w:t xml:space="preserve">1 </w:t>
      </w:r>
      <w:r w:rsidR="00940FC7" w:rsidRPr="0077529F">
        <w:rPr>
          <w:rFonts w:ascii="Arial" w:hAnsi="Arial" w:cs="Arial"/>
          <w:sz w:val="16"/>
          <w:szCs w:val="16"/>
        </w:rPr>
        <w:t xml:space="preserve">was </w:t>
      </w:r>
      <w:r w:rsidR="007A7C54" w:rsidRPr="0077529F">
        <w:rPr>
          <w:rFonts w:ascii="Arial" w:hAnsi="Arial" w:cs="Arial"/>
          <w:sz w:val="16"/>
          <w:szCs w:val="16"/>
        </w:rPr>
        <w:t xml:space="preserve">modified </w:t>
      </w:r>
      <w:r w:rsidR="008B60E6" w:rsidRPr="0077529F">
        <w:rPr>
          <w:rFonts w:ascii="Arial" w:hAnsi="Arial" w:cs="Arial"/>
          <w:sz w:val="16"/>
          <w:szCs w:val="16"/>
        </w:rPr>
        <w:t xml:space="preserve">from </w:t>
      </w:r>
      <w:r w:rsidR="007A7C54" w:rsidRPr="0077529F">
        <w:rPr>
          <w:rFonts w:ascii="Arial" w:hAnsi="Arial" w:cs="Arial"/>
          <w:sz w:val="16"/>
          <w:szCs w:val="16"/>
        </w:rPr>
        <w:t xml:space="preserve">a figure from </w:t>
      </w:r>
      <w:r w:rsidR="008B60E6" w:rsidRPr="0077529F">
        <w:rPr>
          <w:rFonts w:ascii="Arial" w:hAnsi="Arial" w:cs="Arial"/>
          <w:sz w:val="16"/>
          <w:szCs w:val="16"/>
        </w:rPr>
        <w:t xml:space="preserve">the </w:t>
      </w:r>
      <w:r w:rsidR="003D4F49">
        <w:rPr>
          <w:rFonts w:ascii="Arial" w:hAnsi="Arial" w:cs="Arial"/>
          <w:sz w:val="16"/>
          <w:szCs w:val="16"/>
        </w:rPr>
        <w:t>cited</w:t>
      </w:r>
      <w:r w:rsidR="008B60E6" w:rsidRPr="0077529F">
        <w:rPr>
          <w:rFonts w:ascii="Arial" w:hAnsi="Arial" w:cs="Arial"/>
          <w:sz w:val="16"/>
          <w:szCs w:val="16"/>
        </w:rPr>
        <w:t xml:space="preserve"> study </w:t>
      </w:r>
      <w:r w:rsidR="007A7C54" w:rsidRPr="0077529F">
        <w:rPr>
          <w:rFonts w:ascii="Arial" w:hAnsi="Arial" w:cs="Arial"/>
          <w:sz w:val="16"/>
          <w:szCs w:val="16"/>
        </w:rPr>
        <w:t xml:space="preserve">which </w:t>
      </w:r>
      <w:r w:rsidR="003D4F49">
        <w:rPr>
          <w:rFonts w:ascii="Arial" w:hAnsi="Arial" w:cs="Arial"/>
          <w:sz w:val="16"/>
          <w:szCs w:val="16"/>
        </w:rPr>
        <w:t xml:space="preserve">was published </w:t>
      </w:r>
      <w:r w:rsidR="007A7C54" w:rsidRPr="0077529F">
        <w:rPr>
          <w:rFonts w:ascii="Arial" w:hAnsi="Arial" w:cs="Arial"/>
          <w:sz w:val="16"/>
          <w:szCs w:val="16"/>
        </w:rPr>
        <w:t xml:space="preserve">under a Creative Commons Attribution </w:t>
      </w:r>
      <w:r w:rsidR="007A7C54" w:rsidRPr="0077529F">
        <w:rPr>
          <w:rStyle w:val="Strong"/>
          <w:rFonts w:ascii="Arial" w:hAnsi="Arial" w:cs="Arial"/>
          <w:b w:val="0"/>
          <w:bCs w:val="0"/>
          <w:sz w:val="16"/>
          <w:szCs w:val="16"/>
          <w:shd w:val="clear" w:color="auto" w:fill="FFFFFF"/>
        </w:rPr>
        <w:t>CC BY</w:t>
      </w:r>
      <w:r w:rsidR="007A7C54" w:rsidRPr="0077529F">
        <w:rPr>
          <w:rFonts w:ascii="Arial" w:hAnsi="Arial" w:cs="Arial"/>
          <w:sz w:val="16"/>
          <w:szCs w:val="16"/>
        </w:rPr>
        <w:t xml:space="preserve"> license.</w:t>
      </w:r>
      <w:r w:rsidR="008B60E6" w:rsidRPr="0077529F">
        <w:rPr>
          <w:rFonts w:ascii="Arial" w:hAnsi="Arial" w:cs="Arial"/>
          <w:sz w:val="16"/>
          <w:szCs w:val="16"/>
        </w:rPr>
        <w:t xml:space="preserve"> </w:t>
      </w:r>
    </w:p>
    <w:p w14:paraId="04CED010" w14:textId="19165874" w:rsidR="00726CAC" w:rsidRPr="0077529F" w:rsidRDefault="00726CAC" w:rsidP="003050CB">
      <w:pPr>
        <w:rPr>
          <w:rFonts w:ascii="Arial" w:hAnsi="Arial" w:cs="Arial"/>
          <w:sz w:val="16"/>
          <w:szCs w:val="16"/>
        </w:rPr>
      </w:pPr>
    </w:p>
    <w:p w14:paraId="3E35F9F4" w14:textId="0D10961C" w:rsidR="00C17528" w:rsidRPr="0077529F" w:rsidRDefault="00C17528" w:rsidP="004D40F1">
      <w:pPr>
        <w:jc w:val="both"/>
        <w:rPr>
          <w:rFonts w:ascii="Arial" w:hAnsi="Arial" w:cs="Arial"/>
          <w:sz w:val="16"/>
          <w:szCs w:val="16"/>
        </w:rPr>
      </w:pPr>
    </w:p>
    <w:p w14:paraId="53AACFAD" w14:textId="77777777" w:rsidR="005725E6" w:rsidRPr="0077529F" w:rsidRDefault="00C17528">
      <w:pPr>
        <w:rPr>
          <w:rFonts w:ascii="Arial" w:hAnsi="Arial" w:cs="Arial"/>
          <w:sz w:val="16"/>
          <w:szCs w:val="16"/>
        </w:rPr>
        <w:sectPr w:rsidR="005725E6" w:rsidRPr="0077529F" w:rsidSect="0076516B">
          <w:footerReference w:type="default" r:id="rId9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46527B97" w14:textId="5AEDEFCB" w:rsidR="00C17528" w:rsidRPr="0077529F" w:rsidRDefault="00C17528">
      <w:pPr>
        <w:rPr>
          <w:rFonts w:ascii="Arial" w:hAnsi="Arial" w:cs="Arial"/>
          <w:sz w:val="16"/>
          <w:szCs w:val="16"/>
        </w:rPr>
      </w:pPr>
    </w:p>
    <w:p w14:paraId="751537AD" w14:textId="4A05EE7E" w:rsidR="005725E6" w:rsidRPr="0077529F" w:rsidRDefault="005725E6">
      <w:pPr>
        <w:rPr>
          <w:rFonts w:ascii="Arial" w:hAnsi="Arial" w:cs="Arial"/>
          <w:sz w:val="16"/>
          <w:szCs w:val="16"/>
        </w:rPr>
      </w:pPr>
    </w:p>
    <w:p w14:paraId="609B4159" w14:textId="3F26CA8D" w:rsidR="005725E6" w:rsidRPr="0077529F" w:rsidRDefault="005725E6">
      <w:pPr>
        <w:rPr>
          <w:rFonts w:ascii="Arial" w:hAnsi="Arial" w:cs="Arial"/>
          <w:sz w:val="16"/>
          <w:szCs w:val="16"/>
        </w:rPr>
      </w:pPr>
    </w:p>
    <w:p w14:paraId="439D2CD7" w14:textId="5D306C72" w:rsidR="007C07B5" w:rsidRPr="0077529F" w:rsidRDefault="007C07B5">
      <w:pPr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drawing>
          <wp:inline distT="0" distB="0" distL="0" distR="0" wp14:anchorId="20F0D7F5" wp14:editId="5213D071">
            <wp:extent cx="8663305" cy="263969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3305" cy="26396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175E67" w14:textId="77777777" w:rsidR="005725E6" w:rsidRPr="0077529F" w:rsidRDefault="005725E6">
      <w:pPr>
        <w:rPr>
          <w:rFonts w:ascii="Arial" w:hAnsi="Arial" w:cs="Arial"/>
          <w:sz w:val="16"/>
          <w:szCs w:val="16"/>
        </w:rPr>
      </w:pPr>
    </w:p>
    <w:p w14:paraId="698D60CB" w14:textId="5C7C9702" w:rsidR="005725E6" w:rsidRPr="00E47A16" w:rsidRDefault="005725E6" w:rsidP="005725E6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2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Cancer </w:t>
      </w:r>
      <w:r w:rsidR="00203ABE">
        <w:rPr>
          <w:rFonts w:ascii="Arial" w:hAnsi="Arial" w:cs="Arial"/>
          <w:b/>
          <w:bCs/>
          <w:sz w:val="24"/>
          <w:szCs w:val="24"/>
        </w:rPr>
        <w:t>mortality risk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associated with plasma glucose </w:t>
      </w:r>
      <w:r w:rsidR="00C54BA8" w:rsidRPr="00E47A16">
        <w:rPr>
          <w:rFonts w:ascii="Arial" w:hAnsi="Arial" w:cs="Arial"/>
          <w:b/>
          <w:bCs/>
          <w:sz w:val="24"/>
          <w:szCs w:val="24"/>
        </w:rPr>
        <w:t>(</w:t>
      </w:r>
      <w:r w:rsidRPr="00E47A16">
        <w:rPr>
          <w:rFonts w:ascii="Arial" w:hAnsi="Arial" w:cs="Arial"/>
          <w:b/>
          <w:bCs/>
          <w:sz w:val="24"/>
          <w:szCs w:val="24"/>
        </w:rPr>
        <w:t>categorical</w:t>
      </w:r>
      <w:r w:rsidR="00C54BA8" w:rsidRPr="00E47A16">
        <w:rPr>
          <w:rFonts w:ascii="Arial" w:hAnsi="Arial" w:cs="Arial"/>
          <w:b/>
          <w:bCs/>
          <w:sz w:val="24"/>
          <w:szCs w:val="24"/>
        </w:rPr>
        <w:t>)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</w:t>
      </w:r>
    </w:p>
    <w:p w14:paraId="348E0912" w14:textId="1F058941" w:rsidR="00B834B6" w:rsidRDefault="00C54BA8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5C1A99">
        <w:rPr>
          <w:rFonts w:ascii="Arial" w:hAnsi="Arial" w:cs="Arial"/>
          <w:sz w:val="16"/>
          <w:szCs w:val="16"/>
        </w:rPr>
        <w:t xml:space="preserve">The </w:t>
      </w:r>
      <w:proofErr w:type="spellStart"/>
      <w:r w:rsidRPr="005C1A99">
        <w:rPr>
          <w:rFonts w:ascii="Arial" w:hAnsi="Arial" w:cs="Arial"/>
          <w:sz w:val="16"/>
          <w:szCs w:val="16"/>
        </w:rPr>
        <w:t>cutoff</w:t>
      </w:r>
      <w:proofErr w:type="spellEnd"/>
      <w:r w:rsidR="000443D3">
        <w:rPr>
          <w:rFonts w:ascii="Arial" w:hAnsi="Arial" w:cs="Arial"/>
          <w:sz w:val="16"/>
          <w:szCs w:val="16"/>
        </w:rPr>
        <w:t xml:space="preserve"> </w:t>
      </w:r>
      <w:r w:rsidRPr="005C1A99">
        <w:rPr>
          <w:rFonts w:ascii="Arial" w:hAnsi="Arial" w:cs="Arial"/>
          <w:sz w:val="16"/>
          <w:szCs w:val="16"/>
        </w:rPr>
        <w:t>for high PG</w:t>
      </w:r>
      <w:r w:rsidRPr="005C1A99">
        <w:rPr>
          <w:rFonts w:ascii="Arial" w:hAnsi="Arial" w:cs="Arial"/>
          <w:sz w:val="16"/>
          <w:szCs w:val="16"/>
          <w:vertAlign w:val="subscript"/>
        </w:rPr>
        <w:t>fasting</w:t>
      </w:r>
      <w:r w:rsidRPr="005C1A99">
        <w:rPr>
          <w:rFonts w:ascii="Arial" w:hAnsi="Arial" w:cs="Arial"/>
          <w:sz w:val="16"/>
          <w:szCs w:val="16"/>
        </w:rPr>
        <w:t xml:space="preserve"> was </w:t>
      </w:r>
      <w:r w:rsidR="007917BB" w:rsidRPr="005C1A99">
        <w:rPr>
          <w:rFonts w:ascii="Arial" w:hAnsi="Arial" w:cs="Arial"/>
          <w:sz w:val="16"/>
          <w:szCs w:val="16"/>
        </w:rPr>
        <w:t>126 (criterion after 1997)</w:t>
      </w:r>
      <w:r w:rsidR="007917BB" w:rsidRPr="005C1A99">
        <w:rPr>
          <w:rFonts w:ascii="Arial" w:hAnsi="Arial" w:cs="Arial"/>
          <w:sz w:val="16"/>
          <w:szCs w:val="16"/>
        </w:rPr>
        <w:fldChar w:fldCharType="begin"/>
      </w:r>
      <w:r w:rsidR="007917BB">
        <w:rPr>
          <w:rFonts w:ascii="Arial" w:hAnsi="Arial" w:cs="Arial"/>
          <w:sz w:val="16"/>
          <w:szCs w:val="16"/>
        </w:rPr>
        <w:instrText xml:space="preserve"> ADDIN EN.CITE &lt;EndNote&gt;&lt;Cite&gt;&lt;Author&gt;American Diabetes Association&lt;/Author&gt;&lt;Year&gt;2021&lt;/Year&gt;&lt;RecNum&gt;7231&lt;/RecNum&gt;&lt;DisplayText&gt;&lt;style face="superscript"&gt;2,3&lt;/style&gt;&lt;/DisplayText&gt;&lt;record&gt;&lt;rec-number&gt;7231&lt;/rec-number&gt;&lt;foreign-keys&gt;&lt;key app="EN" db-id="wftf2vprn9eevnea555pvee9pp09spz555vr" timestamp="1637733125"&gt;7231&lt;/key&gt;&lt;/foreign-keys&gt;&lt;ref-type name="Journal Article"&gt;17&lt;/ref-type&gt;&lt;contributors&gt;&lt;authors&gt;&lt;author&gt;American Diabetes Association&lt;/author&gt;&lt;/authors&gt;&lt;/contributors&gt;&lt;titles&gt;&lt;title&gt;2. Classification and Diagnosis of Diabetes: Standards of Medical Care in Diabetes—2021&lt;/title&gt;&lt;secondary-title&gt;Diabetes Care&lt;/secondary-title&gt;&lt;/titles&gt;&lt;periodical&gt;&lt;full-title&gt;Diabetes Care&lt;/full-title&gt;&lt;/periodical&gt;&lt;pages&gt;S15-S33&lt;/pages&gt;&lt;volume&gt;44&lt;/volume&gt;&lt;number&gt;Supplement 1&lt;/number&gt;&lt;dates&gt;&lt;year&gt;2021&lt;/year&gt;&lt;/dates&gt;&lt;urls&gt;&lt;related-urls&gt;&lt;url&gt;https://care.diabetesjournals.org/content/diacare/44/Supplement_1/S15.full.pdf&lt;/url&gt;&lt;/related-urls&gt;&lt;/urls&gt;&lt;electronic-resource-num&gt;10.2337/dc21-S002&lt;/electronic-resource-num&gt;&lt;/record&gt;&lt;/Cite&gt;&lt;Cite&gt;&lt;Author&gt;Diagnosis&lt;/Author&gt;&lt;Year&gt;1997&lt;/Year&gt;&lt;RecNum&gt;7158&lt;/RecNum&gt;&lt;record&gt;&lt;rec-number&gt;7158&lt;/rec-number&gt;&lt;foreign-keys&gt;&lt;key app="EN" db-id="wftf2vprn9eevnea555pvee9pp09spz555vr" timestamp="1637534181"&gt;7158&lt;/key&gt;&lt;/foreign-keys&gt;&lt;ref-type name="Journal Article"&gt;17&lt;/ref-type&gt;&lt;contributors&gt;&lt;authors&gt;&lt;author&gt;The Expert Committee on the Diagnosis&lt;/author&gt;&lt;author&gt;Classification of Diabetes Mellitus&lt;/author&gt;&lt;/authors&gt;&lt;/contributors&gt;&lt;titles&gt;&lt;title&gt;Report of the Expert Committee on the Diagnosis and Classification of Diabetes Mellitus&lt;/title&gt;&lt;secondary-title&gt;Diabetes Care&lt;/secondary-title&gt;&lt;/titles&gt;&lt;periodical&gt;&lt;full-title&gt;Diabetes Care&lt;/full-title&gt;&lt;/periodical&gt;&lt;pages&gt;1183-1197&lt;/pages&gt;&lt;volume&gt;20&lt;/volume&gt;&lt;number&gt;7&lt;/number&gt;&lt;dates&gt;&lt;year&gt;1997&lt;/year&gt;&lt;/dates&gt;&lt;urls&gt;&lt;related-urls&gt;&lt;url&gt;https://care.diabetesjournals.org/content/diacare/20/7/1183.full.pdf&lt;/url&gt;&lt;/related-urls&gt;&lt;/urls&gt;&lt;electronic-resource-num&gt;10.2337/diacare.20.7.1183&lt;/electronic-resource-num&gt;&lt;/record&gt;&lt;/Cite&gt;&lt;/EndNote&gt;</w:instrText>
      </w:r>
      <w:r w:rsidR="007917BB" w:rsidRPr="005C1A99">
        <w:rPr>
          <w:rFonts w:ascii="Arial" w:hAnsi="Arial" w:cs="Arial"/>
          <w:sz w:val="16"/>
          <w:szCs w:val="16"/>
        </w:rPr>
        <w:fldChar w:fldCharType="separate"/>
      </w:r>
      <w:r w:rsidR="007917BB" w:rsidRPr="00161733">
        <w:rPr>
          <w:rFonts w:ascii="Arial" w:hAnsi="Arial" w:cs="Arial"/>
          <w:noProof/>
          <w:sz w:val="16"/>
          <w:szCs w:val="16"/>
          <w:vertAlign w:val="superscript"/>
        </w:rPr>
        <w:t>2,3</w:t>
      </w:r>
      <w:r w:rsidR="007917BB" w:rsidRPr="005C1A99">
        <w:rPr>
          <w:rFonts w:ascii="Arial" w:hAnsi="Arial" w:cs="Arial"/>
          <w:sz w:val="16"/>
          <w:szCs w:val="16"/>
        </w:rPr>
        <w:fldChar w:fldCharType="end"/>
      </w:r>
      <w:r w:rsidR="007917BB">
        <w:rPr>
          <w:rFonts w:ascii="Arial" w:hAnsi="Arial" w:cs="Arial"/>
          <w:sz w:val="16"/>
          <w:szCs w:val="16"/>
        </w:rPr>
        <w:t xml:space="preserve"> or </w:t>
      </w:r>
      <w:r w:rsidRPr="005C1A99">
        <w:rPr>
          <w:rFonts w:ascii="Arial" w:hAnsi="Arial" w:cs="Arial"/>
          <w:sz w:val="16"/>
          <w:szCs w:val="16"/>
        </w:rPr>
        <w:t>140 mg/dL (criterion before 1997)</w:t>
      </w:r>
      <w:r w:rsidR="007917BB">
        <w:rPr>
          <w:rFonts w:ascii="Arial" w:hAnsi="Arial" w:cs="Arial"/>
          <w:sz w:val="16"/>
          <w:szCs w:val="16"/>
        </w:rPr>
        <w:t>.</w:t>
      </w:r>
      <w:r w:rsidRPr="005C1A99">
        <w:rPr>
          <w:rFonts w:ascii="Arial" w:hAnsi="Arial" w:cs="Arial"/>
          <w:sz w:val="16"/>
          <w:szCs w:val="16"/>
        </w:rPr>
        <w:fldChar w:fldCharType="begin"/>
      </w:r>
      <w:r w:rsidR="00161733">
        <w:rPr>
          <w:rFonts w:ascii="Arial" w:hAnsi="Arial" w:cs="Arial"/>
          <w:sz w:val="16"/>
          <w:szCs w:val="16"/>
        </w:rPr>
        <w:instrText xml:space="preserve"> ADDIN EN.CITE &lt;EndNote&gt;&lt;Cite&gt;&lt;Author&gt;Diagnosis&lt;/Author&gt;&lt;Year&gt;1997&lt;/Year&gt;&lt;RecNum&gt;7158&lt;/RecNum&gt;&lt;DisplayText&gt;&lt;style face="superscript"&gt;3&lt;/style&gt;&lt;/DisplayText&gt;&lt;record&gt;&lt;rec-number&gt;7158&lt;/rec-number&gt;&lt;foreign-keys&gt;&lt;key app="EN" db-id="wftf2vprn9eevnea555pvee9pp09spz555vr" timestamp="1637534181"&gt;7158&lt;/key&gt;&lt;/foreign-keys&gt;&lt;ref-type name="Journal Article"&gt;17&lt;/ref-type&gt;&lt;contributors&gt;&lt;authors&gt;&lt;author&gt;The Expert Committee on the Diagnosis&lt;/author&gt;&lt;author&gt;Classification of Diabetes Mellitus&lt;/author&gt;&lt;/authors&gt;&lt;/contributors&gt;&lt;titles&gt;&lt;title&gt;Report of the Expert Committee on the Diagnosis and Classification of Diabetes Mellitus&lt;/title&gt;&lt;secondary-title&gt;Diabetes Care&lt;/secondary-title&gt;&lt;/titles&gt;&lt;periodical&gt;&lt;full-title&gt;Diabetes Care&lt;/full-title&gt;&lt;/periodical&gt;&lt;pages&gt;1183-1197&lt;/pages&gt;&lt;volume&gt;20&lt;/volume&gt;&lt;number&gt;7&lt;/number&gt;&lt;dates&gt;&lt;year&gt;1997&lt;/year&gt;&lt;/dates&gt;&lt;urls&gt;&lt;related-urls&gt;&lt;url&gt;https://care.diabetesjournals.org/content/diacare/20/7/1183.full.pdf&lt;/url&gt;&lt;/related-urls&gt;&lt;/urls&gt;&lt;electronic-resource-num&gt;10.2337/diacare.20.7.1183&lt;/electronic-resource-num&gt;&lt;/record&gt;&lt;/Cite&gt;&lt;/EndNote&gt;</w:instrText>
      </w:r>
      <w:r w:rsidRPr="005C1A99">
        <w:rPr>
          <w:rFonts w:ascii="Arial" w:hAnsi="Arial" w:cs="Arial"/>
          <w:sz w:val="16"/>
          <w:szCs w:val="16"/>
        </w:rPr>
        <w:fldChar w:fldCharType="separate"/>
      </w:r>
      <w:r w:rsidR="00161733" w:rsidRPr="00161733">
        <w:rPr>
          <w:rFonts w:ascii="Arial" w:hAnsi="Arial" w:cs="Arial"/>
          <w:noProof/>
          <w:sz w:val="16"/>
          <w:szCs w:val="16"/>
          <w:vertAlign w:val="superscript"/>
        </w:rPr>
        <w:t>3</w:t>
      </w:r>
      <w:r w:rsidRPr="005C1A99">
        <w:rPr>
          <w:rFonts w:ascii="Arial" w:hAnsi="Arial" w:cs="Arial"/>
          <w:sz w:val="16"/>
          <w:szCs w:val="16"/>
        </w:rPr>
        <w:fldChar w:fldCharType="end"/>
      </w:r>
      <w:r w:rsidR="007917BB">
        <w:rPr>
          <w:rFonts w:ascii="Arial" w:hAnsi="Arial" w:cs="Arial"/>
          <w:sz w:val="16"/>
          <w:szCs w:val="16"/>
        </w:rPr>
        <w:t xml:space="preserve"> </w:t>
      </w:r>
      <w:r w:rsidR="00AE22EF" w:rsidRPr="005C1A99">
        <w:rPr>
          <w:rFonts w:ascii="Arial" w:hAnsi="Arial" w:cs="Arial"/>
          <w:sz w:val="16"/>
          <w:szCs w:val="16"/>
        </w:rPr>
        <w:t xml:space="preserve">The </w:t>
      </w:r>
      <w:proofErr w:type="spellStart"/>
      <w:r w:rsidR="00AE22EF" w:rsidRPr="005C1A99">
        <w:rPr>
          <w:rFonts w:ascii="Arial" w:hAnsi="Arial" w:cs="Arial"/>
          <w:sz w:val="16"/>
          <w:szCs w:val="16"/>
        </w:rPr>
        <w:t>cutoff</w:t>
      </w:r>
      <w:proofErr w:type="spellEnd"/>
      <w:r w:rsidR="00AE22EF" w:rsidRPr="005C1A99">
        <w:rPr>
          <w:rFonts w:ascii="Arial" w:hAnsi="Arial" w:cs="Arial"/>
          <w:sz w:val="16"/>
          <w:szCs w:val="16"/>
        </w:rPr>
        <w:t xml:space="preserve"> for high PG</w:t>
      </w:r>
      <w:r w:rsidR="00AE22EF" w:rsidRPr="005C1A99">
        <w:rPr>
          <w:rFonts w:ascii="Arial" w:hAnsi="Arial" w:cs="Arial"/>
          <w:sz w:val="16"/>
          <w:szCs w:val="16"/>
          <w:vertAlign w:val="subscript"/>
        </w:rPr>
        <w:t>2hOGTT</w:t>
      </w:r>
      <w:r w:rsidR="00AE22EF" w:rsidRPr="005C1A99">
        <w:rPr>
          <w:rFonts w:ascii="Arial" w:hAnsi="Arial" w:cs="Arial"/>
          <w:sz w:val="16"/>
          <w:szCs w:val="16"/>
        </w:rPr>
        <w:t xml:space="preserve"> was 200 mg/dL.</w:t>
      </w:r>
      <w:r w:rsidR="00AE22EF" w:rsidRPr="005C1A99">
        <w:rPr>
          <w:rFonts w:ascii="Arial" w:hAnsi="Arial" w:cs="Arial"/>
          <w:sz w:val="16"/>
          <w:szCs w:val="16"/>
        </w:rPr>
        <w:fldChar w:fldCharType="begin"/>
      </w:r>
      <w:r w:rsidR="00AE22EF">
        <w:rPr>
          <w:rFonts w:ascii="Arial" w:hAnsi="Arial" w:cs="Arial"/>
          <w:sz w:val="16"/>
          <w:szCs w:val="16"/>
        </w:rPr>
        <w:instrText xml:space="preserve"> ADDIN EN.CITE &lt;EndNote&gt;&lt;Cite&gt;&lt;Author&gt;American Diabetes Association&lt;/Author&gt;&lt;Year&gt;2021&lt;/Year&gt;&lt;RecNum&gt;7231&lt;/RecNum&gt;&lt;DisplayText&gt;&lt;style face="superscript"&gt;2,3&lt;/style&gt;&lt;/DisplayText&gt;&lt;record&gt;&lt;rec-number&gt;7231&lt;/rec-number&gt;&lt;foreign-keys&gt;&lt;key app="EN" db-id="wftf2vprn9eevnea555pvee9pp09spz555vr" timestamp="1637733125"&gt;7231&lt;/key&gt;&lt;/foreign-keys&gt;&lt;ref-type name="Journal Article"&gt;17&lt;/ref-type&gt;&lt;contributors&gt;&lt;authors&gt;&lt;author&gt;American Diabetes Association&lt;/author&gt;&lt;/authors&gt;&lt;/contributors&gt;&lt;titles&gt;&lt;title&gt;2. Classification and Diagnosis of Diabetes: Standards of Medical Care in Diabetes—2021&lt;/title&gt;&lt;secondary-title&gt;Diabetes Care&lt;/secondary-title&gt;&lt;/titles&gt;&lt;periodical&gt;&lt;full-title&gt;Diabetes Care&lt;/full-title&gt;&lt;/periodical&gt;&lt;pages&gt;S15-S33&lt;/pages&gt;&lt;volume&gt;44&lt;/volume&gt;&lt;number&gt;Supplement 1&lt;/number&gt;&lt;dates&gt;&lt;year&gt;2021&lt;/year&gt;&lt;/dates&gt;&lt;urls&gt;&lt;related-urls&gt;&lt;url&gt;https://care.diabetesjournals.org/content/diacare/44/Supplement_1/S15.full.pdf&lt;/url&gt;&lt;/related-urls&gt;&lt;/urls&gt;&lt;electronic-resource-num&gt;10.2337/dc21-S002&lt;/electronic-resource-num&gt;&lt;/record&gt;&lt;/Cite&gt;&lt;Cite&gt;&lt;Author&gt;Diagnosis&lt;/Author&gt;&lt;Year&gt;1997&lt;/Year&gt;&lt;RecNum&gt;7158&lt;/RecNum&gt;&lt;record&gt;&lt;rec-number&gt;7158&lt;/rec-number&gt;&lt;foreign-keys&gt;&lt;key app="EN" db-id="wftf2vprn9eevnea555pvee9pp09spz555vr" timestamp="1637534181"&gt;7158&lt;/key&gt;&lt;/foreign-keys&gt;&lt;ref-type name="Journal Article"&gt;17&lt;/ref-type&gt;&lt;contributors&gt;&lt;authors&gt;&lt;author&gt;The Expert Committee on the Diagnosis&lt;/author&gt;&lt;author&gt;Classification of Diabetes Mellitus&lt;/author&gt;&lt;/authors&gt;&lt;/contributors&gt;&lt;titles&gt;&lt;title&gt;Report of the Expert Committee on the Diagnosis and Classification of Diabetes Mellitus&lt;/title&gt;&lt;secondary-title&gt;Diabetes Care&lt;/secondary-title&gt;&lt;/titles&gt;&lt;periodical&gt;&lt;full-title&gt;Diabetes Care&lt;/full-title&gt;&lt;/periodical&gt;&lt;pages&gt;1183-1197&lt;/pages&gt;&lt;volume&gt;20&lt;/volume&gt;&lt;number&gt;7&lt;/number&gt;&lt;dates&gt;&lt;year&gt;1997&lt;/year&gt;&lt;/dates&gt;&lt;urls&gt;&lt;related-urls&gt;&lt;url&gt;https://care.diabetesjournals.org/content/diacare/20/7/1183.full.pdf&lt;/url&gt;&lt;/related-urls&gt;&lt;/urls&gt;&lt;electronic-resource-num&gt;10.2337/diacare.20.7.1183&lt;/electronic-resource-num&gt;&lt;/record&gt;&lt;/Cite&gt;&lt;/EndNote&gt;</w:instrText>
      </w:r>
      <w:r w:rsidR="00AE22EF" w:rsidRPr="005C1A99">
        <w:rPr>
          <w:rFonts w:ascii="Arial" w:hAnsi="Arial" w:cs="Arial"/>
          <w:sz w:val="16"/>
          <w:szCs w:val="16"/>
        </w:rPr>
        <w:fldChar w:fldCharType="separate"/>
      </w:r>
      <w:r w:rsidR="00AE22EF" w:rsidRPr="00161733">
        <w:rPr>
          <w:rFonts w:ascii="Arial" w:hAnsi="Arial" w:cs="Arial"/>
          <w:noProof/>
          <w:sz w:val="16"/>
          <w:szCs w:val="16"/>
          <w:vertAlign w:val="superscript"/>
        </w:rPr>
        <w:t>2,3</w:t>
      </w:r>
      <w:r w:rsidR="00AE22EF" w:rsidRPr="005C1A99">
        <w:rPr>
          <w:rFonts w:ascii="Arial" w:hAnsi="Arial" w:cs="Arial"/>
          <w:sz w:val="16"/>
          <w:szCs w:val="16"/>
        </w:rPr>
        <w:fldChar w:fldCharType="end"/>
      </w:r>
    </w:p>
    <w:p w14:paraId="165160CD" w14:textId="738F4B28" w:rsidR="00B834B6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Model 1: adjusted for age, sex, ethnicity, body mass index, education, poverty-income ratio, survey period, physical activity, alcohol consumption, smoking status, systolic blood pressure, </w:t>
      </w:r>
      <w:r w:rsidR="00D05831">
        <w:rPr>
          <w:rFonts w:ascii="Arial" w:hAnsi="Arial" w:cs="Arial"/>
          <w:sz w:val="16"/>
          <w:szCs w:val="16"/>
        </w:rPr>
        <w:t>total cholesterol, HDL cholesterol,</w:t>
      </w:r>
      <w:r w:rsidRPr="0077529F">
        <w:rPr>
          <w:rFonts w:ascii="Arial" w:hAnsi="Arial" w:cs="Arial"/>
          <w:sz w:val="16"/>
          <w:szCs w:val="16"/>
        </w:rPr>
        <w:t xml:space="preserve"> family history of diabetes, and fasting time. </w:t>
      </w:r>
    </w:p>
    <w:p w14:paraId="261355A6" w14:textId="77777777" w:rsidR="00B834B6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2: adjusted for all the factors in Model 1 plus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. </w:t>
      </w:r>
    </w:p>
    <w:p w14:paraId="454E8FE6" w14:textId="474B48FC" w:rsidR="005725E6" w:rsidRPr="0077529F" w:rsidRDefault="005725E6" w:rsidP="00B834B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r w:rsidRPr="0077529F">
        <w:rPr>
          <w:rFonts w:ascii="Arial" w:hAnsi="Arial" w:cs="Arial"/>
          <w:sz w:val="16"/>
          <w:szCs w:val="16"/>
        </w:rPr>
        <w:t>CI, confidence interval;</w:t>
      </w:r>
      <w:r w:rsidR="000911A9" w:rsidRPr="000911A9">
        <w:rPr>
          <w:rFonts w:ascii="Arial" w:hAnsi="Arial" w:cs="Arial"/>
          <w:sz w:val="16"/>
          <w:szCs w:val="16"/>
        </w:rPr>
        <w:t xml:space="preserve"> </w:t>
      </w:r>
      <w:r w:rsidR="000911A9" w:rsidRPr="0077529F">
        <w:rPr>
          <w:rFonts w:ascii="Arial" w:hAnsi="Arial" w:cs="Arial"/>
          <w:sz w:val="16"/>
          <w:szCs w:val="16"/>
        </w:rPr>
        <w:t>Hb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>, hemoglobin 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 xml:space="preserve">; </w:t>
      </w:r>
      <w:r w:rsidRPr="0077529F">
        <w:rPr>
          <w:rFonts w:ascii="Arial" w:hAnsi="Arial" w:cs="Arial"/>
          <w:sz w:val="16"/>
          <w:szCs w:val="16"/>
        </w:rPr>
        <w:t>HDL, high-density lipoprotein; HR, hazard ratio</w:t>
      </w:r>
      <w:r w:rsidR="00586600" w:rsidRPr="0077529F">
        <w:rPr>
          <w:rFonts w:ascii="Arial" w:hAnsi="Arial" w:cs="Arial"/>
          <w:sz w:val="16"/>
          <w:szCs w:val="16"/>
        </w:rPr>
        <w:t xml:space="preserve">; </w:t>
      </w:r>
      <w:r w:rsidR="000911A9" w:rsidRPr="000911A9">
        <w:rPr>
          <w:rFonts w:ascii="Arial" w:hAnsi="Arial" w:cs="Arial"/>
          <w:sz w:val="16"/>
          <w:szCs w:val="16"/>
        </w:rPr>
        <w:t xml:space="preserve">No., number; </w:t>
      </w:r>
      <w:r w:rsidR="00B834B6" w:rsidRPr="0077529F">
        <w:rPr>
          <w:rFonts w:ascii="Arial" w:hAnsi="Arial" w:cs="Arial"/>
          <w:sz w:val="16"/>
          <w:szCs w:val="16"/>
        </w:rPr>
        <w:t>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2hOGTT</w:t>
      </w:r>
      <w:r w:rsidR="00B834B6" w:rsidRPr="0077529F">
        <w:rPr>
          <w:rFonts w:ascii="Arial" w:hAnsi="Arial" w:cs="Arial"/>
          <w:sz w:val="16"/>
          <w:szCs w:val="16"/>
        </w:rPr>
        <w:t xml:space="preserve">, plasma glucose measured </w:t>
      </w:r>
      <w:r w:rsidR="00B834B6">
        <w:rPr>
          <w:rFonts w:ascii="Arial" w:hAnsi="Arial" w:cs="Arial"/>
          <w:sz w:val="16"/>
          <w:szCs w:val="16"/>
        </w:rPr>
        <w:t xml:space="preserve">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="00B834B6" w:rsidRPr="0077529F">
        <w:rPr>
          <w:rFonts w:ascii="Arial" w:hAnsi="Arial" w:cs="Arial"/>
          <w:sz w:val="16"/>
          <w:szCs w:val="16"/>
        </w:rPr>
        <w:t xml:space="preserve"> test; 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fasting</w:t>
      </w:r>
      <w:r w:rsidR="00B834B6" w:rsidRPr="0077529F">
        <w:rPr>
          <w:rFonts w:ascii="Arial" w:hAnsi="Arial" w:cs="Arial"/>
          <w:sz w:val="16"/>
          <w:szCs w:val="16"/>
        </w:rPr>
        <w:t xml:space="preserve">, </w:t>
      </w:r>
      <w:r w:rsidR="00B834B6">
        <w:rPr>
          <w:rFonts w:ascii="Arial" w:hAnsi="Arial" w:cs="Arial"/>
          <w:sz w:val="16"/>
          <w:szCs w:val="16"/>
        </w:rPr>
        <w:t>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>from blood taken in a fasting state</w:t>
      </w:r>
      <w:r w:rsidR="00B834B6" w:rsidRPr="0077529F">
        <w:rPr>
          <w:rFonts w:ascii="Arial" w:hAnsi="Arial" w:cs="Arial"/>
          <w:sz w:val="16"/>
          <w:szCs w:val="16"/>
        </w:rPr>
        <w:t xml:space="preserve"> (fasting time ≥8 h).</w:t>
      </w:r>
    </w:p>
    <w:p w14:paraId="7E9398C2" w14:textId="7F584595" w:rsidR="005725E6" w:rsidRPr="0077529F" w:rsidRDefault="005725E6">
      <w:pPr>
        <w:rPr>
          <w:rFonts w:ascii="Times New Roman" w:hAnsi="Times New Roman" w:cs="Times New Roman"/>
        </w:rPr>
      </w:pPr>
      <w:r w:rsidRPr="0077529F">
        <w:rPr>
          <w:rFonts w:ascii="Times New Roman" w:hAnsi="Times New Roman" w:cs="Times New Roman"/>
        </w:rPr>
        <w:br w:type="page"/>
      </w:r>
    </w:p>
    <w:p w14:paraId="3393F3B1" w14:textId="52067451" w:rsidR="007B3008" w:rsidRPr="0077529F" w:rsidRDefault="007B3008" w:rsidP="005725E6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4AFDE97" wp14:editId="7CB8A107">
            <wp:extent cx="8394700" cy="2212975"/>
            <wp:effectExtent l="0" t="0" r="635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94700" cy="2212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7670B8" w14:textId="24902CB6" w:rsidR="005725E6" w:rsidRPr="00E47A16" w:rsidRDefault="005725E6" w:rsidP="005725E6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3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All-cause </w:t>
      </w:r>
      <w:r w:rsidR="00203ABE">
        <w:rPr>
          <w:rFonts w:ascii="Arial" w:hAnsi="Arial" w:cs="Arial"/>
          <w:b/>
          <w:bCs/>
          <w:sz w:val="24"/>
          <w:szCs w:val="24"/>
        </w:rPr>
        <w:t>mortality risk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associated with a 1-</w:t>
      </w:r>
      <w:r w:rsidR="00DF06DD" w:rsidRPr="00E47A16">
        <w:rPr>
          <w:rFonts w:ascii="Arial" w:hAnsi="Arial" w:cs="Arial"/>
          <w:b/>
          <w:bCs/>
          <w:sz w:val="24"/>
          <w:szCs w:val="24"/>
        </w:rPr>
        <w:t>natural-log-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unit increase in plasma glucose. </w:t>
      </w:r>
    </w:p>
    <w:p w14:paraId="40E7D69F" w14:textId="3A078523" w:rsidR="00B834B6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Model 1: adjusted for age, sex, ethnicity, body mass index, education, poverty-income ratio, survey period, physical activity, alcohol consumption, smoking status, systolic blood pressure, </w:t>
      </w:r>
      <w:r w:rsidR="00D05831">
        <w:rPr>
          <w:rFonts w:ascii="Arial" w:hAnsi="Arial" w:cs="Arial"/>
          <w:sz w:val="16"/>
          <w:szCs w:val="16"/>
        </w:rPr>
        <w:t>total cholesterol, HDL cholesterol,</w:t>
      </w:r>
      <w:r w:rsidRPr="0077529F">
        <w:rPr>
          <w:rFonts w:ascii="Arial" w:hAnsi="Arial" w:cs="Arial"/>
          <w:sz w:val="16"/>
          <w:szCs w:val="16"/>
        </w:rPr>
        <w:t xml:space="preserve"> family history of diabetes, and fasting time. </w:t>
      </w:r>
    </w:p>
    <w:p w14:paraId="699B493D" w14:textId="0555A000" w:rsidR="00B834B6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2: adjusted for all the factors in Model 1 plus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. </w:t>
      </w:r>
    </w:p>
    <w:p w14:paraId="2345046F" w14:textId="5C9DF397" w:rsidR="00586600" w:rsidRPr="0077529F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CI, confidence interval; </w:t>
      </w:r>
      <w:r w:rsidR="000911A9" w:rsidRPr="0077529F">
        <w:rPr>
          <w:rFonts w:ascii="Arial" w:hAnsi="Arial" w:cs="Arial"/>
          <w:sz w:val="16"/>
          <w:szCs w:val="16"/>
        </w:rPr>
        <w:t>Hb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>, hemoglobin 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 xml:space="preserve">; </w:t>
      </w:r>
      <w:r w:rsidRPr="0077529F">
        <w:rPr>
          <w:rFonts w:ascii="Arial" w:hAnsi="Arial" w:cs="Arial"/>
          <w:sz w:val="16"/>
          <w:szCs w:val="16"/>
        </w:rPr>
        <w:t>HDL, high-density lipoprotein; HR, hazard ratio</w:t>
      </w:r>
      <w:r w:rsidR="00586600" w:rsidRPr="0077529F">
        <w:rPr>
          <w:rFonts w:ascii="Arial" w:hAnsi="Arial" w:cs="Arial"/>
          <w:sz w:val="16"/>
          <w:szCs w:val="16"/>
        </w:rPr>
        <w:t xml:space="preserve">; </w:t>
      </w:r>
      <w:r w:rsidR="000911A9" w:rsidRPr="000911A9">
        <w:rPr>
          <w:rFonts w:ascii="Arial" w:hAnsi="Arial" w:cs="Arial"/>
          <w:sz w:val="16"/>
          <w:szCs w:val="16"/>
        </w:rPr>
        <w:t xml:space="preserve">No., number; </w:t>
      </w:r>
      <w:r w:rsidR="00586600" w:rsidRPr="0077529F">
        <w:rPr>
          <w:rFonts w:ascii="Arial" w:hAnsi="Arial" w:cs="Arial"/>
          <w:sz w:val="16"/>
          <w:szCs w:val="16"/>
        </w:rPr>
        <w:t>PG</w:t>
      </w:r>
      <w:r w:rsidR="00586600" w:rsidRPr="0077529F">
        <w:rPr>
          <w:rFonts w:ascii="Arial" w:hAnsi="Arial" w:cs="Arial"/>
          <w:sz w:val="16"/>
          <w:szCs w:val="16"/>
          <w:vertAlign w:val="subscript"/>
        </w:rPr>
        <w:t>2hOGTT</w:t>
      </w:r>
      <w:r w:rsidR="00586600" w:rsidRPr="0077529F">
        <w:rPr>
          <w:rFonts w:ascii="Arial" w:hAnsi="Arial" w:cs="Arial"/>
          <w:sz w:val="16"/>
          <w:szCs w:val="16"/>
        </w:rPr>
        <w:t xml:space="preserve">, plasma glucose measured </w:t>
      </w:r>
      <w:r w:rsidR="00B834B6">
        <w:rPr>
          <w:rFonts w:ascii="Arial" w:hAnsi="Arial" w:cs="Arial"/>
          <w:sz w:val="16"/>
          <w:szCs w:val="16"/>
        </w:rPr>
        <w:t xml:space="preserve">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="00586600" w:rsidRPr="0077529F">
        <w:rPr>
          <w:rFonts w:ascii="Arial" w:hAnsi="Arial" w:cs="Arial"/>
          <w:sz w:val="16"/>
          <w:szCs w:val="16"/>
        </w:rPr>
        <w:t xml:space="preserve"> test; PG</w:t>
      </w:r>
      <w:r w:rsidR="00586600" w:rsidRPr="0077529F">
        <w:rPr>
          <w:rFonts w:ascii="Arial" w:hAnsi="Arial" w:cs="Arial"/>
          <w:sz w:val="16"/>
          <w:szCs w:val="16"/>
          <w:vertAlign w:val="subscript"/>
        </w:rPr>
        <w:t>fasting</w:t>
      </w:r>
      <w:r w:rsidR="00586600" w:rsidRPr="0077529F">
        <w:rPr>
          <w:rFonts w:ascii="Arial" w:hAnsi="Arial" w:cs="Arial"/>
          <w:sz w:val="16"/>
          <w:szCs w:val="16"/>
        </w:rPr>
        <w:t xml:space="preserve">, </w:t>
      </w:r>
      <w:r w:rsidR="000911A9">
        <w:rPr>
          <w:rFonts w:ascii="Arial" w:hAnsi="Arial" w:cs="Arial"/>
          <w:sz w:val="16"/>
          <w:szCs w:val="16"/>
        </w:rPr>
        <w:t>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0911A9">
        <w:rPr>
          <w:rFonts w:ascii="Arial" w:hAnsi="Arial" w:cs="Arial"/>
          <w:sz w:val="16"/>
          <w:szCs w:val="16"/>
        </w:rPr>
        <w:t>in a fasting state</w:t>
      </w:r>
      <w:r w:rsidR="00586600" w:rsidRPr="0077529F">
        <w:rPr>
          <w:rFonts w:ascii="Arial" w:hAnsi="Arial" w:cs="Arial"/>
          <w:sz w:val="16"/>
          <w:szCs w:val="16"/>
        </w:rPr>
        <w:t xml:space="preserve"> (fasting time ≥8 h); PPG</w:t>
      </w:r>
      <w:r w:rsidR="00586600" w:rsidRPr="0077529F">
        <w:rPr>
          <w:rFonts w:ascii="Arial" w:hAnsi="Arial" w:cs="Arial"/>
          <w:sz w:val="16"/>
          <w:szCs w:val="16"/>
          <w:vertAlign w:val="subscript"/>
        </w:rPr>
        <w:t>0-3.9h</w:t>
      </w:r>
      <w:r w:rsidR="00586600" w:rsidRPr="0077529F">
        <w:rPr>
          <w:rFonts w:ascii="Arial" w:hAnsi="Arial" w:cs="Arial"/>
          <w:sz w:val="16"/>
          <w:szCs w:val="16"/>
        </w:rPr>
        <w:t>, postprandial 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586600" w:rsidRPr="0077529F">
        <w:rPr>
          <w:rFonts w:ascii="Arial" w:hAnsi="Arial" w:cs="Arial"/>
          <w:sz w:val="16"/>
          <w:szCs w:val="16"/>
        </w:rPr>
        <w:t>between 0 and 3.9 h; PPG</w:t>
      </w:r>
      <w:r w:rsidR="00586600"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="00586600" w:rsidRPr="0077529F">
        <w:rPr>
          <w:rFonts w:ascii="Arial" w:hAnsi="Arial" w:cs="Arial"/>
          <w:sz w:val="16"/>
          <w:szCs w:val="16"/>
        </w:rPr>
        <w:t>, postprandial 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586600" w:rsidRPr="0077529F">
        <w:rPr>
          <w:rFonts w:ascii="Arial" w:hAnsi="Arial" w:cs="Arial"/>
          <w:sz w:val="16"/>
          <w:szCs w:val="16"/>
        </w:rPr>
        <w:t>between 4 and 7.9 h.</w:t>
      </w:r>
    </w:p>
    <w:p w14:paraId="6CF8A63F" w14:textId="29C7D14B" w:rsidR="005725E6" w:rsidRPr="0077529F" w:rsidRDefault="005725E6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3EA5D9AE" w14:textId="7C2FC46C" w:rsidR="008B5B7B" w:rsidRPr="0077529F" w:rsidRDefault="008B5B7B" w:rsidP="005725E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7A50034" wp14:editId="0C643AC8">
            <wp:extent cx="8504555" cy="341376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4555" cy="34137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02A634" w14:textId="65CB6629" w:rsidR="00B55D6F" w:rsidRPr="00E47A16" w:rsidRDefault="00B55D6F" w:rsidP="00B55D6F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4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Sensitivity analysis of </w:t>
      </w:r>
      <w:r w:rsidR="00203ABE">
        <w:rPr>
          <w:rFonts w:ascii="Arial" w:hAnsi="Arial" w:cs="Arial"/>
          <w:b/>
          <w:bCs/>
          <w:sz w:val="24"/>
          <w:szCs w:val="24"/>
        </w:rPr>
        <w:t>mortality risk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associated with </w:t>
      </w:r>
      <w:r w:rsidR="00F646CF" w:rsidRPr="00E47A16">
        <w:rPr>
          <w:rFonts w:ascii="Arial" w:hAnsi="Arial" w:cs="Arial"/>
          <w:b/>
          <w:bCs/>
          <w:sz w:val="24"/>
          <w:szCs w:val="24"/>
        </w:rPr>
        <w:t>a 1-natural-log</w:t>
      </w:r>
      <w:r w:rsidR="00F835B2" w:rsidRPr="00E47A16">
        <w:rPr>
          <w:rFonts w:ascii="Arial" w:hAnsi="Arial" w:cs="Arial"/>
          <w:b/>
          <w:bCs/>
          <w:sz w:val="24"/>
          <w:szCs w:val="24"/>
        </w:rPr>
        <w:t xml:space="preserve">-unit </w:t>
      </w:r>
      <w:r w:rsidR="00F646CF" w:rsidRPr="00E47A16">
        <w:rPr>
          <w:rFonts w:ascii="Arial" w:hAnsi="Arial" w:cs="Arial"/>
          <w:b/>
          <w:bCs/>
          <w:sz w:val="24"/>
          <w:szCs w:val="24"/>
        </w:rPr>
        <w:t xml:space="preserve">increase in 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plasma glucose </w:t>
      </w:r>
      <w:r w:rsidR="00363D1F" w:rsidRPr="00E47A16">
        <w:rPr>
          <w:rFonts w:ascii="Arial" w:hAnsi="Arial" w:cs="Arial"/>
          <w:b/>
          <w:bCs/>
          <w:sz w:val="24"/>
          <w:szCs w:val="24"/>
        </w:rPr>
        <w:t xml:space="preserve">when 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the imputed data were not used. </w:t>
      </w:r>
    </w:p>
    <w:p w14:paraId="10372D71" w14:textId="28A16472" w:rsidR="00B834B6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Out of 14,860 participants, 335 (2.3%) had missing data which were imputed in the main analysis. In this sensitivity analysis, those 335 participants were excluded. </w:t>
      </w:r>
    </w:p>
    <w:p w14:paraId="693C5085" w14:textId="58C892E5" w:rsidR="00B834B6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Model 1: adjusted for age, sex, ethnicity, body mass index, education, poverty-income ratio, survey period, physical activity, alcohol consumption, smoking status, systolic blood pressure, </w:t>
      </w:r>
      <w:r w:rsidR="00D05831">
        <w:rPr>
          <w:rFonts w:ascii="Arial" w:hAnsi="Arial" w:cs="Arial"/>
          <w:sz w:val="16"/>
          <w:szCs w:val="16"/>
        </w:rPr>
        <w:t>total cholesterol, HDL cholesterol,</w:t>
      </w:r>
      <w:r w:rsidRPr="0077529F">
        <w:rPr>
          <w:rFonts w:ascii="Arial" w:hAnsi="Arial" w:cs="Arial"/>
          <w:sz w:val="16"/>
          <w:szCs w:val="16"/>
        </w:rPr>
        <w:t xml:space="preserve"> family history of diabetes, and fasting time. </w:t>
      </w:r>
    </w:p>
    <w:p w14:paraId="2BB740F6" w14:textId="77777777" w:rsidR="00B834B6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2: adjusted for all the factors in Model 1 plus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. </w:t>
      </w:r>
    </w:p>
    <w:p w14:paraId="393C2B1F" w14:textId="6134C5EC" w:rsidR="00586600" w:rsidRPr="0077529F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CI, confidence interval; </w:t>
      </w:r>
      <w:r w:rsidR="000911A9" w:rsidRPr="0077529F">
        <w:rPr>
          <w:rFonts w:ascii="Arial" w:hAnsi="Arial" w:cs="Arial"/>
          <w:sz w:val="16"/>
          <w:szCs w:val="16"/>
        </w:rPr>
        <w:t>Hb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>, hemoglobin 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 xml:space="preserve">; </w:t>
      </w:r>
      <w:r w:rsidRPr="0077529F">
        <w:rPr>
          <w:rFonts w:ascii="Arial" w:hAnsi="Arial" w:cs="Arial"/>
          <w:sz w:val="16"/>
          <w:szCs w:val="16"/>
        </w:rPr>
        <w:t>HDL, high-density lipoprotein; HR, hazard ratio</w:t>
      </w:r>
      <w:r w:rsidR="00586600" w:rsidRPr="0077529F">
        <w:rPr>
          <w:rFonts w:ascii="Arial" w:hAnsi="Arial" w:cs="Arial"/>
          <w:sz w:val="16"/>
          <w:szCs w:val="16"/>
        </w:rPr>
        <w:t xml:space="preserve">; </w:t>
      </w:r>
      <w:r w:rsidR="000911A9" w:rsidRPr="000911A9">
        <w:rPr>
          <w:rFonts w:ascii="Arial" w:hAnsi="Arial" w:cs="Arial"/>
          <w:sz w:val="16"/>
          <w:szCs w:val="16"/>
        </w:rPr>
        <w:t xml:space="preserve">No., number; </w:t>
      </w:r>
      <w:r w:rsidR="00B834B6" w:rsidRPr="0077529F">
        <w:rPr>
          <w:rFonts w:ascii="Arial" w:hAnsi="Arial" w:cs="Arial"/>
          <w:sz w:val="16"/>
          <w:szCs w:val="16"/>
        </w:rPr>
        <w:t>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2hOGTT</w:t>
      </w:r>
      <w:r w:rsidR="00B834B6" w:rsidRPr="0077529F">
        <w:rPr>
          <w:rFonts w:ascii="Arial" w:hAnsi="Arial" w:cs="Arial"/>
          <w:sz w:val="16"/>
          <w:szCs w:val="16"/>
        </w:rPr>
        <w:t xml:space="preserve">, plasma glucose measured </w:t>
      </w:r>
      <w:r w:rsidR="00B834B6">
        <w:rPr>
          <w:rFonts w:ascii="Arial" w:hAnsi="Arial" w:cs="Arial"/>
          <w:sz w:val="16"/>
          <w:szCs w:val="16"/>
        </w:rPr>
        <w:t xml:space="preserve">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="00B834B6" w:rsidRPr="0077529F">
        <w:rPr>
          <w:rFonts w:ascii="Arial" w:hAnsi="Arial" w:cs="Arial"/>
          <w:sz w:val="16"/>
          <w:szCs w:val="16"/>
        </w:rPr>
        <w:t xml:space="preserve"> test; 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fasting</w:t>
      </w:r>
      <w:r w:rsidR="00B834B6" w:rsidRPr="0077529F">
        <w:rPr>
          <w:rFonts w:ascii="Arial" w:hAnsi="Arial" w:cs="Arial"/>
          <w:sz w:val="16"/>
          <w:szCs w:val="16"/>
        </w:rPr>
        <w:t xml:space="preserve">, </w:t>
      </w:r>
      <w:r w:rsidR="00B834B6">
        <w:rPr>
          <w:rFonts w:ascii="Arial" w:hAnsi="Arial" w:cs="Arial"/>
          <w:sz w:val="16"/>
          <w:szCs w:val="16"/>
        </w:rPr>
        <w:t>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>from blood taken in a fasting state</w:t>
      </w:r>
      <w:r w:rsidR="00B834B6" w:rsidRPr="0077529F">
        <w:rPr>
          <w:rFonts w:ascii="Arial" w:hAnsi="Arial" w:cs="Arial"/>
          <w:sz w:val="16"/>
          <w:szCs w:val="16"/>
        </w:rPr>
        <w:t xml:space="preserve"> (fasting time ≥8 h); P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0-3.9h</w:t>
      </w:r>
      <w:r w:rsidR="00B834B6" w:rsidRPr="0077529F">
        <w:rPr>
          <w:rFonts w:ascii="Arial" w:hAnsi="Arial" w:cs="Arial"/>
          <w:sz w:val="16"/>
          <w:szCs w:val="16"/>
        </w:rPr>
        <w:t xml:space="preserve">, postprandial plasma glucose measured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B834B6" w:rsidRPr="0077529F">
        <w:rPr>
          <w:rFonts w:ascii="Arial" w:hAnsi="Arial" w:cs="Arial"/>
          <w:sz w:val="16"/>
          <w:szCs w:val="16"/>
        </w:rPr>
        <w:t>between 0 and 3.9 h; P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="00B834B6" w:rsidRPr="0077529F">
        <w:rPr>
          <w:rFonts w:ascii="Arial" w:hAnsi="Arial" w:cs="Arial"/>
          <w:sz w:val="16"/>
          <w:szCs w:val="16"/>
        </w:rPr>
        <w:t xml:space="preserve">, postprandial plasma glucose measured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B834B6" w:rsidRPr="0077529F">
        <w:rPr>
          <w:rFonts w:ascii="Arial" w:hAnsi="Arial" w:cs="Arial"/>
          <w:sz w:val="16"/>
          <w:szCs w:val="16"/>
        </w:rPr>
        <w:t>between 4 and 7.9 h.</w:t>
      </w:r>
    </w:p>
    <w:p w14:paraId="00EE2083" w14:textId="544F14F5" w:rsidR="00B55D6F" w:rsidRPr="0077529F" w:rsidRDefault="00B55D6F" w:rsidP="00B55D6F">
      <w:pPr>
        <w:rPr>
          <w:rFonts w:ascii="Times New Roman" w:hAnsi="Times New Roman" w:cs="Times New Roman"/>
        </w:rPr>
      </w:pPr>
    </w:p>
    <w:p w14:paraId="2C341124" w14:textId="77777777" w:rsidR="00B55D6F" w:rsidRPr="0077529F" w:rsidRDefault="00B55D6F" w:rsidP="00B55D6F">
      <w:pPr>
        <w:rPr>
          <w:rFonts w:ascii="Times New Roman" w:hAnsi="Times New Roman" w:cs="Times New Roman"/>
        </w:rPr>
      </w:pPr>
    </w:p>
    <w:p w14:paraId="0AC9EB58" w14:textId="4FE99E73" w:rsidR="00B55D6F" w:rsidRPr="0077529F" w:rsidRDefault="00B55D6F">
      <w:pPr>
        <w:rPr>
          <w:rFonts w:ascii="Times New Roman" w:hAnsi="Times New Roman" w:cs="Times New Roman"/>
        </w:rPr>
      </w:pPr>
      <w:r w:rsidRPr="0077529F">
        <w:rPr>
          <w:rFonts w:ascii="Times New Roman" w:hAnsi="Times New Roman" w:cs="Times New Roman"/>
        </w:rPr>
        <w:br w:type="page"/>
      </w:r>
    </w:p>
    <w:p w14:paraId="17F0226B" w14:textId="77777777" w:rsidR="00B55D6F" w:rsidRPr="0077529F" w:rsidRDefault="00B55D6F" w:rsidP="005725E6">
      <w:pPr>
        <w:rPr>
          <w:rFonts w:ascii="Times New Roman" w:hAnsi="Times New Roman" w:cs="Times New Roman"/>
        </w:rPr>
      </w:pPr>
    </w:p>
    <w:p w14:paraId="7DF3160E" w14:textId="49317160" w:rsidR="004658F2" w:rsidRPr="0077529F" w:rsidRDefault="004658F2" w:rsidP="005725E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26443A0" wp14:editId="6008B5C0">
            <wp:extent cx="8498840" cy="341376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98840" cy="34137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B9A302" w14:textId="6728D916" w:rsidR="00B55D6F" w:rsidRPr="00E47A16" w:rsidRDefault="00B55D6F" w:rsidP="00B55D6F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5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Sensitivity analysis of </w:t>
      </w:r>
      <w:r w:rsidR="00203ABE">
        <w:rPr>
          <w:rFonts w:ascii="Arial" w:hAnsi="Arial" w:cs="Arial"/>
          <w:b/>
          <w:bCs/>
          <w:sz w:val="24"/>
          <w:szCs w:val="24"/>
        </w:rPr>
        <w:t>mortality risk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associated with </w:t>
      </w:r>
      <w:r w:rsidR="00F646CF" w:rsidRPr="00E47A16">
        <w:rPr>
          <w:rFonts w:ascii="Arial" w:hAnsi="Arial" w:cs="Arial"/>
          <w:b/>
          <w:bCs/>
          <w:sz w:val="24"/>
          <w:szCs w:val="24"/>
        </w:rPr>
        <w:t>a 1-natural-log-</w:t>
      </w:r>
      <w:r w:rsidR="00F835B2" w:rsidRPr="00E47A16">
        <w:rPr>
          <w:rFonts w:ascii="Arial" w:hAnsi="Arial" w:cs="Arial"/>
          <w:b/>
          <w:bCs/>
          <w:sz w:val="24"/>
          <w:szCs w:val="24"/>
        </w:rPr>
        <w:t xml:space="preserve">unit </w:t>
      </w:r>
      <w:r w:rsidR="00F646CF" w:rsidRPr="00E47A16">
        <w:rPr>
          <w:rFonts w:ascii="Arial" w:hAnsi="Arial" w:cs="Arial"/>
          <w:b/>
          <w:bCs/>
          <w:sz w:val="24"/>
          <w:szCs w:val="24"/>
        </w:rPr>
        <w:t xml:space="preserve">increase in 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plasma glucose when those with a follow-up of &lt;1 year </w:t>
      </w:r>
      <w:r w:rsidR="00363D1F" w:rsidRPr="00E47A16">
        <w:rPr>
          <w:rFonts w:ascii="Arial" w:hAnsi="Arial" w:cs="Arial"/>
          <w:b/>
          <w:bCs/>
          <w:sz w:val="24"/>
          <w:szCs w:val="24"/>
        </w:rPr>
        <w:t>were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excluded. </w:t>
      </w:r>
    </w:p>
    <w:p w14:paraId="64E89116" w14:textId="77777777" w:rsidR="00B834B6" w:rsidRDefault="00363D1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t xml:space="preserve">A total of </w:t>
      </w:r>
      <w:r w:rsidRPr="00363D1F">
        <w:rPr>
          <w:rFonts w:ascii="Arial" w:hAnsi="Arial" w:cs="Arial"/>
          <w:sz w:val="16"/>
          <w:szCs w:val="16"/>
        </w:rPr>
        <w:t>138</w:t>
      </w:r>
      <w:r>
        <w:rPr>
          <w:rFonts w:ascii="Arial" w:hAnsi="Arial" w:cs="Arial"/>
          <w:sz w:val="16"/>
          <w:szCs w:val="16"/>
        </w:rPr>
        <w:t xml:space="preserve"> participants had a </w:t>
      </w:r>
      <w:r w:rsidRPr="00363D1F">
        <w:rPr>
          <w:rFonts w:ascii="Arial" w:hAnsi="Arial" w:cs="Arial"/>
          <w:sz w:val="16"/>
          <w:szCs w:val="16"/>
        </w:rPr>
        <w:t>follow-up time of &lt;1 year</w:t>
      </w:r>
      <w:r>
        <w:rPr>
          <w:rFonts w:ascii="Arial" w:hAnsi="Arial" w:cs="Arial"/>
          <w:sz w:val="16"/>
          <w:szCs w:val="16"/>
        </w:rPr>
        <w:t xml:space="preserve"> and they were excluded in this sensitivity analysis. </w:t>
      </w:r>
    </w:p>
    <w:p w14:paraId="74D84866" w14:textId="33D71A12" w:rsidR="00B834B6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Model 1: adjusted for age, sex, ethnicity, body mass index, education, poverty-income ratio, survey period, physical activity, alcohol consumption, smoking status, systolic blood pressure, </w:t>
      </w:r>
      <w:r w:rsidR="00D05831">
        <w:rPr>
          <w:rFonts w:ascii="Arial" w:hAnsi="Arial" w:cs="Arial"/>
          <w:sz w:val="16"/>
          <w:szCs w:val="16"/>
        </w:rPr>
        <w:t>total cholesterol, HDL cholesterol,</w:t>
      </w:r>
      <w:r w:rsidRPr="0077529F">
        <w:rPr>
          <w:rFonts w:ascii="Arial" w:hAnsi="Arial" w:cs="Arial"/>
          <w:sz w:val="16"/>
          <w:szCs w:val="16"/>
        </w:rPr>
        <w:t xml:space="preserve"> family history of diabetes, and fasting time. </w:t>
      </w:r>
    </w:p>
    <w:p w14:paraId="477701F7" w14:textId="77777777" w:rsidR="00B834B6" w:rsidRDefault="00B55D6F" w:rsidP="0058660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2: adjusted for all the factors in Model 1 plus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. </w:t>
      </w:r>
    </w:p>
    <w:p w14:paraId="740767F8" w14:textId="6A4577D1" w:rsidR="00B55D6F" w:rsidRPr="0077529F" w:rsidRDefault="00B55D6F" w:rsidP="00B834B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r w:rsidRPr="0077529F">
        <w:rPr>
          <w:rFonts w:ascii="Arial" w:hAnsi="Arial" w:cs="Arial"/>
          <w:sz w:val="16"/>
          <w:szCs w:val="16"/>
        </w:rPr>
        <w:t xml:space="preserve">CI, confidence interval; </w:t>
      </w:r>
      <w:r w:rsidR="000911A9" w:rsidRPr="0077529F">
        <w:rPr>
          <w:rFonts w:ascii="Arial" w:hAnsi="Arial" w:cs="Arial"/>
          <w:sz w:val="16"/>
          <w:szCs w:val="16"/>
        </w:rPr>
        <w:t>Hb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>, hemoglobin A</w:t>
      </w:r>
      <w:r w:rsidR="000911A9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77529F">
        <w:rPr>
          <w:rFonts w:ascii="Arial" w:hAnsi="Arial" w:cs="Arial"/>
          <w:sz w:val="16"/>
          <w:szCs w:val="16"/>
        </w:rPr>
        <w:t xml:space="preserve">; </w:t>
      </w:r>
      <w:r w:rsidRPr="0077529F">
        <w:rPr>
          <w:rFonts w:ascii="Arial" w:hAnsi="Arial" w:cs="Arial"/>
          <w:sz w:val="16"/>
          <w:szCs w:val="16"/>
        </w:rPr>
        <w:t>HDL, high-density lipoprotein; HR, hazard ratio</w:t>
      </w:r>
      <w:r w:rsidR="00586600" w:rsidRPr="0077529F">
        <w:rPr>
          <w:rFonts w:ascii="Arial" w:hAnsi="Arial" w:cs="Arial"/>
          <w:sz w:val="16"/>
          <w:szCs w:val="16"/>
        </w:rPr>
        <w:t xml:space="preserve">; </w:t>
      </w:r>
      <w:r w:rsidR="000911A9" w:rsidRPr="000911A9">
        <w:rPr>
          <w:rFonts w:ascii="Arial" w:hAnsi="Arial" w:cs="Arial"/>
          <w:sz w:val="16"/>
          <w:szCs w:val="16"/>
        </w:rPr>
        <w:t xml:space="preserve">No., number; </w:t>
      </w:r>
      <w:r w:rsidR="00B834B6" w:rsidRPr="0077529F">
        <w:rPr>
          <w:rFonts w:ascii="Arial" w:hAnsi="Arial" w:cs="Arial"/>
          <w:sz w:val="16"/>
          <w:szCs w:val="16"/>
        </w:rPr>
        <w:t>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2hOGTT</w:t>
      </w:r>
      <w:r w:rsidR="00B834B6" w:rsidRPr="0077529F">
        <w:rPr>
          <w:rFonts w:ascii="Arial" w:hAnsi="Arial" w:cs="Arial"/>
          <w:sz w:val="16"/>
          <w:szCs w:val="16"/>
        </w:rPr>
        <w:t xml:space="preserve">, plasma glucose measured </w:t>
      </w:r>
      <w:r w:rsidR="00B834B6">
        <w:rPr>
          <w:rFonts w:ascii="Arial" w:hAnsi="Arial" w:cs="Arial"/>
          <w:sz w:val="16"/>
          <w:szCs w:val="16"/>
        </w:rPr>
        <w:t xml:space="preserve">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="00B834B6" w:rsidRPr="0077529F">
        <w:rPr>
          <w:rFonts w:ascii="Arial" w:hAnsi="Arial" w:cs="Arial"/>
          <w:sz w:val="16"/>
          <w:szCs w:val="16"/>
        </w:rPr>
        <w:t xml:space="preserve"> test; 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fasting</w:t>
      </w:r>
      <w:r w:rsidR="00B834B6" w:rsidRPr="0077529F">
        <w:rPr>
          <w:rFonts w:ascii="Arial" w:hAnsi="Arial" w:cs="Arial"/>
          <w:sz w:val="16"/>
          <w:szCs w:val="16"/>
        </w:rPr>
        <w:t xml:space="preserve">, </w:t>
      </w:r>
      <w:r w:rsidR="00B834B6">
        <w:rPr>
          <w:rFonts w:ascii="Arial" w:hAnsi="Arial" w:cs="Arial"/>
          <w:sz w:val="16"/>
          <w:szCs w:val="16"/>
        </w:rPr>
        <w:t>plasma glucose measured</w:t>
      </w:r>
      <w:r w:rsidR="00B834B6" w:rsidRPr="0077529F">
        <w:rPr>
          <w:rFonts w:ascii="Arial" w:hAnsi="Arial" w:cs="Arial"/>
          <w:sz w:val="16"/>
          <w:szCs w:val="16"/>
        </w:rPr>
        <w:t xml:space="preserve"> </w:t>
      </w:r>
      <w:r w:rsidR="00B834B6">
        <w:rPr>
          <w:rFonts w:ascii="Arial" w:hAnsi="Arial" w:cs="Arial"/>
          <w:sz w:val="16"/>
          <w:szCs w:val="16"/>
        </w:rPr>
        <w:t>from blood taken in a fasting state</w:t>
      </w:r>
      <w:r w:rsidR="00B834B6" w:rsidRPr="0077529F">
        <w:rPr>
          <w:rFonts w:ascii="Arial" w:hAnsi="Arial" w:cs="Arial"/>
          <w:sz w:val="16"/>
          <w:szCs w:val="16"/>
        </w:rPr>
        <w:t xml:space="preserve"> (fasting time ≥8 h); P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0-3.9h</w:t>
      </w:r>
      <w:r w:rsidR="00B834B6" w:rsidRPr="0077529F">
        <w:rPr>
          <w:rFonts w:ascii="Arial" w:hAnsi="Arial" w:cs="Arial"/>
          <w:sz w:val="16"/>
          <w:szCs w:val="16"/>
        </w:rPr>
        <w:t xml:space="preserve">, postprandial plasma glucose measured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B834B6" w:rsidRPr="0077529F">
        <w:rPr>
          <w:rFonts w:ascii="Arial" w:hAnsi="Arial" w:cs="Arial"/>
          <w:sz w:val="16"/>
          <w:szCs w:val="16"/>
        </w:rPr>
        <w:t>between 0 and 3.9 h; PPG</w:t>
      </w:r>
      <w:r w:rsidR="00B834B6"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="00B834B6" w:rsidRPr="0077529F">
        <w:rPr>
          <w:rFonts w:ascii="Arial" w:hAnsi="Arial" w:cs="Arial"/>
          <w:sz w:val="16"/>
          <w:szCs w:val="16"/>
        </w:rPr>
        <w:t xml:space="preserve">, postprandial plasma glucose measured </w:t>
      </w:r>
      <w:r w:rsidR="00B834B6">
        <w:rPr>
          <w:rFonts w:ascii="Arial" w:hAnsi="Arial" w:cs="Arial"/>
          <w:sz w:val="16"/>
          <w:szCs w:val="16"/>
        </w:rPr>
        <w:t xml:space="preserve">from blood taken </w:t>
      </w:r>
      <w:r w:rsidR="00B834B6" w:rsidRPr="0077529F">
        <w:rPr>
          <w:rFonts w:ascii="Arial" w:hAnsi="Arial" w:cs="Arial"/>
          <w:sz w:val="16"/>
          <w:szCs w:val="16"/>
        </w:rPr>
        <w:t>between 4 and 7.9 h.</w:t>
      </w:r>
    </w:p>
    <w:p w14:paraId="1D5E59C3" w14:textId="77777777" w:rsidR="005725E6" w:rsidRPr="0077529F" w:rsidRDefault="005725E6" w:rsidP="005725E6">
      <w:pPr>
        <w:rPr>
          <w:rFonts w:ascii="Arial" w:hAnsi="Arial" w:cs="Arial"/>
          <w:sz w:val="16"/>
          <w:szCs w:val="16"/>
        </w:rPr>
      </w:pPr>
    </w:p>
    <w:p w14:paraId="0D2A4C9F" w14:textId="4F417625" w:rsidR="005725E6" w:rsidRPr="0077529F" w:rsidRDefault="005725E6" w:rsidP="005725E6">
      <w:pPr>
        <w:rPr>
          <w:rFonts w:ascii="Arial" w:hAnsi="Arial" w:cs="Arial"/>
          <w:sz w:val="16"/>
          <w:szCs w:val="16"/>
        </w:rPr>
        <w:sectPr w:rsidR="005725E6" w:rsidRPr="0077529F" w:rsidSect="005725E6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4E35472F" w14:textId="77777777" w:rsidR="005725E6" w:rsidRPr="0077529F" w:rsidRDefault="005725E6">
      <w:pPr>
        <w:rPr>
          <w:rFonts w:ascii="Arial" w:hAnsi="Arial" w:cs="Arial"/>
          <w:sz w:val="16"/>
          <w:szCs w:val="16"/>
        </w:rPr>
      </w:pPr>
    </w:p>
    <w:p w14:paraId="726CDFFD" w14:textId="0909A2A0" w:rsidR="00BF6131" w:rsidRPr="0077529F" w:rsidRDefault="004C252E" w:rsidP="00BF6131">
      <w:pPr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drawing>
          <wp:inline distT="0" distB="0" distL="0" distR="0" wp14:anchorId="5F7266B6" wp14:editId="6273A18E">
            <wp:extent cx="4761230" cy="3066415"/>
            <wp:effectExtent l="0" t="0" r="127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1230" cy="3066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D9F2A8" w14:textId="5EC962F2" w:rsidR="00BF6131" w:rsidRPr="00E47A16" w:rsidRDefault="00BF6131" w:rsidP="00BF6131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6</w:t>
      </w:r>
      <w:r w:rsidRPr="00E47A16">
        <w:rPr>
          <w:rFonts w:ascii="Arial" w:hAnsi="Arial" w:cs="Arial"/>
          <w:b/>
          <w:bCs/>
          <w:sz w:val="24"/>
          <w:szCs w:val="24"/>
        </w:rPr>
        <w:t>. Scatter plot, PPG</w:t>
      </w:r>
      <w:r w:rsidRPr="00E47A16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 versus HbA</w:t>
      </w:r>
      <w:r w:rsidRPr="00E47A16">
        <w:rPr>
          <w:rFonts w:ascii="Arial" w:hAnsi="Arial" w:cs="Arial"/>
          <w:b/>
          <w:bCs/>
          <w:sz w:val="24"/>
          <w:szCs w:val="24"/>
          <w:vertAlign w:val="subscript"/>
        </w:rPr>
        <w:t>1c</w:t>
      </w:r>
      <w:r w:rsidRPr="00E47A16">
        <w:rPr>
          <w:rFonts w:ascii="Arial" w:hAnsi="Arial" w:cs="Arial"/>
          <w:b/>
          <w:bCs/>
          <w:sz w:val="24"/>
          <w:szCs w:val="24"/>
        </w:rPr>
        <w:t>.</w:t>
      </w:r>
    </w:p>
    <w:p w14:paraId="253EF9B7" w14:textId="260D7EA6" w:rsidR="00BF6131" w:rsidRPr="0077529F" w:rsidRDefault="00BF6131" w:rsidP="00BF6131">
      <w:pPr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; PPG</w:t>
      </w:r>
      <w:r w:rsidR="00DB2D58" w:rsidRPr="00DB2D58">
        <w:rPr>
          <w:rFonts w:ascii="Arial" w:hAnsi="Arial" w:cs="Arial"/>
          <w:sz w:val="16"/>
          <w:szCs w:val="16"/>
          <w:vertAlign w:val="subscript"/>
        </w:rPr>
        <w:t>4-7.9h</w:t>
      </w:r>
      <w:r w:rsidRPr="0077529F">
        <w:rPr>
          <w:rFonts w:ascii="Arial" w:hAnsi="Arial" w:cs="Arial"/>
          <w:sz w:val="16"/>
          <w:szCs w:val="16"/>
        </w:rPr>
        <w:t>, postprandial</w:t>
      </w:r>
      <w:r w:rsidR="00FD1207">
        <w:rPr>
          <w:rFonts w:ascii="Arial" w:hAnsi="Arial" w:cs="Arial"/>
          <w:sz w:val="16"/>
          <w:szCs w:val="16"/>
        </w:rPr>
        <w:t xml:space="preserve"> plasma</w:t>
      </w:r>
      <w:r w:rsidRPr="0077529F">
        <w:rPr>
          <w:rFonts w:ascii="Arial" w:hAnsi="Arial" w:cs="Arial"/>
          <w:sz w:val="16"/>
          <w:szCs w:val="16"/>
        </w:rPr>
        <w:t xml:space="preserve"> glucose</w:t>
      </w:r>
      <w:r w:rsidR="00DB2D58">
        <w:rPr>
          <w:rFonts w:ascii="Arial" w:hAnsi="Arial" w:cs="Arial"/>
          <w:sz w:val="16"/>
          <w:szCs w:val="16"/>
        </w:rPr>
        <w:t xml:space="preserve"> measured </w:t>
      </w:r>
      <w:r w:rsidR="007176AE">
        <w:rPr>
          <w:rFonts w:ascii="Arial" w:hAnsi="Arial" w:cs="Arial"/>
          <w:sz w:val="16"/>
          <w:szCs w:val="16"/>
        </w:rPr>
        <w:t xml:space="preserve">from blood taken </w:t>
      </w:r>
      <w:r w:rsidR="00DB2D58">
        <w:rPr>
          <w:rFonts w:ascii="Arial" w:hAnsi="Arial" w:cs="Arial"/>
          <w:sz w:val="16"/>
          <w:szCs w:val="16"/>
        </w:rPr>
        <w:t>between 4 and 7.9 h</w:t>
      </w:r>
      <w:r w:rsidRPr="0077529F">
        <w:rPr>
          <w:rFonts w:ascii="Arial" w:hAnsi="Arial" w:cs="Arial"/>
          <w:sz w:val="16"/>
          <w:szCs w:val="16"/>
        </w:rPr>
        <w:t>.</w:t>
      </w:r>
    </w:p>
    <w:p w14:paraId="7C129354" w14:textId="77777777" w:rsidR="004C252E" w:rsidRDefault="004C252E">
      <w:pPr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br w:type="page"/>
      </w:r>
    </w:p>
    <w:p w14:paraId="588FE324" w14:textId="458FFF87" w:rsidR="00FD1207" w:rsidRPr="0077529F" w:rsidRDefault="00D93B5D" w:rsidP="00166F95">
      <w:pPr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lastRenderedPageBreak/>
        <w:drawing>
          <wp:inline distT="0" distB="0" distL="0" distR="0" wp14:anchorId="347647D4" wp14:editId="4362EFA2">
            <wp:extent cx="5267325" cy="5718810"/>
            <wp:effectExtent l="0" t="0" r="952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5718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2D5FDE" w14:textId="7FB5A28A" w:rsidR="00166F95" w:rsidRPr="00E47A16" w:rsidRDefault="00166F95" w:rsidP="00166F95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7</w:t>
      </w:r>
      <w:r w:rsidRPr="00E47A16">
        <w:rPr>
          <w:rFonts w:ascii="Arial" w:hAnsi="Arial" w:cs="Arial"/>
          <w:b/>
          <w:bCs/>
          <w:sz w:val="24"/>
          <w:szCs w:val="24"/>
        </w:rPr>
        <w:t>. All-cause mortality risk associated with normal, borderline high, and high PPG</w:t>
      </w:r>
      <w:r w:rsidRPr="00E47A16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r w:rsidRPr="00E47A16">
        <w:rPr>
          <w:rFonts w:ascii="Arial" w:hAnsi="Arial" w:cs="Arial"/>
          <w:b/>
          <w:bCs/>
          <w:sz w:val="24"/>
          <w:szCs w:val="24"/>
        </w:rPr>
        <w:t>.</w:t>
      </w:r>
    </w:p>
    <w:p w14:paraId="74C3A921" w14:textId="60D7D57A" w:rsidR="00166F95" w:rsidRPr="003C4BF8" w:rsidRDefault="00166F95" w:rsidP="00166F95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sz w:val="16"/>
          <w:szCs w:val="16"/>
          <w:lang w:eastAsia="en-US"/>
        </w:rPr>
      </w:pPr>
      <w:proofErr w:type="gramStart"/>
      <w:r w:rsidRPr="003C4BF8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A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,</w:t>
      </w:r>
      <w:proofErr w:type="gramEnd"/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="00D93B5D" w:rsidRPr="00D93B5D">
        <w:rPr>
          <w:rFonts w:ascii="Arial" w:eastAsiaTheme="minorHAnsi" w:hAnsi="Arial" w:cs="Arial"/>
          <w:sz w:val="16"/>
          <w:szCs w:val="16"/>
          <w:lang w:eastAsia="en-US"/>
        </w:rPr>
        <w:t>Kaplan-Meier survival curves</w:t>
      </w:r>
      <w:r w:rsidR="00D93B5D">
        <w:rPr>
          <w:rFonts w:ascii="Arial" w:eastAsiaTheme="minorHAnsi" w:hAnsi="Arial" w:cs="Arial"/>
          <w:sz w:val="16"/>
          <w:szCs w:val="16"/>
          <w:lang w:eastAsia="en-US"/>
        </w:rPr>
        <w:t>.</w:t>
      </w:r>
      <w:r w:rsidR="00D93B5D" w:rsidRPr="00D93B5D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Pr="003C4BF8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B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, </w:t>
      </w:r>
      <w:r w:rsidR="00D93B5D">
        <w:rPr>
          <w:rFonts w:ascii="Arial" w:eastAsiaTheme="minorHAnsi" w:hAnsi="Arial" w:cs="Arial"/>
          <w:sz w:val="16"/>
          <w:szCs w:val="16"/>
          <w:lang w:eastAsia="en-US"/>
        </w:rPr>
        <w:t>A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ll-cause mortality </w:t>
      </w:r>
      <w:r w:rsidR="00D93B5D">
        <w:rPr>
          <w:rFonts w:ascii="Arial" w:eastAsiaTheme="minorHAnsi" w:hAnsi="Arial" w:cs="Arial"/>
          <w:sz w:val="16"/>
          <w:szCs w:val="16"/>
          <w:lang w:eastAsia="en-US"/>
        </w:rPr>
        <w:t>r</w:t>
      </w:r>
      <w:r w:rsidR="00D93B5D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isk 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associated with normal, borderline high, and high PPG</w:t>
      </w:r>
      <w:r w:rsidRPr="003C4BF8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. The analysis was adjusted for age, sex, ethnicity, body mass index, education, poverty-income ratio, survey period, physical activity, alcohol consumption, smoking status, systolic blood pressure, </w:t>
      </w:r>
      <w:r w:rsidR="000911A9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total cholesterol, 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high-density lipoprotein (HDL) cholesterol, family history of diabetes, fasting time, and HbA</w:t>
      </w:r>
      <w:r w:rsidRPr="003C4BF8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1c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. CI, confidence interval; </w:t>
      </w:r>
      <w:r w:rsidR="000911A9" w:rsidRPr="003C4BF8">
        <w:rPr>
          <w:rFonts w:ascii="Arial" w:hAnsi="Arial" w:cs="Arial"/>
          <w:sz w:val="16"/>
          <w:szCs w:val="16"/>
        </w:rPr>
        <w:t>HbA</w:t>
      </w:r>
      <w:r w:rsidR="000911A9" w:rsidRPr="003C4BF8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3C4BF8">
        <w:rPr>
          <w:rFonts w:ascii="Arial" w:hAnsi="Arial" w:cs="Arial"/>
          <w:sz w:val="16"/>
          <w:szCs w:val="16"/>
        </w:rPr>
        <w:t>, hemoglobin A</w:t>
      </w:r>
      <w:r w:rsidR="000911A9" w:rsidRPr="003C4BF8">
        <w:rPr>
          <w:rFonts w:ascii="Arial" w:hAnsi="Arial" w:cs="Arial"/>
          <w:sz w:val="16"/>
          <w:szCs w:val="16"/>
          <w:vertAlign w:val="subscript"/>
        </w:rPr>
        <w:t>1c</w:t>
      </w:r>
      <w:r w:rsidR="000911A9" w:rsidRPr="003C4BF8">
        <w:rPr>
          <w:rFonts w:ascii="Arial" w:hAnsi="Arial" w:cs="Arial"/>
          <w:sz w:val="16"/>
          <w:szCs w:val="16"/>
        </w:rPr>
        <w:t xml:space="preserve">; 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HR, hazard ratio;</w:t>
      </w:r>
      <w:r w:rsidR="000911A9" w:rsidRPr="003C4BF8">
        <w:rPr>
          <w:rFonts w:ascii="Arial" w:hAnsi="Arial" w:cs="Arial"/>
          <w:sz w:val="16"/>
          <w:szCs w:val="16"/>
        </w:rPr>
        <w:t xml:space="preserve"> No., number; 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Pr="003C4BF8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, postpr</w:t>
      </w:r>
      <w:r w:rsidR="0077529F" w:rsidRPr="003C4BF8">
        <w:rPr>
          <w:rFonts w:ascii="Arial" w:eastAsiaTheme="minorHAnsi" w:hAnsi="Arial" w:cs="Arial"/>
          <w:sz w:val="16"/>
          <w:szCs w:val="16"/>
          <w:lang w:eastAsia="en-US"/>
        </w:rPr>
        <w:t>an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d</w:t>
      </w:r>
      <w:r w:rsidR="0077529F" w:rsidRPr="003C4BF8">
        <w:rPr>
          <w:rFonts w:ascii="Arial" w:eastAsiaTheme="minorHAnsi" w:hAnsi="Arial" w:cs="Arial"/>
          <w:sz w:val="16"/>
          <w:szCs w:val="16"/>
          <w:lang w:eastAsia="en-US"/>
        </w:rPr>
        <w:t>i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al glucose </w:t>
      </w:r>
      <w:r w:rsidR="00586600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measured </w:t>
      </w:r>
      <w:r w:rsidR="00B834B6">
        <w:rPr>
          <w:rFonts w:ascii="Arial" w:eastAsiaTheme="minorHAnsi" w:hAnsi="Arial" w:cs="Arial"/>
          <w:sz w:val="16"/>
          <w:szCs w:val="16"/>
          <w:lang w:eastAsia="en-US"/>
        </w:rPr>
        <w:t xml:space="preserve">from blood taken </w:t>
      </w:r>
      <w:r w:rsidR="00586600" w:rsidRPr="003C4BF8">
        <w:rPr>
          <w:rFonts w:ascii="Arial" w:eastAsiaTheme="minorHAnsi" w:hAnsi="Arial" w:cs="Arial"/>
          <w:sz w:val="16"/>
          <w:szCs w:val="16"/>
          <w:lang w:eastAsia="en-US"/>
        </w:rPr>
        <w:t>between 4 and 7.9 h</w:t>
      </w:r>
      <w:r w:rsidRPr="003C4BF8">
        <w:rPr>
          <w:rFonts w:ascii="Arial" w:eastAsiaTheme="minorHAnsi" w:hAnsi="Arial" w:cs="Arial"/>
          <w:sz w:val="16"/>
          <w:szCs w:val="16"/>
          <w:lang w:eastAsia="en-US"/>
        </w:rPr>
        <w:t>.</w:t>
      </w:r>
    </w:p>
    <w:p w14:paraId="07E65AED" w14:textId="77777777" w:rsidR="00166F95" w:rsidRPr="0077529F" w:rsidRDefault="00166F95" w:rsidP="00556795">
      <w:pPr>
        <w:jc w:val="both"/>
        <w:rPr>
          <w:rFonts w:ascii="Arial" w:hAnsi="Arial" w:cs="Arial"/>
          <w:sz w:val="16"/>
          <w:szCs w:val="16"/>
        </w:rPr>
      </w:pPr>
    </w:p>
    <w:p w14:paraId="540B7E4D" w14:textId="4F0C0811" w:rsidR="00B55D6F" w:rsidRPr="0077529F" w:rsidRDefault="00B55D6F">
      <w:pPr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46C57EE9" w14:textId="39C21B60" w:rsidR="00F835B2" w:rsidRDefault="00F835B2">
      <w:pPr>
        <w:rPr>
          <w:rFonts w:ascii="Arial" w:hAnsi="Arial" w:cs="Arial"/>
          <w:sz w:val="16"/>
          <w:szCs w:val="16"/>
        </w:rPr>
      </w:pPr>
    </w:p>
    <w:p w14:paraId="7CB3D615" w14:textId="69F2EC6F" w:rsidR="006A6621" w:rsidRPr="0077529F" w:rsidRDefault="00484390">
      <w:pPr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drawing>
          <wp:inline distT="0" distB="0" distL="0" distR="0" wp14:anchorId="2821A3AD" wp14:editId="20760036">
            <wp:extent cx="5340350" cy="52431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0350" cy="5243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7FA872" w14:textId="0B014D26" w:rsidR="00B55D6F" w:rsidRPr="00E47A16" w:rsidRDefault="00B55D6F" w:rsidP="00B55D6F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8</w:t>
      </w:r>
      <w:r w:rsidRPr="00E47A16">
        <w:rPr>
          <w:rFonts w:ascii="Arial" w:hAnsi="Arial" w:cs="Arial"/>
          <w:b/>
          <w:bCs/>
          <w:sz w:val="24"/>
          <w:szCs w:val="24"/>
        </w:rPr>
        <w:t>. Cancer mortality risk associated with</w:t>
      </w:r>
      <w:r w:rsidR="0017783E" w:rsidRPr="00E47A16">
        <w:rPr>
          <w:rFonts w:ascii="Arial" w:hAnsi="Arial" w:cs="Arial"/>
          <w:b/>
          <w:bCs/>
          <w:sz w:val="24"/>
          <w:szCs w:val="24"/>
        </w:rPr>
        <w:t xml:space="preserve"> PPG</w:t>
      </w:r>
      <w:r w:rsidR="0017783E" w:rsidRPr="00E47A16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r w:rsidR="00F835B2" w:rsidRPr="00E47A16">
        <w:rPr>
          <w:rFonts w:ascii="Arial" w:hAnsi="Arial" w:cs="Arial"/>
          <w:b/>
          <w:bCs/>
          <w:sz w:val="24"/>
          <w:szCs w:val="24"/>
        </w:rPr>
        <w:t xml:space="preserve">, stratified by </w:t>
      </w:r>
      <w:r w:rsidR="0017783E" w:rsidRPr="00E47A16">
        <w:rPr>
          <w:rFonts w:ascii="Arial" w:hAnsi="Arial" w:cs="Arial"/>
          <w:b/>
          <w:bCs/>
          <w:sz w:val="24"/>
          <w:szCs w:val="24"/>
        </w:rPr>
        <w:t xml:space="preserve">prior diagnosis of </w:t>
      </w:r>
      <w:r w:rsidR="00F835B2" w:rsidRPr="00E47A16">
        <w:rPr>
          <w:rFonts w:ascii="Arial" w:hAnsi="Arial" w:cs="Arial"/>
          <w:b/>
          <w:bCs/>
          <w:sz w:val="24"/>
          <w:szCs w:val="24"/>
        </w:rPr>
        <w:t>cancer.</w:t>
      </w:r>
    </w:p>
    <w:p w14:paraId="67E3316C" w14:textId="4928C43A" w:rsidR="003C4BF8" w:rsidRPr="003C4BF8" w:rsidRDefault="000911A9" w:rsidP="003C4BF8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sz w:val="16"/>
          <w:szCs w:val="16"/>
          <w:lang w:eastAsia="en-US"/>
        </w:rPr>
      </w:pPr>
      <w:r>
        <w:rPr>
          <w:rFonts w:ascii="Arial" w:eastAsiaTheme="minorHAnsi" w:hAnsi="Arial" w:cs="Arial"/>
          <w:sz w:val="16"/>
          <w:szCs w:val="16"/>
          <w:lang w:eastAsia="en-US"/>
        </w:rPr>
        <w:t>Cancer mortality r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isk associated with </w:t>
      </w:r>
      <w:r>
        <w:rPr>
          <w:rFonts w:ascii="Arial" w:eastAsiaTheme="minorHAnsi" w:hAnsi="Arial" w:cs="Arial"/>
          <w:sz w:val="16"/>
          <w:szCs w:val="16"/>
          <w:lang w:eastAsia="en-US"/>
        </w:rPr>
        <w:t>continuous (</w:t>
      </w:r>
      <w:r w:rsidRPr="00F646CF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A</w:t>
      </w:r>
      <w:r>
        <w:rPr>
          <w:rFonts w:ascii="Arial" w:eastAsiaTheme="minorHAnsi" w:hAnsi="Arial" w:cs="Arial"/>
          <w:sz w:val="16"/>
          <w:szCs w:val="16"/>
          <w:lang w:eastAsia="en-US"/>
        </w:rPr>
        <w:t xml:space="preserve">) or categorical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="00F835B2">
        <w:rPr>
          <w:rFonts w:ascii="Arial" w:eastAsiaTheme="minorHAnsi" w:hAnsi="Arial" w:cs="Arial"/>
          <w:sz w:val="16"/>
          <w:szCs w:val="16"/>
          <w:lang w:eastAsia="en-US"/>
        </w:rPr>
        <w:t>(</w:t>
      </w:r>
      <w:r w:rsidR="00F835B2" w:rsidRPr="00F646CF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B</w:t>
      </w:r>
      <w:r w:rsidR="00F835B2">
        <w:rPr>
          <w:rFonts w:ascii="Arial" w:eastAsiaTheme="minorHAnsi" w:hAnsi="Arial" w:cs="Arial"/>
          <w:sz w:val="16"/>
          <w:szCs w:val="16"/>
          <w:lang w:eastAsia="en-US"/>
        </w:rPr>
        <w:t>).</w:t>
      </w:r>
      <w:r w:rsidR="00F835B2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>The analysis was adjusted for age, sex, ethnicity, body mass index, education, poverty-income ratio, survey period, physical activity, alcohol consumption, smoking status, systolic blood pressure, total cholesterol, high-density lipoprotein (HDL) cholesterol, family history of diabetes, fasting time, and HbA</w:t>
      </w:r>
      <w:r w:rsidRPr="000911A9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1c</w:t>
      </w:r>
      <w:r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.</w:t>
      </w:r>
      <w:r w:rsidR="00B55D6F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CI, confidence interval; </w:t>
      </w:r>
      <w:r w:rsidR="003C4BF8" w:rsidRPr="003C4BF8">
        <w:rPr>
          <w:rFonts w:ascii="Arial" w:hAnsi="Arial" w:cs="Arial"/>
          <w:sz w:val="16"/>
          <w:szCs w:val="16"/>
        </w:rPr>
        <w:t>HbA</w:t>
      </w:r>
      <w:r w:rsidR="003C4BF8" w:rsidRPr="003C4BF8">
        <w:rPr>
          <w:rFonts w:ascii="Arial" w:hAnsi="Arial" w:cs="Arial"/>
          <w:sz w:val="16"/>
          <w:szCs w:val="16"/>
          <w:vertAlign w:val="subscript"/>
        </w:rPr>
        <w:t>1c</w:t>
      </w:r>
      <w:r w:rsidR="003C4BF8" w:rsidRPr="003C4BF8">
        <w:rPr>
          <w:rFonts w:ascii="Arial" w:hAnsi="Arial" w:cs="Arial"/>
          <w:sz w:val="16"/>
          <w:szCs w:val="16"/>
        </w:rPr>
        <w:t>, hemoglobin A</w:t>
      </w:r>
      <w:r w:rsidR="003C4BF8" w:rsidRPr="003C4BF8">
        <w:rPr>
          <w:rFonts w:ascii="Arial" w:hAnsi="Arial" w:cs="Arial"/>
          <w:sz w:val="16"/>
          <w:szCs w:val="16"/>
          <w:vertAlign w:val="subscript"/>
        </w:rPr>
        <w:t>1c</w:t>
      </w:r>
      <w:r w:rsidR="003C4BF8" w:rsidRPr="003C4BF8">
        <w:rPr>
          <w:rFonts w:ascii="Arial" w:hAnsi="Arial" w:cs="Arial"/>
          <w:sz w:val="16"/>
          <w:szCs w:val="16"/>
        </w:rPr>
        <w:t xml:space="preserve">; 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>HR, hazard ratio;</w:t>
      </w:r>
      <w:r w:rsidR="003C4BF8" w:rsidRPr="003C4BF8">
        <w:rPr>
          <w:rFonts w:ascii="Arial" w:hAnsi="Arial" w:cs="Arial"/>
          <w:sz w:val="16"/>
          <w:szCs w:val="16"/>
        </w:rPr>
        <w:t xml:space="preserve"> No., number; 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="003C4BF8" w:rsidRPr="003C4BF8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, postprandial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 xml:space="preserve">plasma 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>glucose measured</w:t>
      </w:r>
      <w:r w:rsidR="00122DDB">
        <w:rPr>
          <w:rFonts w:ascii="Arial" w:eastAsiaTheme="minorHAnsi" w:hAnsi="Arial" w:cs="Arial"/>
          <w:sz w:val="16"/>
          <w:szCs w:val="16"/>
          <w:lang w:eastAsia="en-US"/>
        </w:rPr>
        <w:t xml:space="preserve"> from blood taken</w:t>
      </w:r>
      <w:r w:rsidR="003C4BF8" w:rsidRPr="003C4BF8">
        <w:rPr>
          <w:rFonts w:ascii="Arial" w:eastAsiaTheme="minorHAnsi" w:hAnsi="Arial" w:cs="Arial"/>
          <w:sz w:val="16"/>
          <w:szCs w:val="16"/>
          <w:lang w:eastAsia="en-US"/>
        </w:rPr>
        <w:t xml:space="preserve"> between 4 and 7.9 h.</w:t>
      </w:r>
    </w:p>
    <w:p w14:paraId="741BE018" w14:textId="11EBE596" w:rsidR="003C4BF8" w:rsidRDefault="003C4BF8" w:rsidP="00B55D6F">
      <w:pPr>
        <w:rPr>
          <w:rFonts w:ascii="Arial" w:eastAsiaTheme="minorHAnsi" w:hAnsi="Arial" w:cs="Arial"/>
          <w:sz w:val="16"/>
          <w:szCs w:val="16"/>
          <w:lang w:eastAsia="en-US"/>
        </w:rPr>
      </w:pPr>
    </w:p>
    <w:p w14:paraId="4377D996" w14:textId="77777777" w:rsidR="003C4BF8" w:rsidRDefault="003C4BF8" w:rsidP="00B55D6F">
      <w:pPr>
        <w:rPr>
          <w:rFonts w:ascii="Arial" w:eastAsiaTheme="minorHAnsi" w:hAnsi="Arial" w:cs="Arial"/>
          <w:sz w:val="16"/>
          <w:szCs w:val="16"/>
          <w:lang w:eastAsia="en-US"/>
        </w:rPr>
      </w:pPr>
    </w:p>
    <w:p w14:paraId="1C810F81" w14:textId="76086ABB" w:rsidR="0017783E" w:rsidRPr="0077529F" w:rsidRDefault="0017783E">
      <w:pPr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0F9565F0" w14:textId="4ADBBC35" w:rsidR="00925152" w:rsidRPr="0077529F" w:rsidRDefault="00584BB0" w:rsidP="004D40F1">
      <w:pPr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noProof/>
          <w:sz w:val="16"/>
          <w:szCs w:val="16"/>
        </w:rPr>
        <w:lastRenderedPageBreak/>
        <w:drawing>
          <wp:inline distT="0" distB="0" distL="0" distR="0" wp14:anchorId="7D3D106E" wp14:editId="63839AEF">
            <wp:extent cx="4578350" cy="73342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8350" cy="73342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B21BA2" w14:textId="3ABDACC1" w:rsidR="00E2270E" w:rsidRPr="00E47A16" w:rsidRDefault="00E2270E" w:rsidP="00E2270E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47A16">
        <w:rPr>
          <w:rFonts w:ascii="Arial" w:hAnsi="Arial" w:cs="Arial"/>
          <w:b/>
          <w:bCs/>
          <w:sz w:val="24"/>
          <w:szCs w:val="24"/>
        </w:rPr>
        <w:t xml:space="preserve">eFigure </w:t>
      </w:r>
      <w:r w:rsidR="003050CB" w:rsidRPr="00E47A16">
        <w:rPr>
          <w:rFonts w:ascii="Arial" w:hAnsi="Arial" w:cs="Arial"/>
          <w:b/>
          <w:bCs/>
          <w:sz w:val="24"/>
          <w:szCs w:val="24"/>
        </w:rPr>
        <w:t>9</w:t>
      </w:r>
      <w:r w:rsidRPr="00E47A16">
        <w:rPr>
          <w:rFonts w:ascii="Arial" w:hAnsi="Arial" w:cs="Arial"/>
          <w:b/>
          <w:bCs/>
          <w:sz w:val="24"/>
          <w:szCs w:val="24"/>
        </w:rPr>
        <w:t xml:space="preserve">. </w:t>
      </w:r>
      <w:bookmarkStart w:id="1" w:name="_Hlk148939129"/>
      <w:r w:rsidRPr="00E47A16">
        <w:rPr>
          <w:rFonts w:ascii="Arial" w:hAnsi="Arial" w:cs="Arial"/>
          <w:b/>
          <w:bCs/>
          <w:sz w:val="24"/>
          <w:szCs w:val="24"/>
        </w:rPr>
        <w:t>Hourly PPG</w:t>
      </w:r>
      <w:r w:rsidRPr="00E47A16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bookmarkEnd w:id="1"/>
      <w:r w:rsidR="003358DD" w:rsidRPr="00E47A16">
        <w:rPr>
          <w:rFonts w:ascii="Arial" w:hAnsi="Arial" w:cs="Arial"/>
          <w:b/>
          <w:bCs/>
          <w:sz w:val="24"/>
          <w:szCs w:val="24"/>
        </w:rPr>
        <w:t>.</w:t>
      </w:r>
    </w:p>
    <w:p w14:paraId="66D14572" w14:textId="2EACCF00" w:rsidR="00753FAE" w:rsidRPr="0077529F" w:rsidRDefault="003358DD" w:rsidP="00E2270E">
      <w:pPr>
        <w:rPr>
          <w:rFonts w:ascii="Arial" w:eastAsiaTheme="minorHAnsi" w:hAnsi="Arial" w:cs="Arial"/>
          <w:sz w:val="16"/>
          <w:szCs w:val="16"/>
          <w:lang w:eastAsia="en-US"/>
        </w:rPr>
      </w:pPr>
      <w:r w:rsidRPr="0077529F">
        <w:rPr>
          <w:rFonts w:ascii="Arial" w:eastAsiaTheme="minorHAnsi" w:hAnsi="Arial" w:cs="Arial"/>
          <w:sz w:val="16"/>
          <w:szCs w:val="16"/>
          <w:lang w:eastAsia="en-US"/>
        </w:rPr>
        <w:t>Hourly PPG</w:t>
      </w:r>
      <w:r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in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>all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participants who had 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="008D069F"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>(</w:t>
      </w:r>
      <w:r w:rsidRPr="007176AE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A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) or in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>sub-groups of participants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with normal, borderline high,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>or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high PPG</w:t>
      </w:r>
      <w:r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="00F835B2">
        <w:rPr>
          <w:rFonts w:ascii="Arial" w:eastAsiaTheme="minorHAnsi" w:hAnsi="Arial" w:cs="Arial"/>
          <w:sz w:val="16"/>
          <w:szCs w:val="16"/>
          <w:lang w:eastAsia="en-US"/>
        </w:rPr>
        <w:t xml:space="preserve"> (</w:t>
      </w:r>
      <w:r w:rsidR="00F835B2" w:rsidRPr="00F835B2">
        <w:rPr>
          <w:rFonts w:ascii="Arial" w:eastAsiaTheme="minorHAnsi" w:hAnsi="Arial" w:cs="Arial"/>
          <w:b/>
          <w:bCs/>
          <w:sz w:val="16"/>
          <w:szCs w:val="16"/>
          <w:lang w:eastAsia="en-US"/>
        </w:rPr>
        <w:t>B</w:t>
      </w:r>
      <w:r w:rsidR="00F835B2">
        <w:rPr>
          <w:rFonts w:ascii="Arial" w:eastAsiaTheme="minorHAnsi" w:hAnsi="Arial" w:cs="Arial"/>
          <w:sz w:val="16"/>
          <w:szCs w:val="16"/>
          <w:lang w:eastAsia="en-US"/>
        </w:rPr>
        <w:t>)</w:t>
      </w:r>
      <w:r w:rsidRPr="0077529F">
        <w:rPr>
          <w:rFonts w:ascii="Arial" w:hAnsi="Arial" w:cs="Arial"/>
          <w:sz w:val="16"/>
          <w:szCs w:val="16"/>
        </w:rPr>
        <w:t>.</w:t>
      </w:r>
      <w:r w:rsidR="00586600" w:rsidRPr="0077529F">
        <w:rPr>
          <w:rFonts w:ascii="Arial" w:hAnsi="Arial" w:cs="Arial"/>
          <w:sz w:val="16"/>
          <w:szCs w:val="16"/>
        </w:rPr>
        <w:t xml:space="preserve"> </w:t>
      </w:r>
      <w:r w:rsidR="00586600" w:rsidRPr="0077529F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="00586600"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="00586600" w:rsidRPr="0077529F">
        <w:rPr>
          <w:rFonts w:ascii="Arial" w:eastAsiaTheme="minorHAnsi" w:hAnsi="Arial" w:cs="Arial"/>
          <w:sz w:val="16"/>
          <w:szCs w:val="16"/>
          <w:lang w:eastAsia="en-US"/>
        </w:rPr>
        <w:t>, post</w:t>
      </w:r>
      <w:r w:rsidR="003C4BF8">
        <w:rPr>
          <w:rFonts w:ascii="Arial" w:eastAsiaTheme="minorHAnsi" w:hAnsi="Arial" w:cs="Arial"/>
          <w:sz w:val="16"/>
          <w:szCs w:val="16"/>
          <w:lang w:eastAsia="en-US"/>
        </w:rPr>
        <w:t>prandial</w:t>
      </w:r>
      <w:r w:rsidR="00586600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 xml:space="preserve">plasma </w:t>
      </w:r>
      <w:r w:rsidR="00586600" w:rsidRPr="0077529F">
        <w:rPr>
          <w:rFonts w:ascii="Arial" w:eastAsiaTheme="minorHAnsi" w:hAnsi="Arial" w:cs="Arial"/>
          <w:sz w:val="16"/>
          <w:szCs w:val="16"/>
          <w:lang w:eastAsia="en-US"/>
        </w:rPr>
        <w:t>glucose measured</w:t>
      </w:r>
      <w:r w:rsidR="00122DDB">
        <w:rPr>
          <w:rFonts w:ascii="Arial" w:eastAsiaTheme="minorHAnsi" w:hAnsi="Arial" w:cs="Arial"/>
          <w:sz w:val="16"/>
          <w:szCs w:val="16"/>
          <w:lang w:eastAsia="en-US"/>
        </w:rPr>
        <w:t xml:space="preserve"> from blood taken</w:t>
      </w:r>
      <w:r w:rsidR="00586600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between 4 and 7.9 h</w:t>
      </w:r>
      <w:r w:rsidR="00F835B2">
        <w:rPr>
          <w:rFonts w:ascii="Arial" w:eastAsiaTheme="minorHAnsi" w:hAnsi="Arial" w:cs="Arial"/>
          <w:sz w:val="16"/>
          <w:szCs w:val="16"/>
          <w:lang w:eastAsia="en-US"/>
        </w:rPr>
        <w:t>.</w:t>
      </w:r>
    </w:p>
    <w:p w14:paraId="0173F995" w14:textId="77777777" w:rsidR="00061500" w:rsidRPr="0077529F" w:rsidRDefault="00061500" w:rsidP="00E2270E">
      <w:pPr>
        <w:rPr>
          <w:rFonts w:ascii="Arial" w:hAnsi="Arial" w:cs="Arial"/>
          <w:sz w:val="16"/>
          <w:szCs w:val="16"/>
        </w:rPr>
      </w:pPr>
    </w:p>
    <w:p w14:paraId="393A6CB5" w14:textId="77777777" w:rsidR="00753FAE" w:rsidRPr="0077529F" w:rsidRDefault="00753FAE" w:rsidP="00753FAE">
      <w:pPr>
        <w:spacing w:line="480" w:lineRule="auto"/>
        <w:jc w:val="both"/>
        <w:rPr>
          <w:rFonts w:ascii="Times New Roman" w:hAnsi="Times New Roman" w:cs="Times New Roman"/>
          <w:highlight w:val="yellow"/>
        </w:rPr>
      </w:pPr>
    </w:p>
    <w:p w14:paraId="0CFE09CC" w14:textId="4EE4C3DA" w:rsidR="00753FAE" w:rsidRPr="0077529F" w:rsidRDefault="00753FAE" w:rsidP="00753FAE">
      <w:pPr>
        <w:spacing w:line="480" w:lineRule="auto"/>
        <w:jc w:val="both"/>
        <w:rPr>
          <w:rFonts w:ascii="Times New Roman" w:hAnsi="Times New Roman" w:cs="Times New Roman"/>
          <w:highlight w:val="yellow"/>
        </w:rPr>
        <w:sectPr w:rsidR="00753FAE" w:rsidRPr="0077529F" w:rsidSect="0076516B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1D57DDCD" w14:textId="77777777" w:rsidR="00753FAE" w:rsidRPr="0077529F" w:rsidRDefault="00753FAE" w:rsidP="00753FAE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</w:rPr>
      </w:pPr>
    </w:p>
    <w:p w14:paraId="75B99A14" w14:textId="540CF171" w:rsidR="00D25571" w:rsidRPr="0077529F" w:rsidRDefault="00965FB2" w:rsidP="00D51F57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t>e</w:t>
      </w:r>
      <w:r w:rsidR="007F36BD" w:rsidRPr="0077529F">
        <w:rPr>
          <w:rFonts w:ascii="Arial" w:hAnsi="Arial" w:cs="Arial"/>
          <w:b/>
          <w:bCs/>
          <w:sz w:val="24"/>
          <w:szCs w:val="24"/>
        </w:rPr>
        <w:t xml:space="preserve">Table </w:t>
      </w:r>
      <w:r w:rsidR="00ED6104" w:rsidRPr="0077529F">
        <w:rPr>
          <w:rFonts w:ascii="Arial" w:hAnsi="Arial" w:cs="Arial"/>
          <w:b/>
          <w:bCs/>
          <w:sz w:val="24"/>
          <w:szCs w:val="24"/>
        </w:rPr>
        <w:t>1</w:t>
      </w:r>
      <w:r w:rsidR="007F36BD" w:rsidRPr="0077529F">
        <w:rPr>
          <w:rFonts w:ascii="Arial" w:hAnsi="Arial" w:cs="Arial"/>
          <w:b/>
          <w:bCs/>
          <w:sz w:val="24"/>
          <w:szCs w:val="24"/>
        </w:rPr>
        <w:t xml:space="preserve">. </w:t>
      </w:r>
      <w:r w:rsidR="00D25571" w:rsidRPr="0077529F">
        <w:rPr>
          <w:rFonts w:ascii="Arial" w:hAnsi="Arial" w:cs="Arial"/>
          <w:b/>
          <w:bCs/>
          <w:sz w:val="24"/>
          <w:szCs w:val="24"/>
        </w:rPr>
        <w:t xml:space="preserve">Baseline characteristics of </w:t>
      </w:r>
      <w:r w:rsidR="004F3876" w:rsidRPr="0077529F">
        <w:rPr>
          <w:rFonts w:ascii="Arial" w:hAnsi="Arial" w:cs="Arial"/>
          <w:b/>
          <w:bCs/>
          <w:sz w:val="24"/>
          <w:szCs w:val="24"/>
        </w:rPr>
        <w:t>14</w:t>
      </w:r>
      <w:r w:rsidR="00902D44">
        <w:rPr>
          <w:rFonts w:ascii="Arial" w:hAnsi="Arial" w:cs="Arial"/>
          <w:b/>
          <w:bCs/>
          <w:sz w:val="24"/>
          <w:szCs w:val="24"/>
        </w:rPr>
        <w:t>,</w:t>
      </w:r>
      <w:r w:rsidR="004F3876" w:rsidRPr="0077529F">
        <w:rPr>
          <w:rFonts w:ascii="Arial" w:hAnsi="Arial" w:cs="Arial"/>
          <w:b/>
          <w:bCs/>
          <w:sz w:val="24"/>
          <w:szCs w:val="24"/>
        </w:rPr>
        <w:t>860</w:t>
      </w:r>
      <w:r w:rsidR="00D25571" w:rsidRPr="0077529F">
        <w:rPr>
          <w:rFonts w:ascii="Arial" w:hAnsi="Arial" w:cs="Arial"/>
          <w:b/>
          <w:bCs/>
          <w:sz w:val="24"/>
          <w:szCs w:val="24"/>
        </w:rPr>
        <w:t xml:space="preserve"> participants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91"/>
        <w:gridCol w:w="1700"/>
        <w:gridCol w:w="1558"/>
        <w:gridCol w:w="1560"/>
        <w:gridCol w:w="1507"/>
      </w:tblGrid>
      <w:tr w:rsidR="0077529F" w:rsidRPr="00135DA1" w14:paraId="31DDB21F" w14:textId="77777777" w:rsidTr="00E024EE">
        <w:trPr>
          <w:trHeight w:val="250"/>
        </w:trPr>
        <w:tc>
          <w:tcPr>
            <w:tcW w:w="1492" w:type="pct"/>
          </w:tcPr>
          <w:p w14:paraId="6C58DD16" w14:textId="77777777" w:rsidR="00D25571" w:rsidRPr="00135DA1" w:rsidRDefault="00D25571" w:rsidP="00A324C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</w:tcPr>
          <w:p w14:paraId="28267D85" w14:textId="515FD2E6" w:rsidR="00D25571" w:rsidRPr="00135DA1" w:rsidRDefault="00E024EE" w:rsidP="00A324C7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All participants</w:t>
            </w:r>
          </w:p>
        </w:tc>
        <w:tc>
          <w:tcPr>
            <w:tcW w:w="864" w:type="pct"/>
            <w:shd w:val="clear" w:color="auto" w:fill="auto"/>
          </w:tcPr>
          <w:p w14:paraId="67AA19C7" w14:textId="7AF3E388" w:rsidR="00D25571" w:rsidRPr="00135DA1" w:rsidRDefault="00E024EE" w:rsidP="00A324C7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ub-cohort 1</w:t>
            </w:r>
            <w:r w:rsidRPr="00135DA1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65" w:type="pct"/>
            <w:shd w:val="clear" w:color="auto" w:fill="auto"/>
          </w:tcPr>
          <w:p w14:paraId="03ABC58F" w14:textId="796CDEAD" w:rsidR="00D25571" w:rsidRPr="00135DA1" w:rsidRDefault="00E024EE" w:rsidP="000828C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ub-cohort 2</w:t>
            </w:r>
            <w:r w:rsidRPr="00135DA1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36" w:type="pct"/>
          </w:tcPr>
          <w:p w14:paraId="6FC69F64" w14:textId="60A77FDE" w:rsidR="00D25571" w:rsidRPr="00135DA1" w:rsidRDefault="00E024EE" w:rsidP="00A324C7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ub-cohort 3</w:t>
            </w:r>
            <w:r w:rsidRPr="00135DA1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</w:tr>
      <w:tr w:rsidR="0077529F" w:rsidRPr="00135DA1" w14:paraId="083EE0E2" w14:textId="77777777" w:rsidTr="00E024EE">
        <w:trPr>
          <w:trHeight w:val="250"/>
        </w:trPr>
        <w:tc>
          <w:tcPr>
            <w:tcW w:w="1492" w:type="pct"/>
          </w:tcPr>
          <w:p w14:paraId="21070D3B" w14:textId="77777777" w:rsidR="006133EE" w:rsidRPr="00135DA1" w:rsidRDefault="006133EE" w:rsidP="006133EE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943" w:type="pct"/>
          </w:tcPr>
          <w:p w14:paraId="26934C3A" w14:textId="2CB65BF5" w:rsidR="006133EE" w:rsidRPr="00135DA1" w:rsidRDefault="00E024EE" w:rsidP="006133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4,860</w:t>
            </w:r>
          </w:p>
        </w:tc>
        <w:tc>
          <w:tcPr>
            <w:tcW w:w="864" w:type="pct"/>
            <w:shd w:val="clear" w:color="auto" w:fill="auto"/>
          </w:tcPr>
          <w:p w14:paraId="7BE024F5" w14:textId="58D8DAA2" w:rsidR="006133EE" w:rsidRPr="00135DA1" w:rsidRDefault="00E024EE" w:rsidP="006133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888</w:t>
            </w:r>
          </w:p>
        </w:tc>
        <w:tc>
          <w:tcPr>
            <w:tcW w:w="865" w:type="pct"/>
            <w:shd w:val="clear" w:color="auto" w:fill="auto"/>
          </w:tcPr>
          <w:p w14:paraId="60F6CDAD" w14:textId="5EFD9B04" w:rsidR="006133EE" w:rsidRPr="00135DA1" w:rsidRDefault="00E024EE" w:rsidP="006133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648</w:t>
            </w:r>
          </w:p>
        </w:tc>
        <w:tc>
          <w:tcPr>
            <w:tcW w:w="836" w:type="pct"/>
          </w:tcPr>
          <w:p w14:paraId="773D5DA8" w14:textId="1EBC04F6" w:rsidR="006133EE" w:rsidRPr="00135DA1" w:rsidRDefault="00E024EE" w:rsidP="006133E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</w:t>
            </w:r>
            <w:r w:rsidR="00902D44" w:rsidRPr="00135DA1">
              <w:rPr>
                <w:rFonts w:ascii="Arial" w:hAnsi="Arial" w:cs="Arial"/>
                <w:sz w:val="20"/>
                <w:szCs w:val="20"/>
              </w:rPr>
              <w:t>,</w:t>
            </w:r>
            <w:r w:rsidRPr="00135DA1">
              <w:rPr>
                <w:rFonts w:ascii="Arial" w:hAnsi="Arial" w:cs="Arial"/>
                <w:sz w:val="20"/>
                <w:szCs w:val="20"/>
              </w:rPr>
              <w:t>324</w:t>
            </w:r>
          </w:p>
        </w:tc>
      </w:tr>
      <w:tr w:rsidR="0077529F" w:rsidRPr="00135DA1" w14:paraId="70810E4D" w14:textId="77777777" w:rsidTr="00E024EE">
        <w:trPr>
          <w:trHeight w:val="250"/>
        </w:trPr>
        <w:tc>
          <w:tcPr>
            <w:tcW w:w="1492" w:type="pct"/>
          </w:tcPr>
          <w:p w14:paraId="6F45F279" w14:textId="0507E8FC" w:rsidR="00367428" w:rsidRPr="00135DA1" w:rsidRDefault="0099562F" w:rsidP="0036742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PG</w:t>
            </w:r>
            <w:r w:rsidR="00367428" w:rsidRPr="00135DA1">
              <w:rPr>
                <w:rFonts w:ascii="Arial" w:hAnsi="Arial" w:cs="Arial"/>
                <w:sz w:val="20"/>
                <w:szCs w:val="20"/>
              </w:rPr>
              <w:t>, mg/dL, median (IQR)</w:t>
            </w:r>
          </w:p>
        </w:tc>
        <w:tc>
          <w:tcPr>
            <w:tcW w:w="943" w:type="pct"/>
          </w:tcPr>
          <w:p w14:paraId="69740AE2" w14:textId="308F8003" w:rsidR="00367428" w:rsidRPr="00135DA1" w:rsidRDefault="002F41B3" w:rsidP="002F41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3 (87-101)</w:t>
            </w:r>
          </w:p>
        </w:tc>
        <w:tc>
          <w:tcPr>
            <w:tcW w:w="864" w:type="pct"/>
          </w:tcPr>
          <w:p w14:paraId="23D274EB" w14:textId="70AE4F27" w:rsidR="00367428" w:rsidRPr="00135DA1" w:rsidRDefault="00C649BE" w:rsidP="0036742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5 (86-105)</w:t>
            </w:r>
          </w:p>
        </w:tc>
        <w:tc>
          <w:tcPr>
            <w:tcW w:w="865" w:type="pct"/>
          </w:tcPr>
          <w:p w14:paraId="5BDC15AA" w14:textId="1A0BB2E1" w:rsidR="00367428" w:rsidRPr="00135DA1" w:rsidRDefault="00C649BE" w:rsidP="0036742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2 (87-98)</w:t>
            </w:r>
          </w:p>
        </w:tc>
        <w:tc>
          <w:tcPr>
            <w:tcW w:w="836" w:type="pct"/>
          </w:tcPr>
          <w:p w14:paraId="253800BD" w14:textId="65167793" w:rsidR="00367428" w:rsidRPr="00135DA1" w:rsidRDefault="00C649BE" w:rsidP="0036742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4 (88-102)</w:t>
            </w:r>
          </w:p>
        </w:tc>
      </w:tr>
      <w:tr w:rsidR="0077529F" w:rsidRPr="00135DA1" w14:paraId="001199BE" w14:textId="77777777" w:rsidTr="00137094">
        <w:trPr>
          <w:trHeight w:val="250"/>
        </w:trPr>
        <w:tc>
          <w:tcPr>
            <w:tcW w:w="1492" w:type="pct"/>
          </w:tcPr>
          <w:p w14:paraId="220E904B" w14:textId="77777777" w:rsidR="00C649BE" w:rsidRPr="00135DA1" w:rsidRDefault="00C649BE" w:rsidP="00C649BE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HbA</w:t>
            </w:r>
            <w:r w:rsidRPr="00135DA1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135DA1">
              <w:rPr>
                <w:rFonts w:ascii="Arial" w:hAnsi="Arial" w:cs="Arial"/>
                <w:sz w:val="20"/>
                <w:szCs w:val="20"/>
              </w:rPr>
              <w:t>, %, median (IQR)</w:t>
            </w:r>
          </w:p>
        </w:tc>
        <w:tc>
          <w:tcPr>
            <w:tcW w:w="943" w:type="pct"/>
            <w:vAlign w:val="bottom"/>
          </w:tcPr>
          <w:p w14:paraId="23C24B83" w14:textId="7C9709EF" w:rsidR="00C649BE" w:rsidRPr="00135DA1" w:rsidRDefault="00C649BE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.3 (5</w:t>
            </w:r>
            <w:r w:rsidR="00135DA1" w:rsidRPr="00135DA1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64" w:type="pct"/>
          </w:tcPr>
          <w:p w14:paraId="6FD7B841" w14:textId="4A92E07B" w:rsidR="00C649BE" w:rsidRPr="00135DA1" w:rsidRDefault="00C649BE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.4 (5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65" w:type="pct"/>
          </w:tcPr>
          <w:p w14:paraId="41C48362" w14:textId="35BABB8B" w:rsidR="00C649BE" w:rsidRPr="00135DA1" w:rsidRDefault="00C649BE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.3 (5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36" w:type="pct"/>
          </w:tcPr>
          <w:p w14:paraId="2AF1247D" w14:textId="0685418A" w:rsidR="00C649BE" w:rsidRPr="00135DA1" w:rsidRDefault="00C649BE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.3 (5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</w:tr>
      <w:tr w:rsidR="003323D8" w:rsidRPr="00135DA1" w14:paraId="1CAC33CA" w14:textId="77777777" w:rsidTr="00137094">
        <w:trPr>
          <w:trHeight w:val="250"/>
        </w:trPr>
        <w:tc>
          <w:tcPr>
            <w:tcW w:w="1492" w:type="pct"/>
          </w:tcPr>
          <w:p w14:paraId="72BE7BED" w14:textId="766BED00" w:rsidR="003323D8" w:rsidRPr="00135DA1" w:rsidRDefault="003323D8" w:rsidP="00C649BE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HbA</w:t>
            </w:r>
            <w:r w:rsidRPr="00135DA1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135DA1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vAlign w:val="bottom"/>
          </w:tcPr>
          <w:p w14:paraId="10A5352D" w14:textId="77777777" w:rsidR="003323D8" w:rsidRPr="00135DA1" w:rsidRDefault="003323D8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2CF5BF6A" w14:textId="77777777" w:rsidR="003323D8" w:rsidRPr="00135DA1" w:rsidRDefault="003323D8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ABD0498" w14:textId="77777777" w:rsidR="003323D8" w:rsidRPr="00135DA1" w:rsidRDefault="003323D8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066392C" w14:textId="77777777" w:rsidR="003323D8" w:rsidRPr="00135DA1" w:rsidRDefault="003323D8" w:rsidP="00C649B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323D8" w:rsidRPr="00135DA1" w14:paraId="1E34DBC9" w14:textId="77777777" w:rsidTr="00F501CC">
        <w:trPr>
          <w:trHeight w:val="250"/>
        </w:trPr>
        <w:tc>
          <w:tcPr>
            <w:tcW w:w="1492" w:type="pct"/>
          </w:tcPr>
          <w:p w14:paraId="167D3C8F" w14:textId="140419BF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&lt;5.7%</w:t>
            </w:r>
          </w:p>
        </w:tc>
        <w:tc>
          <w:tcPr>
            <w:tcW w:w="943" w:type="pct"/>
          </w:tcPr>
          <w:p w14:paraId="5D88FA3C" w14:textId="5D97E380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1,017 (74.1)</w:t>
            </w:r>
          </w:p>
        </w:tc>
        <w:tc>
          <w:tcPr>
            <w:tcW w:w="864" w:type="pct"/>
          </w:tcPr>
          <w:p w14:paraId="6AF4CA27" w14:textId="4EDE06E9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32 (71.2)</w:t>
            </w:r>
          </w:p>
        </w:tc>
        <w:tc>
          <w:tcPr>
            <w:tcW w:w="865" w:type="pct"/>
          </w:tcPr>
          <w:p w14:paraId="4BFC2BC2" w14:textId="3506C449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427 (73.7)</w:t>
            </w:r>
          </w:p>
        </w:tc>
        <w:tc>
          <w:tcPr>
            <w:tcW w:w="836" w:type="pct"/>
          </w:tcPr>
          <w:p w14:paraId="24279967" w14:textId="5446A90E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958 (74.6)</w:t>
            </w:r>
          </w:p>
        </w:tc>
      </w:tr>
      <w:tr w:rsidR="003323D8" w:rsidRPr="00135DA1" w14:paraId="2F4DA503" w14:textId="77777777" w:rsidTr="00F501CC">
        <w:trPr>
          <w:trHeight w:val="250"/>
        </w:trPr>
        <w:tc>
          <w:tcPr>
            <w:tcW w:w="1492" w:type="pct"/>
          </w:tcPr>
          <w:p w14:paraId="707BAECE" w14:textId="19632E72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5.7%-6.4%</w:t>
            </w:r>
          </w:p>
        </w:tc>
        <w:tc>
          <w:tcPr>
            <w:tcW w:w="943" w:type="pct"/>
          </w:tcPr>
          <w:p w14:paraId="53EDFFC2" w14:textId="26FF8E67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217 (21.6)</w:t>
            </w:r>
          </w:p>
        </w:tc>
        <w:tc>
          <w:tcPr>
            <w:tcW w:w="864" w:type="pct"/>
          </w:tcPr>
          <w:p w14:paraId="6C79971B" w14:textId="1AF72049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20 (24.8)</w:t>
            </w:r>
          </w:p>
        </w:tc>
        <w:tc>
          <w:tcPr>
            <w:tcW w:w="865" w:type="pct"/>
          </w:tcPr>
          <w:p w14:paraId="0FA6DAA7" w14:textId="79D80484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</w:t>
            </w:r>
            <w:r w:rsidR="002F2AB2">
              <w:rPr>
                <w:rFonts w:ascii="Arial" w:hAnsi="Arial" w:cs="Arial"/>
                <w:sz w:val="20"/>
                <w:szCs w:val="20"/>
              </w:rPr>
              <w:t>,</w:t>
            </w:r>
            <w:r w:rsidRPr="00135DA1">
              <w:rPr>
                <w:rFonts w:ascii="Arial" w:hAnsi="Arial" w:cs="Arial"/>
                <w:sz w:val="20"/>
                <w:szCs w:val="20"/>
              </w:rPr>
              <w:t>010 (21.7)</w:t>
            </w:r>
          </w:p>
        </w:tc>
        <w:tc>
          <w:tcPr>
            <w:tcW w:w="836" w:type="pct"/>
          </w:tcPr>
          <w:p w14:paraId="0F1EE541" w14:textId="35D05EE5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987 (21.3)</w:t>
            </w:r>
          </w:p>
        </w:tc>
      </w:tr>
      <w:tr w:rsidR="003323D8" w:rsidRPr="00135DA1" w14:paraId="4DEA18C1" w14:textId="77777777" w:rsidTr="00F501CC">
        <w:trPr>
          <w:trHeight w:val="250"/>
        </w:trPr>
        <w:tc>
          <w:tcPr>
            <w:tcW w:w="1492" w:type="pct"/>
          </w:tcPr>
          <w:p w14:paraId="54D33493" w14:textId="2B3D3802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≥6.5%</w:t>
            </w:r>
          </w:p>
        </w:tc>
        <w:tc>
          <w:tcPr>
            <w:tcW w:w="943" w:type="pct"/>
          </w:tcPr>
          <w:p w14:paraId="4594CDB5" w14:textId="13B9E521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26 (4.2)</w:t>
            </w:r>
          </w:p>
        </w:tc>
        <w:tc>
          <w:tcPr>
            <w:tcW w:w="864" w:type="pct"/>
          </w:tcPr>
          <w:p w14:paraId="78A47E94" w14:textId="18104A4A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6 (4.1)</w:t>
            </w:r>
          </w:p>
        </w:tc>
        <w:tc>
          <w:tcPr>
            <w:tcW w:w="865" w:type="pct"/>
          </w:tcPr>
          <w:p w14:paraId="5998EE32" w14:textId="43FEC47C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11 (4.5)</w:t>
            </w:r>
          </w:p>
        </w:tc>
        <w:tc>
          <w:tcPr>
            <w:tcW w:w="836" w:type="pct"/>
          </w:tcPr>
          <w:p w14:paraId="5AF6ECDF" w14:textId="1FC4AD74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79 (4.1)</w:t>
            </w:r>
          </w:p>
        </w:tc>
      </w:tr>
      <w:tr w:rsidR="003323D8" w:rsidRPr="00135DA1" w14:paraId="47CFF42B" w14:textId="77777777" w:rsidTr="00137094">
        <w:trPr>
          <w:trHeight w:val="250"/>
        </w:trPr>
        <w:tc>
          <w:tcPr>
            <w:tcW w:w="1492" w:type="pct"/>
          </w:tcPr>
          <w:p w14:paraId="3E43C8B1" w14:textId="021C4002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BMI, kg/m</w:t>
            </w:r>
            <w:r w:rsidRPr="00135DA1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  <w:r w:rsidRPr="00135DA1">
              <w:rPr>
                <w:rFonts w:ascii="Arial" w:hAnsi="Arial" w:cs="Arial"/>
                <w:sz w:val="20"/>
                <w:szCs w:val="20"/>
              </w:rPr>
              <w:t>, median (IQR)</w:t>
            </w:r>
          </w:p>
        </w:tc>
        <w:tc>
          <w:tcPr>
            <w:tcW w:w="943" w:type="pct"/>
            <w:vAlign w:val="bottom"/>
          </w:tcPr>
          <w:p w14:paraId="497710C2" w14:textId="3DABD5B0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64" w:type="pct"/>
          </w:tcPr>
          <w:p w14:paraId="77CABD83" w14:textId="47944D3E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6 (23-29)</w:t>
            </w:r>
          </w:p>
        </w:tc>
        <w:tc>
          <w:tcPr>
            <w:tcW w:w="865" w:type="pct"/>
          </w:tcPr>
          <w:p w14:paraId="37D53F07" w14:textId="09DFB1E7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36" w:type="pct"/>
          </w:tcPr>
          <w:p w14:paraId="0ADFD3E0" w14:textId="2B925A2A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</w:tr>
      <w:tr w:rsidR="003323D8" w:rsidRPr="00135DA1" w14:paraId="3D0381AE" w14:textId="77777777" w:rsidTr="00137094">
        <w:trPr>
          <w:trHeight w:val="250"/>
        </w:trPr>
        <w:tc>
          <w:tcPr>
            <w:tcW w:w="1492" w:type="pct"/>
          </w:tcPr>
          <w:p w14:paraId="0FD6ED84" w14:textId="10D050D7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BP, mm Hg, median (IQR)</w:t>
            </w:r>
          </w:p>
        </w:tc>
        <w:tc>
          <w:tcPr>
            <w:tcW w:w="943" w:type="pct"/>
            <w:vAlign w:val="bottom"/>
          </w:tcPr>
          <w:p w14:paraId="436296E7" w14:textId="7CD803CD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21 (111-136)</w:t>
            </w:r>
          </w:p>
        </w:tc>
        <w:tc>
          <w:tcPr>
            <w:tcW w:w="864" w:type="pct"/>
          </w:tcPr>
          <w:p w14:paraId="3843ED5E" w14:textId="5C4EE6E8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21 (110-135)</w:t>
            </w:r>
          </w:p>
        </w:tc>
        <w:tc>
          <w:tcPr>
            <w:tcW w:w="865" w:type="pct"/>
          </w:tcPr>
          <w:p w14:paraId="20F5F3A3" w14:textId="752E8B0B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23 (112-138)</w:t>
            </w:r>
          </w:p>
        </w:tc>
        <w:tc>
          <w:tcPr>
            <w:tcW w:w="836" w:type="pct"/>
          </w:tcPr>
          <w:p w14:paraId="16906871" w14:textId="2899D347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21 (111-134)</w:t>
            </w:r>
          </w:p>
        </w:tc>
      </w:tr>
      <w:tr w:rsidR="003323D8" w:rsidRPr="00135DA1" w14:paraId="522B790C" w14:textId="77777777" w:rsidTr="00902D44">
        <w:trPr>
          <w:trHeight w:val="250"/>
        </w:trPr>
        <w:tc>
          <w:tcPr>
            <w:tcW w:w="1492" w:type="pct"/>
          </w:tcPr>
          <w:p w14:paraId="4A92C6C1" w14:textId="77777777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Total cholesterol, mg/dL, median (IQR)</w:t>
            </w:r>
          </w:p>
        </w:tc>
        <w:tc>
          <w:tcPr>
            <w:tcW w:w="943" w:type="pct"/>
            <w:vAlign w:val="center"/>
          </w:tcPr>
          <w:p w14:paraId="7BDFAC15" w14:textId="313033F1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01 (174-232)</w:t>
            </w:r>
          </w:p>
        </w:tc>
        <w:tc>
          <w:tcPr>
            <w:tcW w:w="864" w:type="pct"/>
            <w:vAlign w:val="center"/>
          </w:tcPr>
          <w:p w14:paraId="4ED996E4" w14:textId="642489CE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96 (168-229)</w:t>
            </w:r>
          </w:p>
        </w:tc>
        <w:tc>
          <w:tcPr>
            <w:tcW w:w="865" w:type="pct"/>
            <w:vAlign w:val="center"/>
          </w:tcPr>
          <w:p w14:paraId="0C7E8D03" w14:textId="2E51D16B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04 (177-235)</w:t>
            </w:r>
          </w:p>
        </w:tc>
        <w:tc>
          <w:tcPr>
            <w:tcW w:w="836" w:type="pct"/>
            <w:vAlign w:val="center"/>
          </w:tcPr>
          <w:p w14:paraId="6DF459F2" w14:textId="304B125A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00 (174-230)</w:t>
            </w:r>
          </w:p>
        </w:tc>
      </w:tr>
      <w:tr w:rsidR="003323D8" w:rsidRPr="00135DA1" w14:paraId="030EC6DE" w14:textId="77777777" w:rsidTr="00902D44">
        <w:trPr>
          <w:trHeight w:val="250"/>
        </w:trPr>
        <w:tc>
          <w:tcPr>
            <w:tcW w:w="1492" w:type="pct"/>
          </w:tcPr>
          <w:p w14:paraId="68CF9CFF" w14:textId="77777777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HDL cholesterol, mg/dL, median (IQR)</w:t>
            </w:r>
          </w:p>
        </w:tc>
        <w:tc>
          <w:tcPr>
            <w:tcW w:w="943" w:type="pct"/>
            <w:vAlign w:val="center"/>
          </w:tcPr>
          <w:p w14:paraId="7FC6C217" w14:textId="01034008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9 (41-60)</w:t>
            </w:r>
          </w:p>
        </w:tc>
        <w:tc>
          <w:tcPr>
            <w:tcW w:w="864" w:type="pct"/>
            <w:vAlign w:val="center"/>
          </w:tcPr>
          <w:p w14:paraId="0710FC4C" w14:textId="4CEFF0AF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9 (40-60)</w:t>
            </w:r>
          </w:p>
        </w:tc>
        <w:tc>
          <w:tcPr>
            <w:tcW w:w="865" w:type="pct"/>
            <w:vAlign w:val="center"/>
          </w:tcPr>
          <w:p w14:paraId="31ABA08A" w14:textId="6FB70D93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0 (41-60)</w:t>
            </w:r>
          </w:p>
        </w:tc>
        <w:tc>
          <w:tcPr>
            <w:tcW w:w="836" w:type="pct"/>
            <w:vAlign w:val="center"/>
          </w:tcPr>
          <w:p w14:paraId="203A9910" w14:textId="4B0BCC14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9 (40-60)</w:t>
            </w:r>
          </w:p>
        </w:tc>
      </w:tr>
      <w:tr w:rsidR="003323D8" w:rsidRPr="00135DA1" w14:paraId="116A8E63" w14:textId="77777777" w:rsidTr="00E024EE">
        <w:trPr>
          <w:trHeight w:val="250"/>
        </w:trPr>
        <w:tc>
          <w:tcPr>
            <w:tcW w:w="1492" w:type="pct"/>
          </w:tcPr>
          <w:p w14:paraId="68EFF422" w14:textId="77777777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Age, y, mean (SD)</w:t>
            </w:r>
          </w:p>
        </w:tc>
        <w:tc>
          <w:tcPr>
            <w:tcW w:w="943" w:type="pct"/>
          </w:tcPr>
          <w:p w14:paraId="5875B31D" w14:textId="3D059CB3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7 (19)</w:t>
            </w:r>
          </w:p>
        </w:tc>
        <w:tc>
          <w:tcPr>
            <w:tcW w:w="864" w:type="pct"/>
          </w:tcPr>
          <w:p w14:paraId="36654C8F" w14:textId="4B8B2727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5 (20)</w:t>
            </w:r>
          </w:p>
        </w:tc>
        <w:tc>
          <w:tcPr>
            <w:tcW w:w="865" w:type="pct"/>
          </w:tcPr>
          <w:p w14:paraId="6736C870" w14:textId="5A174101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9 (19)</w:t>
            </w:r>
          </w:p>
        </w:tc>
        <w:tc>
          <w:tcPr>
            <w:tcW w:w="836" w:type="pct"/>
          </w:tcPr>
          <w:p w14:paraId="3BB45D42" w14:textId="4925A718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6 (19)</w:t>
            </w:r>
          </w:p>
        </w:tc>
      </w:tr>
      <w:tr w:rsidR="003323D8" w:rsidRPr="00135DA1" w14:paraId="1288D242" w14:textId="77777777" w:rsidTr="00E024EE">
        <w:trPr>
          <w:trHeight w:val="250"/>
        </w:trPr>
        <w:tc>
          <w:tcPr>
            <w:tcW w:w="1492" w:type="pct"/>
          </w:tcPr>
          <w:p w14:paraId="3FE52489" w14:textId="77777777" w:rsidR="003323D8" w:rsidRPr="00135DA1" w:rsidRDefault="003323D8" w:rsidP="003323D8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Fasting time, h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an (SD)</w:t>
            </w:r>
          </w:p>
        </w:tc>
        <w:tc>
          <w:tcPr>
            <w:tcW w:w="943" w:type="pct"/>
          </w:tcPr>
          <w:p w14:paraId="54B77AED" w14:textId="3386F845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0.9 (4.6)</w:t>
            </w:r>
          </w:p>
        </w:tc>
        <w:tc>
          <w:tcPr>
            <w:tcW w:w="864" w:type="pct"/>
          </w:tcPr>
          <w:p w14:paraId="1DF3CA2A" w14:textId="746465D1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.2 (1.0)</w:t>
            </w:r>
          </w:p>
        </w:tc>
        <w:tc>
          <w:tcPr>
            <w:tcW w:w="865" w:type="pct"/>
          </w:tcPr>
          <w:p w14:paraId="2C9F6E99" w14:textId="72F0B6B6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.6 (0.8)</w:t>
            </w:r>
          </w:p>
        </w:tc>
        <w:tc>
          <w:tcPr>
            <w:tcW w:w="836" w:type="pct"/>
          </w:tcPr>
          <w:p w14:paraId="7B62A60A" w14:textId="179E4886" w:rsidR="003323D8" w:rsidRPr="00135DA1" w:rsidRDefault="003323D8" w:rsidP="003323D8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3.9 (2.9)</w:t>
            </w:r>
          </w:p>
        </w:tc>
      </w:tr>
      <w:tr w:rsidR="00135DA1" w:rsidRPr="00135DA1" w14:paraId="092FD113" w14:textId="77777777" w:rsidTr="00E024EE">
        <w:trPr>
          <w:trHeight w:val="250"/>
        </w:trPr>
        <w:tc>
          <w:tcPr>
            <w:tcW w:w="1492" w:type="pct"/>
          </w:tcPr>
          <w:p w14:paraId="25F6F4F0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Sex (male), N (%) </w:t>
            </w:r>
          </w:p>
        </w:tc>
        <w:tc>
          <w:tcPr>
            <w:tcW w:w="943" w:type="pct"/>
          </w:tcPr>
          <w:p w14:paraId="0E1F4F31" w14:textId="20DCE5CE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996 (47.1)</w:t>
            </w:r>
          </w:p>
        </w:tc>
        <w:tc>
          <w:tcPr>
            <w:tcW w:w="864" w:type="pct"/>
          </w:tcPr>
          <w:p w14:paraId="622DC086" w14:textId="59D82D3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45 (50.1)</w:t>
            </w:r>
          </w:p>
        </w:tc>
        <w:tc>
          <w:tcPr>
            <w:tcW w:w="865" w:type="pct"/>
          </w:tcPr>
          <w:p w14:paraId="103FB797" w14:textId="554BF9C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136 (46.0)</w:t>
            </w:r>
          </w:p>
        </w:tc>
        <w:tc>
          <w:tcPr>
            <w:tcW w:w="836" w:type="pct"/>
          </w:tcPr>
          <w:p w14:paraId="7772C656" w14:textId="5EBA8D8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415 (47.4)</w:t>
            </w:r>
          </w:p>
        </w:tc>
      </w:tr>
      <w:tr w:rsidR="00135DA1" w:rsidRPr="00135DA1" w14:paraId="3D49E16B" w14:textId="77777777" w:rsidTr="00E024EE">
        <w:trPr>
          <w:trHeight w:val="250"/>
        </w:trPr>
        <w:tc>
          <w:tcPr>
            <w:tcW w:w="1492" w:type="pct"/>
          </w:tcPr>
          <w:p w14:paraId="0A7474E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Ethnicity, N (%)</w:t>
            </w:r>
          </w:p>
        </w:tc>
        <w:tc>
          <w:tcPr>
            <w:tcW w:w="943" w:type="pct"/>
          </w:tcPr>
          <w:p w14:paraId="30B4D7AC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24C2A599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5A579654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836" w:type="pct"/>
          </w:tcPr>
          <w:p w14:paraId="6D2EF3BF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380CF826" w14:textId="77777777" w:rsidTr="00E024EE">
        <w:trPr>
          <w:trHeight w:val="250"/>
        </w:trPr>
        <w:tc>
          <w:tcPr>
            <w:tcW w:w="1492" w:type="pct"/>
          </w:tcPr>
          <w:p w14:paraId="5659A99A" w14:textId="459437F2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Non-Hispanic white</w:t>
            </w:r>
          </w:p>
        </w:tc>
        <w:tc>
          <w:tcPr>
            <w:tcW w:w="943" w:type="pct"/>
          </w:tcPr>
          <w:p w14:paraId="48CC49B8" w14:textId="5568DB7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213 (41.8)</w:t>
            </w:r>
          </w:p>
        </w:tc>
        <w:tc>
          <w:tcPr>
            <w:tcW w:w="864" w:type="pct"/>
          </w:tcPr>
          <w:p w14:paraId="6034EA57" w14:textId="35D54BE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49 (28.0)</w:t>
            </w:r>
          </w:p>
        </w:tc>
        <w:tc>
          <w:tcPr>
            <w:tcW w:w="865" w:type="pct"/>
          </w:tcPr>
          <w:p w14:paraId="690EE4EB" w14:textId="52CD325C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211 (47.6)</w:t>
            </w:r>
          </w:p>
        </w:tc>
        <w:tc>
          <w:tcPr>
            <w:tcW w:w="836" w:type="pct"/>
          </w:tcPr>
          <w:p w14:paraId="7B70F8FD" w14:textId="2511C6A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753 (40.3)</w:t>
            </w:r>
          </w:p>
        </w:tc>
      </w:tr>
      <w:tr w:rsidR="00135DA1" w:rsidRPr="00135DA1" w14:paraId="0AE57E5A" w14:textId="77777777" w:rsidTr="00E024EE">
        <w:trPr>
          <w:trHeight w:val="250"/>
        </w:trPr>
        <w:tc>
          <w:tcPr>
            <w:tcW w:w="1492" w:type="pct"/>
          </w:tcPr>
          <w:p w14:paraId="6498958E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Non-Hispanic black</w:t>
            </w:r>
          </w:p>
        </w:tc>
        <w:tc>
          <w:tcPr>
            <w:tcW w:w="943" w:type="pct"/>
          </w:tcPr>
          <w:p w14:paraId="4CAE5AED" w14:textId="32B73C1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029 (27.1)</w:t>
            </w:r>
          </w:p>
        </w:tc>
        <w:tc>
          <w:tcPr>
            <w:tcW w:w="864" w:type="pct"/>
          </w:tcPr>
          <w:p w14:paraId="57E316FB" w14:textId="35FF606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53 (39.8)</w:t>
            </w:r>
          </w:p>
        </w:tc>
        <w:tc>
          <w:tcPr>
            <w:tcW w:w="865" w:type="pct"/>
          </w:tcPr>
          <w:p w14:paraId="3DF56FB4" w14:textId="2121C71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082 (23.3)</w:t>
            </w:r>
          </w:p>
        </w:tc>
        <w:tc>
          <w:tcPr>
            <w:tcW w:w="836" w:type="pct"/>
          </w:tcPr>
          <w:p w14:paraId="0BCB220A" w14:textId="27E0041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594 (27.8)</w:t>
            </w:r>
          </w:p>
        </w:tc>
      </w:tr>
      <w:tr w:rsidR="00135DA1" w:rsidRPr="00135DA1" w14:paraId="277E714C" w14:textId="77777777" w:rsidTr="00E024EE">
        <w:trPr>
          <w:trHeight w:val="250"/>
        </w:trPr>
        <w:tc>
          <w:tcPr>
            <w:tcW w:w="1492" w:type="pct"/>
          </w:tcPr>
          <w:p w14:paraId="212CF65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</w:t>
            </w:r>
            <w:proofErr w:type="gramStart"/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xican-American</w:t>
            </w:r>
            <w:proofErr w:type="gramEnd"/>
          </w:p>
        </w:tc>
        <w:tc>
          <w:tcPr>
            <w:tcW w:w="943" w:type="pct"/>
          </w:tcPr>
          <w:p w14:paraId="54F28766" w14:textId="3A89277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014 (27.0)</w:t>
            </w:r>
          </w:p>
        </w:tc>
        <w:tc>
          <w:tcPr>
            <w:tcW w:w="864" w:type="pct"/>
          </w:tcPr>
          <w:p w14:paraId="77412533" w14:textId="5808CEE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30 (25.9)</w:t>
            </w:r>
          </w:p>
        </w:tc>
        <w:tc>
          <w:tcPr>
            <w:tcW w:w="865" w:type="pct"/>
          </w:tcPr>
          <w:p w14:paraId="193D0ADE" w14:textId="64F7304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177 (25.3)</w:t>
            </w:r>
          </w:p>
        </w:tc>
        <w:tc>
          <w:tcPr>
            <w:tcW w:w="836" w:type="pct"/>
          </w:tcPr>
          <w:p w14:paraId="55D6AB82" w14:textId="7A03763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607 (28.0)</w:t>
            </w:r>
          </w:p>
        </w:tc>
      </w:tr>
      <w:tr w:rsidR="00135DA1" w:rsidRPr="00135DA1" w14:paraId="544F6844" w14:textId="77777777" w:rsidTr="00E024EE">
        <w:trPr>
          <w:trHeight w:val="250"/>
        </w:trPr>
        <w:tc>
          <w:tcPr>
            <w:tcW w:w="1492" w:type="pct"/>
          </w:tcPr>
          <w:p w14:paraId="38CD26A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314FED45" w14:textId="3ABC6D7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04 (4.1)</w:t>
            </w:r>
          </w:p>
        </w:tc>
        <w:tc>
          <w:tcPr>
            <w:tcW w:w="864" w:type="pct"/>
          </w:tcPr>
          <w:p w14:paraId="624E306E" w14:textId="71DA3FA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6 (6.3)</w:t>
            </w:r>
          </w:p>
        </w:tc>
        <w:tc>
          <w:tcPr>
            <w:tcW w:w="865" w:type="pct"/>
          </w:tcPr>
          <w:p w14:paraId="6CA4C6EC" w14:textId="5CC9655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78 (3.8)</w:t>
            </w:r>
          </w:p>
        </w:tc>
        <w:tc>
          <w:tcPr>
            <w:tcW w:w="836" w:type="pct"/>
          </w:tcPr>
          <w:p w14:paraId="08703935" w14:textId="35420CA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70 (4.0)</w:t>
            </w:r>
          </w:p>
        </w:tc>
      </w:tr>
      <w:tr w:rsidR="00135DA1" w:rsidRPr="00135DA1" w14:paraId="485B5979" w14:textId="77777777" w:rsidTr="00E024EE">
        <w:trPr>
          <w:trHeight w:val="250"/>
        </w:trPr>
        <w:tc>
          <w:tcPr>
            <w:tcW w:w="1492" w:type="pct"/>
          </w:tcPr>
          <w:p w14:paraId="055FD385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Education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48424E7D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2C9DB97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4FA02F4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6500EF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66FE93D7" w14:textId="77777777" w:rsidTr="00E024EE">
        <w:trPr>
          <w:trHeight w:val="250"/>
        </w:trPr>
        <w:tc>
          <w:tcPr>
            <w:tcW w:w="1492" w:type="pct"/>
          </w:tcPr>
          <w:p w14:paraId="738449D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&lt; High School</w:t>
            </w:r>
          </w:p>
        </w:tc>
        <w:tc>
          <w:tcPr>
            <w:tcW w:w="943" w:type="pct"/>
          </w:tcPr>
          <w:p w14:paraId="35111FCF" w14:textId="69BFD7D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,824 (39.2)</w:t>
            </w:r>
          </w:p>
        </w:tc>
        <w:tc>
          <w:tcPr>
            <w:tcW w:w="864" w:type="pct"/>
          </w:tcPr>
          <w:p w14:paraId="6CFE2149" w14:textId="41EB5BA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94 (44.4)</w:t>
            </w:r>
          </w:p>
        </w:tc>
        <w:tc>
          <w:tcPr>
            <w:tcW w:w="865" w:type="pct"/>
          </w:tcPr>
          <w:p w14:paraId="6C4FEC98" w14:textId="7D27BD0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782 (38.3)</w:t>
            </w:r>
          </w:p>
        </w:tc>
        <w:tc>
          <w:tcPr>
            <w:tcW w:w="836" w:type="pct"/>
          </w:tcPr>
          <w:p w14:paraId="513485D1" w14:textId="788AB71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648 (39.1)</w:t>
            </w:r>
          </w:p>
        </w:tc>
      </w:tr>
      <w:tr w:rsidR="00135DA1" w:rsidRPr="00135DA1" w14:paraId="16D7A71D" w14:textId="77777777" w:rsidTr="00E024EE">
        <w:trPr>
          <w:trHeight w:val="250"/>
        </w:trPr>
        <w:tc>
          <w:tcPr>
            <w:tcW w:w="1492" w:type="pct"/>
          </w:tcPr>
          <w:p w14:paraId="4F7A950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High School</w:t>
            </w:r>
          </w:p>
        </w:tc>
        <w:tc>
          <w:tcPr>
            <w:tcW w:w="943" w:type="pct"/>
          </w:tcPr>
          <w:p w14:paraId="2CB49D17" w14:textId="7FC7ADF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599 (30.9)</w:t>
            </w:r>
          </w:p>
        </w:tc>
        <w:tc>
          <w:tcPr>
            <w:tcW w:w="864" w:type="pct"/>
          </w:tcPr>
          <w:p w14:paraId="27FB49E2" w14:textId="7C9DC9A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67 (30.1)</w:t>
            </w:r>
          </w:p>
        </w:tc>
        <w:tc>
          <w:tcPr>
            <w:tcW w:w="865" w:type="pct"/>
          </w:tcPr>
          <w:p w14:paraId="6E4E245D" w14:textId="4C4D508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432 (30.8)</w:t>
            </w:r>
          </w:p>
        </w:tc>
        <w:tc>
          <w:tcPr>
            <w:tcW w:w="836" w:type="pct"/>
          </w:tcPr>
          <w:p w14:paraId="46D5E5A4" w14:textId="4D17FF1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900 (31.1)</w:t>
            </w:r>
          </w:p>
        </w:tc>
      </w:tr>
      <w:tr w:rsidR="00135DA1" w:rsidRPr="00135DA1" w14:paraId="6E96829C" w14:textId="77777777" w:rsidTr="00E024EE">
        <w:trPr>
          <w:trHeight w:val="250"/>
        </w:trPr>
        <w:tc>
          <w:tcPr>
            <w:tcW w:w="1492" w:type="pct"/>
          </w:tcPr>
          <w:p w14:paraId="6A32B18A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 &gt; High School</w:t>
            </w:r>
          </w:p>
        </w:tc>
        <w:tc>
          <w:tcPr>
            <w:tcW w:w="943" w:type="pct"/>
          </w:tcPr>
          <w:p w14:paraId="35D1E934" w14:textId="2A68CCC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343 (29.2)</w:t>
            </w:r>
          </w:p>
        </w:tc>
        <w:tc>
          <w:tcPr>
            <w:tcW w:w="864" w:type="pct"/>
          </w:tcPr>
          <w:p w14:paraId="50EC4336" w14:textId="2CA14B2E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16 (24.3)</w:t>
            </w:r>
          </w:p>
        </w:tc>
        <w:tc>
          <w:tcPr>
            <w:tcW w:w="865" w:type="pct"/>
          </w:tcPr>
          <w:p w14:paraId="12DB47DC" w14:textId="42CDDDEE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404 (30.2)</w:t>
            </w:r>
          </w:p>
        </w:tc>
        <w:tc>
          <w:tcPr>
            <w:tcW w:w="836" w:type="pct"/>
          </w:tcPr>
          <w:p w14:paraId="01608337" w14:textId="6EC7D27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723 (29.2)</w:t>
            </w:r>
          </w:p>
        </w:tc>
      </w:tr>
      <w:tr w:rsidR="00135DA1" w:rsidRPr="00135DA1" w14:paraId="649D6E72" w14:textId="77777777" w:rsidTr="00E024EE">
        <w:trPr>
          <w:trHeight w:val="250"/>
        </w:trPr>
        <w:tc>
          <w:tcPr>
            <w:tcW w:w="1492" w:type="pct"/>
          </w:tcPr>
          <w:p w14:paraId="1F1D8C44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4B9AD9CE" w14:textId="11856449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4 (0.6)</w:t>
            </w:r>
          </w:p>
        </w:tc>
        <w:tc>
          <w:tcPr>
            <w:tcW w:w="864" w:type="pct"/>
          </w:tcPr>
          <w:p w14:paraId="0EA28A28" w14:textId="02E22BB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1 (1.2)</w:t>
            </w:r>
          </w:p>
        </w:tc>
        <w:tc>
          <w:tcPr>
            <w:tcW w:w="865" w:type="pct"/>
          </w:tcPr>
          <w:p w14:paraId="0C9ADD9A" w14:textId="39B421D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0 (0.6)</w:t>
            </w:r>
          </w:p>
        </w:tc>
        <w:tc>
          <w:tcPr>
            <w:tcW w:w="836" w:type="pct"/>
          </w:tcPr>
          <w:p w14:paraId="2C3411D9" w14:textId="4E83E3F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3 (0.6)</w:t>
            </w:r>
          </w:p>
        </w:tc>
      </w:tr>
      <w:tr w:rsidR="00135DA1" w:rsidRPr="00135DA1" w14:paraId="1F70AFCE" w14:textId="77777777" w:rsidTr="00E024EE">
        <w:trPr>
          <w:trHeight w:val="250"/>
        </w:trPr>
        <w:tc>
          <w:tcPr>
            <w:tcW w:w="1492" w:type="pct"/>
          </w:tcPr>
          <w:p w14:paraId="06A30999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Poverty-income ratio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37B3E190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0AE126E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7A9D7035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4E6A5B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1AAC079F" w14:textId="77777777" w:rsidTr="00E024EE">
        <w:trPr>
          <w:trHeight w:val="250"/>
        </w:trPr>
        <w:tc>
          <w:tcPr>
            <w:tcW w:w="1492" w:type="pct"/>
          </w:tcPr>
          <w:p w14:paraId="41154681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&lt; 130%</w:t>
            </w:r>
          </w:p>
        </w:tc>
        <w:tc>
          <w:tcPr>
            <w:tcW w:w="943" w:type="pct"/>
          </w:tcPr>
          <w:p w14:paraId="683EA671" w14:textId="4565048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355 (29.3)</w:t>
            </w:r>
          </w:p>
        </w:tc>
        <w:tc>
          <w:tcPr>
            <w:tcW w:w="864" w:type="pct"/>
          </w:tcPr>
          <w:p w14:paraId="46842640" w14:textId="34CD72E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41 (38.4)</w:t>
            </w:r>
          </w:p>
        </w:tc>
        <w:tc>
          <w:tcPr>
            <w:tcW w:w="865" w:type="pct"/>
          </w:tcPr>
          <w:p w14:paraId="56BC3FFD" w14:textId="48BE625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242 (26.7)</w:t>
            </w:r>
          </w:p>
        </w:tc>
        <w:tc>
          <w:tcPr>
            <w:tcW w:w="836" w:type="pct"/>
          </w:tcPr>
          <w:p w14:paraId="0EEFA57B" w14:textId="4ACF433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772 (29.7)</w:t>
            </w:r>
          </w:p>
        </w:tc>
      </w:tr>
      <w:tr w:rsidR="00135DA1" w:rsidRPr="00135DA1" w14:paraId="2C039F77" w14:textId="77777777" w:rsidTr="00E024EE">
        <w:trPr>
          <w:trHeight w:val="250"/>
        </w:trPr>
        <w:tc>
          <w:tcPr>
            <w:tcW w:w="1492" w:type="pct"/>
          </w:tcPr>
          <w:p w14:paraId="54AD317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130%-349%</w:t>
            </w:r>
          </w:p>
        </w:tc>
        <w:tc>
          <w:tcPr>
            <w:tcW w:w="943" w:type="pct"/>
          </w:tcPr>
          <w:p w14:paraId="135029E8" w14:textId="4F6ACDB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006 (40.4)</w:t>
            </w:r>
          </w:p>
        </w:tc>
        <w:tc>
          <w:tcPr>
            <w:tcW w:w="864" w:type="pct"/>
          </w:tcPr>
          <w:p w14:paraId="0564642E" w14:textId="0C52D49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06 (34.5)</w:t>
            </w:r>
          </w:p>
        </w:tc>
        <w:tc>
          <w:tcPr>
            <w:tcW w:w="865" w:type="pct"/>
          </w:tcPr>
          <w:p w14:paraId="7763E358" w14:textId="60B1D05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920 (41.3)</w:t>
            </w:r>
          </w:p>
        </w:tc>
        <w:tc>
          <w:tcPr>
            <w:tcW w:w="836" w:type="pct"/>
          </w:tcPr>
          <w:p w14:paraId="4E158E5F" w14:textId="2092514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780 (40.5)</w:t>
            </w:r>
          </w:p>
        </w:tc>
      </w:tr>
      <w:tr w:rsidR="00135DA1" w:rsidRPr="00135DA1" w14:paraId="0508E279" w14:textId="77777777" w:rsidTr="00E024EE">
        <w:trPr>
          <w:trHeight w:val="250"/>
        </w:trPr>
        <w:tc>
          <w:tcPr>
            <w:tcW w:w="1492" w:type="pct"/>
          </w:tcPr>
          <w:p w14:paraId="2209609D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≥ 350%</w:t>
            </w:r>
          </w:p>
        </w:tc>
        <w:tc>
          <w:tcPr>
            <w:tcW w:w="943" w:type="pct"/>
          </w:tcPr>
          <w:p w14:paraId="5CCC2C58" w14:textId="4F629AD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156 (21.2)</w:t>
            </w:r>
          </w:p>
        </w:tc>
        <w:tc>
          <w:tcPr>
            <w:tcW w:w="864" w:type="pct"/>
          </w:tcPr>
          <w:p w14:paraId="1FCE067C" w14:textId="2844E90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49 (16.8)</w:t>
            </w:r>
          </w:p>
        </w:tc>
        <w:tc>
          <w:tcPr>
            <w:tcW w:w="865" w:type="pct"/>
          </w:tcPr>
          <w:p w14:paraId="3DDB86B5" w14:textId="76ADBD3C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121 (24.1)</w:t>
            </w:r>
          </w:p>
        </w:tc>
        <w:tc>
          <w:tcPr>
            <w:tcW w:w="836" w:type="pct"/>
          </w:tcPr>
          <w:p w14:paraId="29CBA86B" w14:textId="0241B05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886 (20.2)</w:t>
            </w:r>
          </w:p>
        </w:tc>
      </w:tr>
      <w:tr w:rsidR="00135DA1" w:rsidRPr="00135DA1" w14:paraId="7E0C22E5" w14:textId="77777777" w:rsidTr="00E024EE">
        <w:trPr>
          <w:trHeight w:val="250"/>
        </w:trPr>
        <w:tc>
          <w:tcPr>
            <w:tcW w:w="1492" w:type="pct"/>
          </w:tcPr>
          <w:p w14:paraId="40E4E804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28A5B3CD" w14:textId="14DA9D7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343 (9.0)</w:t>
            </w:r>
          </w:p>
        </w:tc>
        <w:tc>
          <w:tcPr>
            <w:tcW w:w="864" w:type="pct"/>
          </w:tcPr>
          <w:p w14:paraId="77EF8AD9" w14:textId="2D17CC8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2 (10.4)</w:t>
            </w:r>
          </w:p>
        </w:tc>
        <w:tc>
          <w:tcPr>
            <w:tcW w:w="865" w:type="pct"/>
          </w:tcPr>
          <w:p w14:paraId="3BAE9CB2" w14:textId="050D603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65 (7.9)</w:t>
            </w:r>
          </w:p>
        </w:tc>
        <w:tc>
          <w:tcPr>
            <w:tcW w:w="836" w:type="pct"/>
          </w:tcPr>
          <w:p w14:paraId="34BE27DD" w14:textId="6D30BEF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886 (9.5)</w:t>
            </w:r>
          </w:p>
        </w:tc>
      </w:tr>
      <w:tr w:rsidR="00135DA1" w:rsidRPr="00135DA1" w14:paraId="2C8F0D47" w14:textId="77777777" w:rsidTr="00E024EE">
        <w:trPr>
          <w:trHeight w:val="250"/>
        </w:trPr>
        <w:tc>
          <w:tcPr>
            <w:tcW w:w="1492" w:type="pct"/>
          </w:tcPr>
          <w:p w14:paraId="32A3B4B0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Physical activity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4D578367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158DA7D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38C2BF9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223D811D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48E48472" w14:textId="77777777" w:rsidTr="00E024EE">
        <w:trPr>
          <w:trHeight w:val="250"/>
        </w:trPr>
        <w:tc>
          <w:tcPr>
            <w:tcW w:w="1492" w:type="pct"/>
          </w:tcPr>
          <w:p w14:paraId="06FD2B2C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Active</w:t>
            </w:r>
          </w:p>
        </w:tc>
        <w:tc>
          <w:tcPr>
            <w:tcW w:w="943" w:type="pct"/>
          </w:tcPr>
          <w:p w14:paraId="396DEA50" w14:textId="0305F5A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,493 (37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48C2C2CC" w14:textId="021A472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18 (35.8)</w:t>
            </w:r>
          </w:p>
        </w:tc>
        <w:tc>
          <w:tcPr>
            <w:tcW w:w="865" w:type="pct"/>
          </w:tcPr>
          <w:p w14:paraId="72B7EDBD" w14:textId="452737D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705 (36.7)</w:t>
            </w:r>
          </w:p>
        </w:tc>
        <w:tc>
          <w:tcPr>
            <w:tcW w:w="836" w:type="pct"/>
          </w:tcPr>
          <w:p w14:paraId="15285F81" w14:textId="0C9538AE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470 (37.2)</w:t>
            </w:r>
          </w:p>
        </w:tc>
      </w:tr>
      <w:tr w:rsidR="00135DA1" w:rsidRPr="00135DA1" w14:paraId="368A420B" w14:textId="77777777" w:rsidTr="00E024EE">
        <w:trPr>
          <w:trHeight w:val="250"/>
        </w:trPr>
        <w:tc>
          <w:tcPr>
            <w:tcW w:w="1492" w:type="pct"/>
          </w:tcPr>
          <w:p w14:paraId="01B9E62E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Insufficiently active</w:t>
            </w:r>
          </w:p>
        </w:tc>
        <w:tc>
          <w:tcPr>
            <w:tcW w:w="943" w:type="pct"/>
          </w:tcPr>
          <w:p w14:paraId="53C0213E" w14:textId="4AFC757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155 (41.4)</w:t>
            </w:r>
          </w:p>
        </w:tc>
        <w:tc>
          <w:tcPr>
            <w:tcW w:w="864" w:type="pct"/>
          </w:tcPr>
          <w:p w14:paraId="0CC819A7" w14:textId="53AC16F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23 (36.4)</w:t>
            </w:r>
          </w:p>
        </w:tc>
        <w:tc>
          <w:tcPr>
            <w:tcW w:w="865" w:type="pct"/>
          </w:tcPr>
          <w:p w14:paraId="738CC2C7" w14:textId="0BFA04E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964 (42.3)</w:t>
            </w:r>
          </w:p>
        </w:tc>
        <w:tc>
          <w:tcPr>
            <w:tcW w:w="836" w:type="pct"/>
          </w:tcPr>
          <w:p w14:paraId="7A194573" w14:textId="119BFA5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868 (41.5)</w:t>
            </w:r>
          </w:p>
        </w:tc>
      </w:tr>
      <w:tr w:rsidR="00135DA1" w:rsidRPr="00135DA1" w14:paraId="76D8291C" w14:textId="77777777" w:rsidTr="00E024EE">
        <w:trPr>
          <w:trHeight w:val="250"/>
        </w:trPr>
        <w:tc>
          <w:tcPr>
            <w:tcW w:w="1492" w:type="pct"/>
          </w:tcPr>
          <w:p w14:paraId="71145DCF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Inactive</w:t>
            </w:r>
          </w:p>
        </w:tc>
        <w:tc>
          <w:tcPr>
            <w:tcW w:w="943" w:type="pct"/>
          </w:tcPr>
          <w:p w14:paraId="355FC8C8" w14:textId="5232C9F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212 (21.6)</w:t>
            </w:r>
          </w:p>
        </w:tc>
        <w:tc>
          <w:tcPr>
            <w:tcW w:w="864" w:type="pct"/>
          </w:tcPr>
          <w:p w14:paraId="36A680CA" w14:textId="27DF102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47 (27.8)</w:t>
            </w:r>
          </w:p>
        </w:tc>
        <w:tc>
          <w:tcPr>
            <w:tcW w:w="865" w:type="pct"/>
          </w:tcPr>
          <w:p w14:paraId="2CA7A0F2" w14:textId="337B856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79 (21.1)</w:t>
            </w:r>
          </w:p>
        </w:tc>
        <w:tc>
          <w:tcPr>
            <w:tcW w:w="836" w:type="pct"/>
          </w:tcPr>
          <w:p w14:paraId="35D63C68" w14:textId="24B8B29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986 (21.3)</w:t>
            </w:r>
          </w:p>
        </w:tc>
      </w:tr>
      <w:tr w:rsidR="00135DA1" w:rsidRPr="00135DA1" w14:paraId="47255E29" w14:textId="77777777" w:rsidTr="00E024EE">
        <w:trPr>
          <w:trHeight w:val="250"/>
        </w:trPr>
        <w:tc>
          <w:tcPr>
            <w:tcW w:w="1492" w:type="pct"/>
          </w:tcPr>
          <w:p w14:paraId="5DAE1460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Alcohol consumption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7A5094C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00691B7F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5B509267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3D0D6D4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3CD54900" w14:textId="77777777" w:rsidTr="00E024EE">
        <w:trPr>
          <w:trHeight w:val="250"/>
        </w:trPr>
        <w:tc>
          <w:tcPr>
            <w:tcW w:w="1492" w:type="pct"/>
          </w:tcPr>
          <w:p w14:paraId="7F9A14EC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0 drink/week</w:t>
            </w:r>
          </w:p>
        </w:tc>
        <w:tc>
          <w:tcPr>
            <w:tcW w:w="943" w:type="pct"/>
          </w:tcPr>
          <w:p w14:paraId="55218D41" w14:textId="017A047C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538 (17.1)</w:t>
            </w:r>
          </w:p>
        </w:tc>
        <w:tc>
          <w:tcPr>
            <w:tcW w:w="864" w:type="pct"/>
          </w:tcPr>
          <w:p w14:paraId="0334E9A2" w14:textId="5CA7B78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60 (18.0)</w:t>
            </w:r>
          </w:p>
        </w:tc>
        <w:tc>
          <w:tcPr>
            <w:tcW w:w="865" w:type="pct"/>
          </w:tcPr>
          <w:p w14:paraId="1FF3985C" w14:textId="29386EC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806 (17.3)</w:t>
            </w:r>
          </w:p>
        </w:tc>
        <w:tc>
          <w:tcPr>
            <w:tcW w:w="836" w:type="pct"/>
          </w:tcPr>
          <w:p w14:paraId="5F28D737" w14:textId="74FE1BE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572 (16.9)</w:t>
            </w:r>
          </w:p>
        </w:tc>
      </w:tr>
      <w:tr w:rsidR="00135DA1" w:rsidRPr="00135DA1" w14:paraId="6507CC79" w14:textId="77777777" w:rsidTr="00E024EE">
        <w:trPr>
          <w:trHeight w:val="250"/>
        </w:trPr>
        <w:tc>
          <w:tcPr>
            <w:tcW w:w="1492" w:type="pct"/>
          </w:tcPr>
          <w:p w14:paraId="5D5E4DAE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&lt; 1 drink/week</w:t>
            </w:r>
          </w:p>
        </w:tc>
        <w:tc>
          <w:tcPr>
            <w:tcW w:w="943" w:type="pct"/>
          </w:tcPr>
          <w:p w14:paraId="05D6ED66" w14:textId="410ACC0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736 (11.7)</w:t>
            </w:r>
          </w:p>
        </w:tc>
        <w:tc>
          <w:tcPr>
            <w:tcW w:w="864" w:type="pct"/>
          </w:tcPr>
          <w:p w14:paraId="215E05B9" w14:textId="53828BA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0 (10.1)</w:t>
            </w:r>
          </w:p>
        </w:tc>
        <w:tc>
          <w:tcPr>
            <w:tcW w:w="865" w:type="pct"/>
          </w:tcPr>
          <w:p w14:paraId="2F0E4F5E" w14:textId="523421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27 (11.3)</w:t>
            </w:r>
          </w:p>
        </w:tc>
        <w:tc>
          <w:tcPr>
            <w:tcW w:w="836" w:type="pct"/>
          </w:tcPr>
          <w:p w14:paraId="530795B9" w14:textId="34F4BAF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119 (12.0)</w:t>
            </w:r>
          </w:p>
        </w:tc>
      </w:tr>
      <w:tr w:rsidR="00135DA1" w:rsidRPr="00135DA1" w14:paraId="25D81FB7" w14:textId="77777777" w:rsidTr="00E024EE">
        <w:trPr>
          <w:trHeight w:val="250"/>
        </w:trPr>
        <w:tc>
          <w:tcPr>
            <w:tcW w:w="1492" w:type="pct"/>
          </w:tcPr>
          <w:p w14:paraId="773C17DE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1-6 drinks/week</w:t>
            </w:r>
          </w:p>
        </w:tc>
        <w:tc>
          <w:tcPr>
            <w:tcW w:w="943" w:type="pct"/>
          </w:tcPr>
          <w:p w14:paraId="576C9EA7" w14:textId="5642379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914 (19.6)</w:t>
            </w:r>
          </w:p>
        </w:tc>
        <w:tc>
          <w:tcPr>
            <w:tcW w:w="864" w:type="pct"/>
          </w:tcPr>
          <w:p w14:paraId="7D0F4202" w14:textId="2BB6067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75 (19.7)</w:t>
            </w:r>
          </w:p>
        </w:tc>
        <w:tc>
          <w:tcPr>
            <w:tcW w:w="865" w:type="pct"/>
          </w:tcPr>
          <w:p w14:paraId="4D6442A8" w14:textId="0123414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900 (19.4)</w:t>
            </w:r>
          </w:p>
        </w:tc>
        <w:tc>
          <w:tcPr>
            <w:tcW w:w="836" w:type="pct"/>
          </w:tcPr>
          <w:p w14:paraId="1A5E11A8" w14:textId="408B004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839 (19.7)</w:t>
            </w:r>
          </w:p>
        </w:tc>
      </w:tr>
      <w:tr w:rsidR="00135DA1" w:rsidRPr="00135DA1" w14:paraId="5A225F79" w14:textId="77777777" w:rsidTr="00E024EE">
        <w:trPr>
          <w:trHeight w:val="250"/>
        </w:trPr>
        <w:tc>
          <w:tcPr>
            <w:tcW w:w="1492" w:type="pct"/>
          </w:tcPr>
          <w:p w14:paraId="6F458678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≥ 7 drinks/week</w:t>
            </w:r>
          </w:p>
        </w:tc>
        <w:tc>
          <w:tcPr>
            <w:tcW w:w="943" w:type="pct"/>
          </w:tcPr>
          <w:p w14:paraId="5944A560" w14:textId="455B2AE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952 (13.1)</w:t>
            </w:r>
          </w:p>
        </w:tc>
        <w:tc>
          <w:tcPr>
            <w:tcW w:w="864" w:type="pct"/>
          </w:tcPr>
          <w:p w14:paraId="3989306A" w14:textId="2F9771D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16 (13.1)</w:t>
            </w:r>
          </w:p>
        </w:tc>
        <w:tc>
          <w:tcPr>
            <w:tcW w:w="865" w:type="pct"/>
          </w:tcPr>
          <w:p w14:paraId="5F13127F" w14:textId="5FF6878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90 (12.7)</w:t>
            </w:r>
          </w:p>
        </w:tc>
        <w:tc>
          <w:tcPr>
            <w:tcW w:w="836" w:type="pct"/>
          </w:tcPr>
          <w:p w14:paraId="79B9709E" w14:textId="0FB9A0F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246 (13.4)</w:t>
            </w:r>
          </w:p>
        </w:tc>
      </w:tr>
      <w:tr w:rsidR="00135DA1" w:rsidRPr="00135DA1" w14:paraId="49DCB08D" w14:textId="77777777" w:rsidTr="00E024EE">
        <w:trPr>
          <w:trHeight w:val="250"/>
        </w:trPr>
        <w:tc>
          <w:tcPr>
            <w:tcW w:w="1492" w:type="pct"/>
          </w:tcPr>
          <w:p w14:paraId="73B58B6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16B1140F" w14:textId="558A406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,720 (38.5)</w:t>
            </w:r>
          </w:p>
        </w:tc>
        <w:tc>
          <w:tcPr>
            <w:tcW w:w="864" w:type="pct"/>
          </w:tcPr>
          <w:p w14:paraId="225B34D4" w14:textId="5F608DD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47 (39.1)</w:t>
            </w:r>
          </w:p>
        </w:tc>
        <w:tc>
          <w:tcPr>
            <w:tcW w:w="865" w:type="pct"/>
          </w:tcPr>
          <w:p w14:paraId="20067765" w14:textId="162EBC8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825 (39.3)</w:t>
            </w:r>
          </w:p>
        </w:tc>
        <w:tc>
          <w:tcPr>
            <w:tcW w:w="836" w:type="pct"/>
          </w:tcPr>
          <w:p w14:paraId="331F1105" w14:textId="1A03B38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548 (38.1)</w:t>
            </w:r>
          </w:p>
        </w:tc>
      </w:tr>
      <w:tr w:rsidR="00135DA1" w:rsidRPr="00135DA1" w14:paraId="04298117" w14:textId="77777777" w:rsidTr="00E024EE">
        <w:trPr>
          <w:trHeight w:val="250"/>
        </w:trPr>
        <w:tc>
          <w:tcPr>
            <w:tcW w:w="1492" w:type="pct"/>
          </w:tcPr>
          <w:p w14:paraId="326DF2DB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Smoking status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3F0A8909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237F11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727E801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20FC252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0C8B4F6D" w14:textId="77777777" w:rsidTr="00E024EE">
        <w:trPr>
          <w:trHeight w:val="250"/>
        </w:trPr>
        <w:tc>
          <w:tcPr>
            <w:tcW w:w="1492" w:type="pct"/>
          </w:tcPr>
          <w:p w14:paraId="474A0CDF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Past smoker</w:t>
            </w:r>
          </w:p>
        </w:tc>
        <w:tc>
          <w:tcPr>
            <w:tcW w:w="943" w:type="pct"/>
          </w:tcPr>
          <w:p w14:paraId="7EDCA5B8" w14:textId="33D590C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941 (26.5)</w:t>
            </w:r>
          </w:p>
        </w:tc>
        <w:tc>
          <w:tcPr>
            <w:tcW w:w="864" w:type="pct"/>
          </w:tcPr>
          <w:p w14:paraId="71CE7475" w14:textId="1B0B212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12 (35.1)</w:t>
            </w:r>
          </w:p>
        </w:tc>
        <w:tc>
          <w:tcPr>
            <w:tcW w:w="865" w:type="pct"/>
          </w:tcPr>
          <w:p w14:paraId="1856AD02" w14:textId="1502B5B9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132 (24.4)</w:t>
            </w:r>
          </w:p>
        </w:tc>
        <w:tc>
          <w:tcPr>
            <w:tcW w:w="836" w:type="pct"/>
          </w:tcPr>
          <w:p w14:paraId="5037ECFC" w14:textId="24023FA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497 (26.8)</w:t>
            </w:r>
          </w:p>
        </w:tc>
      </w:tr>
      <w:tr w:rsidR="00135DA1" w:rsidRPr="00135DA1" w14:paraId="00B65E60" w14:textId="77777777" w:rsidTr="00E024EE">
        <w:trPr>
          <w:trHeight w:val="238"/>
        </w:trPr>
        <w:tc>
          <w:tcPr>
            <w:tcW w:w="1492" w:type="pct"/>
          </w:tcPr>
          <w:p w14:paraId="5772ADD6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Current smoker</w:t>
            </w:r>
          </w:p>
        </w:tc>
        <w:tc>
          <w:tcPr>
            <w:tcW w:w="943" w:type="pct"/>
          </w:tcPr>
          <w:p w14:paraId="6583CF25" w14:textId="231EEDB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,569 (24.0)</w:t>
            </w:r>
          </w:p>
        </w:tc>
        <w:tc>
          <w:tcPr>
            <w:tcW w:w="864" w:type="pct"/>
          </w:tcPr>
          <w:p w14:paraId="0CAEA792" w14:textId="0551453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69 (19.0)</w:t>
            </w:r>
          </w:p>
        </w:tc>
        <w:tc>
          <w:tcPr>
            <w:tcW w:w="865" w:type="pct"/>
          </w:tcPr>
          <w:p w14:paraId="235F3973" w14:textId="19D8E40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,193 (25.7)</w:t>
            </w:r>
          </w:p>
        </w:tc>
        <w:tc>
          <w:tcPr>
            <w:tcW w:w="836" w:type="pct"/>
          </w:tcPr>
          <w:p w14:paraId="172BA71A" w14:textId="30B108A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207 (23.7)</w:t>
            </w:r>
          </w:p>
        </w:tc>
      </w:tr>
      <w:tr w:rsidR="00135DA1" w:rsidRPr="00135DA1" w14:paraId="61F0A00A" w14:textId="77777777" w:rsidTr="00E024EE">
        <w:trPr>
          <w:trHeight w:val="250"/>
        </w:trPr>
        <w:tc>
          <w:tcPr>
            <w:tcW w:w="1492" w:type="pct"/>
          </w:tcPr>
          <w:p w14:paraId="6F4F38C0" w14:textId="2A40D004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4D412093" w14:textId="749268C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7,350 (49.5)</w:t>
            </w:r>
          </w:p>
        </w:tc>
        <w:tc>
          <w:tcPr>
            <w:tcW w:w="864" w:type="pct"/>
          </w:tcPr>
          <w:p w14:paraId="568B9253" w14:textId="12A6EC22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07 (45.8)</w:t>
            </w:r>
          </w:p>
        </w:tc>
        <w:tc>
          <w:tcPr>
            <w:tcW w:w="865" w:type="pct"/>
          </w:tcPr>
          <w:p w14:paraId="43795BB6" w14:textId="1B394728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323 (50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135DA1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21C01BA0" w14:textId="0886D369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620 (49.5)</w:t>
            </w:r>
          </w:p>
        </w:tc>
      </w:tr>
      <w:tr w:rsidR="00135DA1" w:rsidRPr="00135DA1" w14:paraId="1C7DA311" w14:textId="77777777" w:rsidTr="00E024EE">
        <w:trPr>
          <w:trHeight w:val="250"/>
        </w:trPr>
        <w:tc>
          <w:tcPr>
            <w:tcW w:w="1492" w:type="pct"/>
          </w:tcPr>
          <w:p w14:paraId="7D9640F3" w14:textId="5785A986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Survey period, N (%)</w:t>
            </w:r>
          </w:p>
        </w:tc>
        <w:tc>
          <w:tcPr>
            <w:tcW w:w="943" w:type="pct"/>
          </w:tcPr>
          <w:p w14:paraId="08469E0C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829D7E7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84C6C79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6EA103C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644B881D" w14:textId="77777777" w:rsidTr="00E024EE">
        <w:trPr>
          <w:trHeight w:val="250"/>
        </w:trPr>
        <w:tc>
          <w:tcPr>
            <w:tcW w:w="1492" w:type="pct"/>
          </w:tcPr>
          <w:p w14:paraId="5DC76A93" w14:textId="4F22A155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1988-1991</w:t>
            </w:r>
          </w:p>
        </w:tc>
        <w:tc>
          <w:tcPr>
            <w:tcW w:w="943" w:type="pct"/>
          </w:tcPr>
          <w:p w14:paraId="4650723A" w14:textId="2FC9CE2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7,247 (48.8)</w:t>
            </w:r>
          </w:p>
        </w:tc>
        <w:tc>
          <w:tcPr>
            <w:tcW w:w="864" w:type="pct"/>
          </w:tcPr>
          <w:p w14:paraId="173AF955" w14:textId="37690B4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62 (40.8)</w:t>
            </w:r>
          </w:p>
        </w:tc>
        <w:tc>
          <w:tcPr>
            <w:tcW w:w="865" w:type="pct"/>
          </w:tcPr>
          <w:p w14:paraId="4C7BF8B0" w14:textId="53E396F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290 (49.3)</w:t>
            </w:r>
          </w:p>
        </w:tc>
        <w:tc>
          <w:tcPr>
            <w:tcW w:w="836" w:type="pct"/>
          </w:tcPr>
          <w:p w14:paraId="4B00445D" w14:textId="5D233D39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595 (49.3)</w:t>
            </w:r>
          </w:p>
        </w:tc>
      </w:tr>
      <w:tr w:rsidR="00135DA1" w:rsidRPr="00135DA1" w14:paraId="0DB4735D" w14:textId="77777777" w:rsidTr="00E024EE">
        <w:trPr>
          <w:trHeight w:val="250"/>
        </w:trPr>
        <w:tc>
          <w:tcPr>
            <w:tcW w:w="1492" w:type="pct"/>
          </w:tcPr>
          <w:p w14:paraId="5023F39C" w14:textId="0F84781C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1991-1994</w:t>
            </w:r>
          </w:p>
        </w:tc>
        <w:tc>
          <w:tcPr>
            <w:tcW w:w="943" w:type="pct"/>
          </w:tcPr>
          <w:p w14:paraId="0E45931F" w14:textId="6BF70C7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7,613 (51.2)</w:t>
            </w:r>
          </w:p>
        </w:tc>
        <w:tc>
          <w:tcPr>
            <w:tcW w:w="864" w:type="pct"/>
          </w:tcPr>
          <w:p w14:paraId="1E29D1DF" w14:textId="2BF0961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26 (59.2)</w:t>
            </w:r>
          </w:p>
        </w:tc>
        <w:tc>
          <w:tcPr>
            <w:tcW w:w="865" w:type="pct"/>
          </w:tcPr>
          <w:p w14:paraId="45652809" w14:textId="47BAB6CA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358 (50.7)</w:t>
            </w:r>
          </w:p>
        </w:tc>
        <w:tc>
          <w:tcPr>
            <w:tcW w:w="836" w:type="pct"/>
          </w:tcPr>
          <w:p w14:paraId="54BDBACF" w14:textId="61033354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729 (50.7)</w:t>
            </w:r>
          </w:p>
        </w:tc>
      </w:tr>
      <w:tr w:rsidR="00135DA1" w:rsidRPr="00135DA1" w14:paraId="009E9888" w14:textId="77777777" w:rsidTr="00E024EE">
        <w:trPr>
          <w:trHeight w:val="250"/>
        </w:trPr>
        <w:tc>
          <w:tcPr>
            <w:tcW w:w="1492" w:type="pct"/>
          </w:tcPr>
          <w:p w14:paraId="67389472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Family history of diabetes, </w:t>
            </w:r>
            <w:r w:rsidRPr="00135DA1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00A3BA1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24262A85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739EBF5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341E11D3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5DA1" w:rsidRPr="00135DA1" w14:paraId="4FD3A5DA" w14:textId="77777777" w:rsidTr="00E024EE">
        <w:trPr>
          <w:trHeight w:val="250"/>
        </w:trPr>
        <w:tc>
          <w:tcPr>
            <w:tcW w:w="1492" w:type="pct"/>
          </w:tcPr>
          <w:p w14:paraId="5F4E5AD1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lastRenderedPageBreak/>
              <w:t xml:space="preserve">   Yes</w:t>
            </w:r>
          </w:p>
        </w:tc>
        <w:tc>
          <w:tcPr>
            <w:tcW w:w="943" w:type="pct"/>
          </w:tcPr>
          <w:p w14:paraId="5BFEF3B8" w14:textId="7975B36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6,404 (43.1)</w:t>
            </w:r>
          </w:p>
        </w:tc>
        <w:tc>
          <w:tcPr>
            <w:tcW w:w="864" w:type="pct"/>
          </w:tcPr>
          <w:p w14:paraId="5ED8BF72" w14:textId="52D5167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314 (35.4)</w:t>
            </w:r>
          </w:p>
        </w:tc>
        <w:tc>
          <w:tcPr>
            <w:tcW w:w="865" w:type="pct"/>
          </w:tcPr>
          <w:p w14:paraId="3C355DF1" w14:textId="53CB1A0F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006 (43.2)</w:t>
            </w:r>
          </w:p>
        </w:tc>
        <w:tc>
          <w:tcPr>
            <w:tcW w:w="836" w:type="pct"/>
          </w:tcPr>
          <w:p w14:paraId="6661C51C" w14:textId="31B39AF3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4,084 (43.8)</w:t>
            </w:r>
          </w:p>
        </w:tc>
      </w:tr>
      <w:tr w:rsidR="00135DA1" w:rsidRPr="00135DA1" w14:paraId="192F5FC4" w14:textId="77777777" w:rsidTr="00E024EE">
        <w:trPr>
          <w:trHeight w:val="250"/>
        </w:trPr>
        <w:tc>
          <w:tcPr>
            <w:tcW w:w="1492" w:type="pct"/>
          </w:tcPr>
          <w:p w14:paraId="058E7E81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No</w:t>
            </w:r>
          </w:p>
        </w:tc>
        <w:tc>
          <w:tcPr>
            <w:tcW w:w="943" w:type="pct"/>
          </w:tcPr>
          <w:p w14:paraId="4697DA54" w14:textId="33702DC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8,211 (55.3)</w:t>
            </w:r>
          </w:p>
        </w:tc>
        <w:tc>
          <w:tcPr>
            <w:tcW w:w="864" w:type="pct"/>
          </w:tcPr>
          <w:p w14:paraId="4A9F9C96" w14:textId="524C2C8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59 (63.0)</w:t>
            </w:r>
          </w:p>
        </w:tc>
        <w:tc>
          <w:tcPr>
            <w:tcW w:w="865" w:type="pct"/>
          </w:tcPr>
          <w:p w14:paraId="6846F8B0" w14:textId="4F54FF20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,558 (55.0)</w:t>
            </w:r>
          </w:p>
        </w:tc>
        <w:tc>
          <w:tcPr>
            <w:tcW w:w="836" w:type="pct"/>
          </w:tcPr>
          <w:p w14:paraId="05BF5BBF" w14:textId="0ACC3E6D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5,094 (54.6)</w:t>
            </w:r>
          </w:p>
        </w:tc>
      </w:tr>
      <w:tr w:rsidR="00135DA1" w:rsidRPr="00135DA1" w14:paraId="1E832DF8" w14:textId="77777777" w:rsidTr="00E024EE">
        <w:trPr>
          <w:trHeight w:val="250"/>
        </w:trPr>
        <w:tc>
          <w:tcPr>
            <w:tcW w:w="1492" w:type="pct"/>
          </w:tcPr>
          <w:p w14:paraId="4979B094" w14:textId="77777777" w:rsidR="00135DA1" w:rsidRPr="00135DA1" w:rsidRDefault="00135DA1" w:rsidP="00135DA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5C77F774" w14:textId="71998136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245 (1.6)</w:t>
            </w:r>
          </w:p>
        </w:tc>
        <w:tc>
          <w:tcPr>
            <w:tcW w:w="864" w:type="pct"/>
          </w:tcPr>
          <w:p w14:paraId="015D073E" w14:textId="5883A03B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5 (1.7)</w:t>
            </w:r>
          </w:p>
        </w:tc>
        <w:tc>
          <w:tcPr>
            <w:tcW w:w="865" w:type="pct"/>
          </w:tcPr>
          <w:p w14:paraId="68EB90CA" w14:textId="4CA6DFF5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84 (1.8)</w:t>
            </w:r>
          </w:p>
        </w:tc>
        <w:tc>
          <w:tcPr>
            <w:tcW w:w="836" w:type="pct"/>
          </w:tcPr>
          <w:p w14:paraId="301E8939" w14:textId="38EAA2C1" w:rsidR="00135DA1" w:rsidRPr="00135DA1" w:rsidRDefault="00135DA1" w:rsidP="00135DA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35DA1">
              <w:rPr>
                <w:rFonts w:ascii="Arial" w:hAnsi="Arial" w:cs="Arial"/>
                <w:sz w:val="20"/>
                <w:szCs w:val="20"/>
              </w:rPr>
              <w:t>146 (1.6)</w:t>
            </w:r>
          </w:p>
        </w:tc>
      </w:tr>
    </w:tbl>
    <w:p w14:paraId="684EEC36" w14:textId="77777777" w:rsidR="00135DA1" w:rsidRDefault="00135DA1" w:rsidP="00A437BB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298749E7" w14:textId="775F1BF4" w:rsidR="00D25571" w:rsidRPr="0077529F" w:rsidRDefault="009F4B35" w:rsidP="00A437BB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Abbreviations:</w:t>
      </w:r>
      <w:r w:rsidR="0099562F" w:rsidRPr="0077529F">
        <w:rPr>
          <w:rFonts w:ascii="Arial" w:hAnsi="Arial" w:cs="Arial"/>
          <w:sz w:val="16"/>
          <w:szCs w:val="16"/>
        </w:rPr>
        <w:t xml:space="preserve"> </w:t>
      </w:r>
      <w:r w:rsidR="00D25571" w:rsidRPr="0077529F">
        <w:rPr>
          <w:rFonts w:ascii="Arial" w:hAnsi="Arial" w:cs="Arial"/>
          <w:sz w:val="16"/>
          <w:szCs w:val="16"/>
        </w:rPr>
        <w:t>BMI, body mass index; HbA</w:t>
      </w:r>
      <w:r w:rsidR="00D25571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D25571" w:rsidRPr="0077529F">
        <w:rPr>
          <w:rFonts w:ascii="Arial" w:hAnsi="Arial" w:cs="Arial"/>
          <w:sz w:val="16"/>
          <w:szCs w:val="16"/>
        </w:rPr>
        <w:t>, hemoglobin A</w:t>
      </w:r>
      <w:r w:rsidR="00D25571" w:rsidRPr="0077529F">
        <w:rPr>
          <w:rFonts w:ascii="Arial" w:hAnsi="Arial" w:cs="Arial"/>
          <w:sz w:val="16"/>
          <w:szCs w:val="16"/>
          <w:vertAlign w:val="subscript"/>
        </w:rPr>
        <w:t>1c</w:t>
      </w:r>
      <w:r w:rsidR="00D25571" w:rsidRPr="0077529F">
        <w:rPr>
          <w:rFonts w:ascii="Arial" w:hAnsi="Arial" w:cs="Arial"/>
          <w:sz w:val="16"/>
          <w:szCs w:val="16"/>
        </w:rPr>
        <w:t>; HDL, high</w:t>
      </w:r>
      <w:r w:rsidR="004D40F1" w:rsidRPr="0077529F">
        <w:rPr>
          <w:rFonts w:ascii="Arial" w:hAnsi="Arial" w:cs="Arial"/>
          <w:sz w:val="16"/>
          <w:szCs w:val="16"/>
        </w:rPr>
        <w:t>-</w:t>
      </w:r>
      <w:r w:rsidR="00D25571" w:rsidRPr="0077529F">
        <w:rPr>
          <w:rFonts w:ascii="Arial" w:hAnsi="Arial" w:cs="Arial"/>
          <w:sz w:val="16"/>
          <w:szCs w:val="16"/>
        </w:rPr>
        <w:t>density lipoprotein; IQR, interquartile range;</w:t>
      </w:r>
      <w:r w:rsidR="000276EC">
        <w:rPr>
          <w:rFonts w:ascii="Arial" w:hAnsi="Arial" w:cs="Arial"/>
          <w:sz w:val="16"/>
          <w:szCs w:val="16"/>
        </w:rPr>
        <w:t xml:space="preserve"> N, number;</w:t>
      </w:r>
      <w:r w:rsidR="0099562F" w:rsidRPr="0077529F">
        <w:rPr>
          <w:rFonts w:ascii="Arial" w:hAnsi="Arial" w:cs="Arial"/>
          <w:sz w:val="16"/>
          <w:szCs w:val="16"/>
        </w:rPr>
        <w:t xml:space="preserve"> </w:t>
      </w:r>
      <w:r w:rsidR="000276EC">
        <w:rPr>
          <w:rFonts w:ascii="Arial" w:hAnsi="Arial" w:cs="Arial"/>
          <w:sz w:val="16"/>
          <w:szCs w:val="16"/>
        </w:rPr>
        <w:t xml:space="preserve">PG, plasma glucose; </w:t>
      </w:r>
      <w:r w:rsidR="00D25571" w:rsidRPr="0077529F">
        <w:rPr>
          <w:rFonts w:ascii="Arial" w:hAnsi="Arial" w:cs="Arial"/>
          <w:sz w:val="16"/>
          <w:szCs w:val="16"/>
        </w:rPr>
        <w:t>SBP, systolic blood pressure; SD, standard deviation</w:t>
      </w:r>
      <w:r w:rsidR="00584BB0">
        <w:rPr>
          <w:rFonts w:ascii="Arial" w:hAnsi="Arial" w:cs="Arial"/>
          <w:sz w:val="16"/>
          <w:szCs w:val="16"/>
        </w:rPr>
        <w:t>; y, year</w:t>
      </w:r>
      <w:r w:rsidR="008B6465" w:rsidRPr="0077529F">
        <w:rPr>
          <w:rFonts w:ascii="Arial" w:hAnsi="Arial" w:cs="Arial"/>
          <w:sz w:val="16"/>
          <w:szCs w:val="16"/>
        </w:rPr>
        <w:t>.</w:t>
      </w:r>
    </w:p>
    <w:p w14:paraId="795E8A6D" w14:textId="2C42E2AC" w:rsidR="00E024EE" w:rsidRPr="0077529F" w:rsidRDefault="00E024EE" w:rsidP="00E024EE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a</w:t>
      </w:r>
      <w:r w:rsidRPr="0077529F">
        <w:rPr>
          <w:rFonts w:ascii="Arial" w:hAnsi="Arial" w:cs="Arial"/>
          <w:sz w:val="16"/>
          <w:szCs w:val="16"/>
        </w:rPr>
        <w:t xml:space="preserve"> Sub-cohort 1, 888 participants whose </w:t>
      </w:r>
      <w:r w:rsidR="000276EC">
        <w:rPr>
          <w:rFonts w:ascii="Arial" w:hAnsi="Arial" w:cs="Arial"/>
          <w:sz w:val="16"/>
          <w:szCs w:val="16"/>
        </w:rPr>
        <w:t>blood</w:t>
      </w:r>
      <w:r w:rsidRPr="0077529F">
        <w:rPr>
          <w:rFonts w:ascii="Arial" w:hAnsi="Arial" w:cs="Arial"/>
          <w:sz w:val="16"/>
          <w:szCs w:val="16"/>
        </w:rPr>
        <w:t xml:space="preserve"> was taken with a fasting time of 0-3.9 h.</w:t>
      </w:r>
    </w:p>
    <w:p w14:paraId="3AF16BBD" w14:textId="0AECD7AB" w:rsidR="00E024EE" w:rsidRPr="0077529F" w:rsidRDefault="00E024EE" w:rsidP="00E024EE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b</w:t>
      </w:r>
      <w:r w:rsidRPr="0077529F">
        <w:rPr>
          <w:rFonts w:ascii="Arial" w:hAnsi="Arial" w:cs="Arial"/>
          <w:sz w:val="16"/>
          <w:szCs w:val="16"/>
        </w:rPr>
        <w:t xml:space="preserve"> Sub-cohort 2, 4,648 participants whose </w:t>
      </w:r>
      <w:r w:rsidR="000276EC">
        <w:rPr>
          <w:rFonts w:ascii="Arial" w:hAnsi="Arial" w:cs="Arial"/>
          <w:sz w:val="16"/>
          <w:szCs w:val="16"/>
        </w:rPr>
        <w:t>blood</w:t>
      </w:r>
      <w:r w:rsidRPr="0077529F">
        <w:rPr>
          <w:rFonts w:ascii="Arial" w:hAnsi="Arial" w:cs="Arial"/>
          <w:sz w:val="16"/>
          <w:szCs w:val="16"/>
        </w:rPr>
        <w:t xml:space="preserve"> was taken with a fasting time of 4-7.9h.</w:t>
      </w:r>
    </w:p>
    <w:p w14:paraId="5ABEFA1D" w14:textId="2F69BCFD" w:rsidR="00E024EE" w:rsidRPr="0077529F" w:rsidRDefault="00E024EE" w:rsidP="00E024EE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c</w:t>
      </w:r>
      <w:r w:rsidRPr="0077529F">
        <w:rPr>
          <w:rFonts w:ascii="Arial" w:hAnsi="Arial" w:cs="Arial"/>
          <w:sz w:val="16"/>
          <w:szCs w:val="16"/>
        </w:rPr>
        <w:t xml:space="preserve"> Sub-cohort 3, 9,324 participants whose </w:t>
      </w:r>
      <w:r w:rsidR="000276EC">
        <w:rPr>
          <w:rFonts w:ascii="Arial" w:hAnsi="Arial" w:cs="Arial"/>
          <w:sz w:val="16"/>
          <w:szCs w:val="16"/>
        </w:rPr>
        <w:t>blood</w:t>
      </w:r>
      <w:r w:rsidRPr="0077529F">
        <w:rPr>
          <w:rFonts w:ascii="Arial" w:hAnsi="Arial" w:cs="Arial"/>
          <w:sz w:val="16"/>
          <w:szCs w:val="16"/>
        </w:rPr>
        <w:t xml:space="preserve"> was taken with a fasting time </w:t>
      </w:r>
      <w:r w:rsidR="00655818">
        <w:rPr>
          <w:rFonts w:ascii="Arial" w:hAnsi="Arial" w:cs="Arial"/>
          <w:sz w:val="16"/>
          <w:szCs w:val="16"/>
        </w:rPr>
        <w:t xml:space="preserve">of </w:t>
      </w:r>
      <w:r w:rsidRPr="0077529F">
        <w:rPr>
          <w:rFonts w:ascii="Arial" w:hAnsi="Arial" w:cs="Arial"/>
          <w:sz w:val="16"/>
          <w:szCs w:val="16"/>
        </w:rPr>
        <w:t>≥8 h.</w:t>
      </w:r>
    </w:p>
    <w:p w14:paraId="3564CE49" w14:textId="48C9509C" w:rsidR="00E024EE" w:rsidRPr="0077529F" w:rsidRDefault="00E024EE" w:rsidP="00E024EE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453F726C" w14:textId="522E7251" w:rsidR="00113211" w:rsidRPr="0077529F" w:rsidRDefault="00113211" w:rsidP="00A437BB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.</w:t>
      </w:r>
    </w:p>
    <w:p w14:paraId="6D3A8309" w14:textId="77777777" w:rsidR="004F3876" w:rsidRPr="0077529F" w:rsidRDefault="004F3876">
      <w:pPr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78C1D8A4" w14:textId="7AEFA339" w:rsidR="004F3876" w:rsidRPr="00083DFD" w:rsidRDefault="00ED6104" w:rsidP="004F3876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lastRenderedPageBreak/>
        <w:t>e</w:t>
      </w:r>
      <w:r w:rsidR="004F3876" w:rsidRPr="0077529F">
        <w:rPr>
          <w:rFonts w:ascii="Arial" w:hAnsi="Arial" w:cs="Arial"/>
          <w:b/>
          <w:bCs/>
          <w:sz w:val="24"/>
          <w:szCs w:val="24"/>
        </w:rPr>
        <w:t xml:space="preserve">Table </w:t>
      </w:r>
      <w:r w:rsidR="00965FB2" w:rsidRPr="0077529F">
        <w:rPr>
          <w:rFonts w:ascii="Arial" w:hAnsi="Arial" w:cs="Arial"/>
          <w:b/>
          <w:bCs/>
          <w:sz w:val="24"/>
          <w:szCs w:val="24"/>
        </w:rPr>
        <w:t>2</w:t>
      </w:r>
      <w:r w:rsidR="004F3876" w:rsidRPr="0077529F">
        <w:rPr>
          <w:rFonts w:ascii="Arial" w:hAnsi="Arial" w:cs="Arial"/>
          <w:b/>
          <w:bCs/>
          <w:sz w:val="24"/>
          <w:szCs w:val="24"/>
        </w:rPr>
        <w:t>. Baseline characteristics of Sub-cohort 1</w:t>
      </w:r>
      <w:r w:rsidR="00D64484">
        <w:rPr>
          <w:rFonts w:ascii="Arial" w:hAnsi="Arial" w:cs="Arial"/>
          <w:b/>
          <w:bCs/>
          <w:sz w:val="24"/>
          <w:szCs w:val="24"/>
        </w:rPr>
        <w:t xml:space="preserve">: </w:t>
      </w:r>
      <w:r w:rsidR="004F3876" w:rsidRPr="0077529F">
        <w:rPr>
          <w:rFonts w:ascii="Arial" w:hAnsi="Arial" w:cs="Arial"/>
          <w:b/>
          <w:bCs/>
          <w:sz w:val="24"/>
          <w:szCs w:val="24"/>
        </w:rPr>
        <w:t>participants with PPG</w:t>
      </w:r>
      <w:r w:rsidR="004F3876" w:rsidRPr="0077529F">
        <w:rPr>
          <w:rFonts w:ascii="Arial" w:hAnsi="Arial" w:cs="Arial"/>
          <w:b/>
          <w:bCs/>
          <w:sz w:val="24"/>
          <w:szCs w:val="24"/>
          <w:vertAlign w:val="subscript"/>
        </w:rPr>
        <w:t>0-3.9h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91"/>
        <w:gridCol w:w="1700"/>
        <w:gridCol w:w="1558"/>
        <w:gridCol w:w="1560"/>
        <w:gridCol w:w="1507"/>
      </w:tblGrid>
      <w:tr w:rsidR="0077529F" w:rsidRPr="00EF64C4" w14:paraId="50461D17" w14:textId="77777777" w:rsidTr="00DE2A8B">
        <w:trPr>
          <w:trHeight w:val="250"/>
        </w:trPr>
        <w:tc>
          <w:tcPr>
            <w:tcW w:w="1492" w:type="pct"/>
          </w:tcPr>
          <w:p w14:paraId="3FA10CD4" w14:textId="77777777" w:rsidR="004F3876" w:rsidRPr="00EF64C4" w:rsidRDefault="004F3876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</w:tcPr>
          <w:p w14:paraId="20760798" w14:textId="41706B87" w:rsidR="004F3876" w:rsidRPr="00EF64C4" w:rsidRDefault="002C5B5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ottom 9 deciles</w:t>
            </w:r>
          </w:p>
        </w:tc>
        <w:tc>
          <w:tcPr>
            <w:tcW w:w="864" w:type="pct"/>
            <w:shd w:val="clear" w:color="auto" w:fill="auto"/>
          </w:tcPr>
          <w:p w14:paraId="6B0E1F3E" w14:textId="5B214683" w:rsidR="004F3876" w:rsidRPr="00EF64C4" w:rsidRDefault="002C5B5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p decile</w:t>
            </w:r>
          </w:p>
        </w:tc>
        <w:tc>
          <w:tcPr>
            <w:tcW w:w="865" w:type="pct"/>
            <w:shd w:val="clear" w:color="auto" w:fill="auto"/>
          </w:tcPr>
          <w:p w14:paraId="17D1833D" w14:textId="7A4358A4" w:rsidR="004F3876" w:rsidRPr="00EF64C4" w:rsidRDefault="002C5B5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Overall</w:t>
            </w:r>
          </w:p>
        </w:tc>
        <w:tc>
          <w:tcPr>
            <w:tcW w:w="836" w:type="pct"/>
          </w:tcPr>
          <w:p w14:paraId="5BA47C6C" w14:textId="374DA397" w:rsidR="004F3876" w:rsidRPr="00EF64C4" w:rsidRDefault="002C5B5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</w:t>
            </w:r>
            <w:r w:rsidR="006F5146" w:rsidRPr="00EF64C4">
              <w:rPr>
                <w:rFonts w:ascii="Arial" w:hAnsi="Arial" w:cs="Arial"/>
                <w:sz w:val="20"/>
                <w:szCs w:val="20"/>
              </w:rPr>
              <w:t xml:space="preserve"> value</w:t>
            </w:r>
          </w:p>
        </w:tc>
      </w:tr>
      <w:tr w:rsidR="0077529F" w:rsidRPr="00EF64C4" w14:paraId="7C55D7A0" w14:textId="77777777" w:rsidTr="00DE2A8B">
        <w:trPr>
          <w:trHeight w:val="250"/>
        </w:trPr>
        <w:tc>
          <w:tcPr>
            <w:tcW w:w="1492" w:type="pct"/>
          </w:tcPr>
          <w:p w14:paraId="2CD6DDBD" w14:textId="77777777" w:rsidR="004F3876" w:rsidRPr="00EF64C4" w:rsidRDefault="004F3876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943" w:type="pct"/>
          </w:tcPr>
          <w:p w14:paraId="4A056218" w14:textId="36A369CE" w:rsidR="004F3876" w:rsidRPr="00EF64C4" w:rsidRDefault="00ED6104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99</w:t>
            </w:r>
          </w:p>
        </w:tc>
        <w:tc>
          <w:tcPr>
            <w:tcW w:w="864" w:type="pct"/>
            <w:shd w:val="clear" w:color="auto" w:fill="auto"/>
          </w:tcPr>
          <w:p w14:paraId="4B9102AB" w14:textId="0706B489" w:rsidR="004F3876" w:rsidRPr="00EF64C4" w:rsidRDefault="004F3876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</w:t>
            </w:r>
            <w:r w:rsidR="00ED6104" w:rsidRPr="00EF64C4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865" w:type="pct"/>
            <w:shd w:val="clear" w:color="auto" w:fill="auto"/>
          </w:tcPr>
          <w:p w14:paraId="15202CB2" w14:textId="25B6D083" w:rsidR="004F3876" w:rsidRPr="00EF64C4" w:rsidRDefault="00ED6104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88</w:t>
            </w:r>
          </w:p>
        </w:tc>
        <w:tc>
          <w:tcPr>
            <w:tcW w:w="836" w:type="pct"/>
          </w:tcPr>
          <w:p w14:paraId="0E5F6296" w14:textId="064BD9D5" w:rsidR="004F3876" w:rsidRPr="00EF64C4" w:rsidRDefault="006F5146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77529F" w:rsidRPr="00EF64C4" w14:paraId="0919A6FD" w14:textId="77777777" w:rsidTr="007176AE">
        <w:trPr>
          <w:trHeight w:val="250"/>
        </w:trPr>
        <w:tc>
          <w:tcPr>
            <w:tcW w:w="1492" w:type="pct"/>
          </w:tcPr>
          <w:p w14:paraId="2C7F976B" w14:textId="01A2136F" w:rsidR="007176AE" w:rsidRDefault="007176AE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G</w:t>
            </w:r>
            <w:r w:rsidRPr="007176AE">
              <w:rPr>
                <w:rFonts w:ascii="Arial" w:hAnsi="Arial" w:cs="Arial"/>
                <w:sz w:val="20"/>
                <w:szCs w:val="20"/>
                <w:vertAlign w:val="subscript"/>
              </w:rPr>
              <w:t>0-3.9h</w:t>
            </w:r>
            <w:r w:rsidR="0032613C" w:rsidRPr="00EF64C4">
              <w:rPr>
                <w:rFonts w:ascii="Arial" w:hAnsi="Arial" w:cs="Arial"/>
                <w:sz w:val="20"/>
                <w:szCs w:val="20"/>
              </w:rPr>
              <w:t xml:space="preserve">, </w:t>
            </w:r>
          </w:p>
          <w:p w14:paraId="043E0BBE" w14:textId="7D2C6DDC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g/dL, median (IQR)</w:t>
            </w:r>
          </w:p>
        </w:tc>
        <w:tc>
          <w:tcPr>
            <w:tcW w:w="943" w:type="pct"/>
            <w:vAlign w:val="center"/>
          </w:tcPr>
          <w:p w14:paraId="5B5519D1" w14:textId="504999BB" w:rsidR="0032613C" w:rsidRPr="00EF64C4" w:rsidRDefault="0032613C" w:rsidP="007176A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3 (86-101)</w:t>
            </w:r>
          </w:p>
        </w:tc>
        <w:tc>
          <w:tcPr>
            <w:tcW w:w="864" w:type="pct"/>
            <w:vAlign w:val="center"/>
          </w:tcPr>
          <w:p w14:paraId="6ACC3DB1" w14:textId="519FFA5A" w:rsidR="0032613C" w:rsidRPr="00EF64C4" w:rsidRDefault="0032613C" w:rsidP="007176A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6 (125-158)</w:t>
            </w:r>
          </w:p>
        </w:tc>
        <w:tc>
          <w:tcPr>
            <w:tcW w:w="865" w:type="pct"/>
            <w:vAlign w:val="center"/>
          </w:tcPr>
          <w:p w14:paraId="3867962E" w14:textId="72C1A197" w:rsidR="0032613C" w:rsidRPr="00EF64C4" w:rsidRDefault="0032613C" w:rsidP="007176A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 (86-105)</w:t>
            </w:r>
          </w:p>
        </w:tc>
        <w:tc>
          <w:tcPr>
            <w:tcW w:w="836" w:type="pct"/>
            <w:vAlign w:val="center"/>
          </w:tcPr>
          <w:p w14:paraId="78F92552" w14:textId="41349807" w:rsidR="0032613C" w:rsidRPr="00EF64C4" w:rsidRDefault="00253ADC" w:rsidP="007176AE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14DCABB4" w14:textId="77777777" w:rsidTr="00F60280">
        <w:trPr>
          <w:trHeight w:val="250"/>
        </w:trPr>
        <w:tc>
          <w:tcPr>
            <w:tcW w:w="1492" w:type="pct"/>
          </w:tcPr>
          <w:p w14:paraId="3827F67A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bA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EF64C4">
              <w:rPr>
                <w:rFonts w:ascii="Arial" w:hAnsi="Arial" w:cs="Arial"/>
                <w:sz w:val="20"/>
                <w:szCs w:val="20"/>
              </w:rPr>
              <w:t>, %, median (IQR)</w:t>
            </w:r>
          </w:p>
        </w:tc>
        <w:tc>
          <w:tcPr>
            <w:tcW w:w="943" w:type="pct"/>
          </w:tcPr>
          <w:p w14:paraId="7027737E" w14:textId="235FBA7C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3 (5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64" w:type="pct"/>
          </w:tcPr>
          <w:p w14:paraId="3486AC6C" w14:textId="1519BC24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7 (5.3-6.4)</w:t>
            </w:r>
          </w:p>
        </w:tc>
        <w:tc>
          <w:tcPr>
            <w:tcW w:w="865" w:type="pct"/>
          </w:tcPr>
          <w:p w14:paraId="2D918A9F" w14:textId="7E0484AE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4 (5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36" w:type="pct"/>
          </w:tcPr>
          <w:p w14:paraId="437FB201" w14:textId="46F1FADD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D993A9D" w14:textId="77777777" w:rsidTr="00F60280">
        <w:trPr>
          <w:trHeight w:val="250"/>
        </w:trPr>
        <w:tc>
          <w:tcPr>
            <w:tcW w:w="1492" w:type="pct"/>
          </w:tcPr>
          <w:p w14:paraId="70B3DBF9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MI, kg/m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  <w:r w:rsidRPr="00EF64C4">
              <w:rPr>
                <w:rFonts w:ascii="Arial" w:hAnsi="Arial" w:cs="Arial"/>
                <w:sz w:val="20"/>
                <w:szCs w:val="20"/>
              </w:rPr>
              <w:t>, median (IQR)</w:t>
            </w:r>
          </w:p>
        </w:tc>
        <w:tc>
          <w:tcPr>
            <w:tcW w:w="943" w:type="pct"/>
          </w:tcPr>
          <w:p w14:paraId="3F0AD984" w14:textId="59AEA6ED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2-29)</w:t>
            </w:r>
          </w:p>
        </w:tc>
        <w:tc>
          <w:tcPr>
            <w:tcW w:w="864" w:type="pct"/>
          </w:tcPr>
          <w:p w14:paraId="1E4772C0" w14:textId="78A0F216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 (24-31)</w:t>
            </w:r>
          </w:p>
        </w:tc>
        <w:tc>
          <w:tcPr>
            <w:tcW w:w="865" w:type="pct"/>
          </w:tcPr>
          <w:p w14:paraId="3609E267" w14:textId="7635C990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3-29)</w:t>
            </w:r>
          </w:p>
        </w:tc>
        <w:tc>
          <w:tcPr>
            <w:tcW w:w="836" w:type="pct"/>
          </w:tcPr>
          <w:p w14:paraId="343F5B2A" w14:textId="67A26C24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77529F" w:rsidRPr="00EF64C4" w14:paraId="4514E3B2" w14:textId="77777777" w:rsidTr="00F60280">
        <w:trPr>
          <w:trHeight w:val="250"/>
        </w:trPr>
        <w:tc>
          <w:tcPr>
            <w:tcW w:w="1492" w:type="pct"/>
          </w:tcPr>
          <w:p w14:paraId="7A6A8980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BP, mm Hg, median (IQR)</w:t>
            </w:r>
          </w:p>
        </w:tc>
        <w:tc>
          <w:tcPr>
            <w:tcW w:w="943" w:type="pct"/>
          </w:tcPr>
          <w:p w14:paraId="6429E610" w14:textId="60AEABCB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0 (110-134)</w:t>
            </w:r>
          </w:p>
        </w:tc>
        <w:tc>
          <w:tcPr>
            <w:tcW w:w="864" w:type="pct"/>
          </w:tcPr>
          <w:p w14:paraId="366BE9AD" w14:textId="73C14D41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3 (119-145)</w:t>
            </w:r>
          </w:p>
        </w:tc>
        <w:tc>
          <w:tcPr>
            <w:tcW w:w="865" w:type="pct"/>
          </w:tcPr>
          <w:p w14:paraId="64F060F8" w14:textId="14F4D287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1 (110-135)</w:t>
            </w:r>
          </w:p>
        </w:tc>
        <w:tc>
          <w:tcPr>
            <w:tcW w:w="836" w:type="pct"/>
          </w:tcPr>
          <w:p w14:paraId="74C5031A" w14:textId="5D1B85C8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93326D5" w14:textId="77777777" w:rsidTr="00902D44">
        <w:trPr>
          <w:trHeight w:val="250"/>
        </w:trPr>
        <w:tc>
          <w:tcPr>
            <w:tcW w:w="1492" w:type="pct"/>
          </w:tcPr>
          <w:p w14:paraId="4D700931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tal cholesterol, mg/dL, median (IQR)</w:t>
            </w:r>
          </w:p>
        </w:tc>
        <w:tc>
          <w:tcPr>
            <w:tcW w:w="943" w:type="pct"/>
            <w:vAlign w:val="center"/>
          </w:tcPr>
          <w:p w14:paraId="5E1D7B5C" w14:textId="5C621349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5 (168-229)</w:t>
            </w:r>
          </w:p>
        </w:tc>
        <w:tc>
          <w:tcPr>
            <w:tcW w:w="864" w:type="pct"/>
            <w:vAlign w:val="center"/>
          </w:tcPr>
          <w:p w14:paraId="2C125B1B" w14:textId="59F0D194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5 (173-229)</w:t>
            </w:r>
          </w:p>
        </w:tc>
        <w:tc>
          <w:tcPr>
            <w:tcW w:w="865" w:type="pct"/>
            <w:vAlign w:val="center"/>
          </w:tcPr>
          <w:p w14:paraId="573DD6C0" w14:textId="3D5D1914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6 (168-229)</w:t>
            </w:r>
          </w:p>
        </w:tc>
        <w:tc>
          <w:tcPr>
            <w:tcW w:w="836" w:type="pct"/>
          </w:tcPr>
          <w:p w14:paraId="7A646993" w14:textId="368BD90C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8C6E4AB" w14:textId="77777777" w:rsidTr="00902D44">
        <w:trPr>
          <w:trHeight w:val="250"/>
        </w:trPr>
        <w:tc>
          <w:tcPr>
            <w:tcW w:w="1492" w:type="pct"/>
          </w:tcPr>
          <w:p w14:paraId="3A65B217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DL cholesterol, mg/dL, median (IQR)</w:t>
            </w:r>
          </w:p>
        </w:tc>
        <w:tc>
          <w:tcPr>
            <w:tcW w:w="943" w:type="pct"/>
            <w:vAlign w:val="center"/>
          </w:tcPr>
          <w:p w14:paraId="6A6DE7CE" w14:textId="1CDC18E4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0 (41-61)</w:t>
            </w:r>
          </w:p>
        </w:tc>
        <w:tc>
          <w:tcPr>
            <w:tcW w:w="864" w:type="pct"/>
            <w:vAlign w:val="center"/>
          </w:tcPr>
          <w:p w14:paraId="1562C6AB" w14:textId="005FDA76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4 (36-55)</w:t>
            </w:r>
          </w:p>
        </w:tc>
        <w:tc>
          <w:tcPr>
            <w:tcW w:w="865" w:type="pct"/>
            <w:vAlign w:val="center"/>
          </w:tcPr>
          <w:p w14:paraId="096C5921" w14:textId="5C651EA8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 (40-60)</w:t>
            </w:r>
          </w:p>
        </w:tc>
        <w:tc>
          <w:tcPr>
            <w:tcW w:w="836" w:type="pct"/>
          </w:tcPr>
          <w:p w14:paraId="1CA3F3A6" w14:textId="4915A3D9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</w:tr>
      <w:tr w:rsidR="0077529F" w:rsidRPr="00EF64C4" w14:paraId="699BFA2A" w14:textId="77777777" w:rsidTr="00DE2A8B">
        <w:trPr>
          <w:trHeight w:val="250"/>
        </w:trPr>
        <w:tc>
          <w:tcPr>
            <w:tcW w:w="1492" w:type="pct"/>
          </w:tcPr>
          <w:p w14:paraId="613F6B41" w14:textId="77777777" w:rsidR="000A3471" w:rsidRPr="00EF64C4" w:rsidRDefault="000A3471" w:rsidP="000A347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Age, y, mean (SD)</w:t>
            </w:r>
          </w:p>
        </w:tc>
        <w:tc>
          <w:tcPr>
            <w:tcW w:w="943" w:type="pct"/>
          </w:tcPr>
          <w:p w14:paraId="59029579" w14:textId="7EE390E2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3 (20)</w:t>
            </w:r>
          </w:p>
        </w:tc>
        <w:tc>
          <w:tcPr>
            <w:tcW w:w="864" w:type="pct"/>
          </w:tcPr>
          <w:p w14:paraId="532D1C45" w14:textId="0217D7C6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6 (21)</w:t>
            </w:r>
          </w:p>
        </w:tc>
        <w:tc>
          <w:tcPr>
            <w:tcW w:w="865" w:type="pct"/>
          </w:tcPr>
          <w:p w14:paraId="04A270B1" w14:textId="6B3BB762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5 (20)</w:t>
            </w:r>
          </w:p>
        </w:tc>
        <w:tc>
          <w:tcPr>
            <w:tcW w:w="836" w:type="pct"/>
          </w:tcPr>
          <w:p w14:paraId="66C9DFCF" w14:textId="78514AE0" w:rsidR="000A3471" w:rsidRPr="00EF64C4" w:rsidRDefault="00150EE8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AFFECF5" w14:textId="77777777" w:rsidTr="00DE2A8B">
        <w:trPr>
          <w:trHeight w:val="250"/>
        </w:trPr>
        <w:tc>
          <w:tcPr>
            <w:tcW w:w="1492" w:type="pct"/>
          </w:tcPr>
          <w:p w14:paraId="1FD901AA" w14:textId="77777777" w:rsidR="000A3471" w:rsidRPr="00EF64C4" w:rsidRDefault="000A3471" w:rsidP="000A347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sting time, h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an (SD)</w:t>
            </w:r>
          </w:p>
        </w:tc>
        <w:tc>
          <w:tcPr>
            <w:tcW w:w="943" w:type="pct"/>
          </w:tcPr>
          <w:p w14:paraId="63219984" w14:textId="76ABD89B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.3 (1</w:t>
            </w:r>
            <w:r w:rsidR="00584BB0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1B0B5717" w14:textId="09029785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9 (1</w:t>
            </w:r>
            <w:r w:rsidR="00584BB0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1D18C3AE" w14:textId="724176FF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.2 (1</w:t>
            </w:r>
            <w:r w:rsidR="00584BB0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5A17B823" w14:textId="1F88DDF3" w:rsidR="000A3471" w:rsidRPr="00EF64C4" w:rsidRDefault="00150EE8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1026DEB4" w14:textId="77777777" w:rsidTr="00DE2A8B">
        <w:trPr>
          <w:trHeight w:val="250"/>
        </w:trPr>
        <w:tc>
          <w:tcPr>
            <w:tcW w:w="1492" w:type="pct"/>
          </w:tcPr>
          <w:p w14:paraId="27324F7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Sex (male), N (%) </w:t>
            </w:r>
          </w:p>
        </w:tc>
        <w:tc>
          <w:tcPr>
            <w:tcW w:w="943" w:type="pct"/>
          </w:tcPr>
          <w:p w14:paraId="501F679D" w14:textId="5466B05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91 (48.9)</w:t>
            </w:r>
          </w:p>
        </w:tc>
        <w:tc>
          <w:tcPr>
            <w:tcW w:w="864" w:type="pct"/>
          </w:tcPr>
          <w:p w14:paraId="5FD6D4A4" w14:textId="27BD6AA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4 (60.7)</w:t>
            </w:r>
          </w:p>
        </w:tc>
        <w:tc>
          <w:tcPr>
            <w:tcW w:w="865" w:type="pct"/>
          </w:tcPr>
          <w:p w14:paraId="4FA872EA" w14:textId="658B32A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45 (50.1)</w:t>
            </w:r>
          </w:p>
        </w:tc>
        <w:tc>
          <w:tcPr>
            <w:tcW w:w="836" w:type="pct"/>
          </w:tcPr>
          <w:p w14:paraId="0C4D64F6" w14:textId="0F19345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</w:tr>
      <w:tr w:rsidR="0077529F" w:rsidRPr="00EF64C4" w14:paraId="712154AC" w14:textId="77777777" w:rsidTr="00DE2A8B">
        <w:trPr>
          <w:trHeight w:val="250"/>
        </w:trPr>
        <w:tc>
          <w:tcPr>
            <w:tcW w:w="1492" w:type="pct"/>
          </w:tcPr>
          <w:p w14:paraId="3E3A4EBF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Ethnicity, N (%)</w:t>
            </w:r>
          </w:p>
        </w:tc>
        <w:tc>
          <w:tcPr>
            <w:tcW w:w="943" w:type="pct"/>
          </w:tcPr>
          <w:p w14:paraId="5DEBC76F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94EC331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DA30EC9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836" w:type="pct"/>
          </w:tcPr>
          <w:p w14:paraId="137B02A6" w14:textId="4A82026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</w:tr>
      <w:tr w:rsidR="0077529F" w:rsidRPr="00EF64C4" w14:paraId="58E4DDB9" w14:textId="77777777" w:rsidTr="00DE2A8B">
        <w:trPr>
          <w:trHeight w:val="250"/>
        </w:trPr>
        <w:tc>
          <w:tcPr>
            <w:tcW w:w="1492" w:type="pct"/>
          </w:tcPr>
          <w:p w14:paraId="26BA376F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white</w:t>
            </w:r>
          </w:p>
        </w:tc>
        <w:tc>
          <w:tcPr>
            <w:tcW w:w="943" w:type="pct"/>
          </w:tcPr>
          <w:p w14:paraId="50ED54FF" w14:textId="5E4C48F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26 (28.3)</w:t>
            </w:r>
          </w:p>
        </w:tc>
        <w:tc>
          <w:tcPr>
            <w:tcW w:w="864" w:type="pct"/>
          </w:tcPr>
          <w:p w14:paraId="3BE292E7" w14:textId="775F551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3 (25.8)</w:t>
            </w:r>
          </w:p>
        </w:tc>
        <w:tc>
          <w:tcPr>
            <w:tcW w:w="865" w:type="pct"/>
          </w:tcPr>
          <w:p w14:paraId="7E2A80B4" w14:textId="15F5AFF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9 (28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3F9882F6" w14:textId="0FF87A8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99F7E43" w14:textId="77777777" w:rsidTr="00DE2A8B">
        <w:trPr>
          <w:trHeight w:val="250"/>
        </w:trPr>
        <w:tc>
          <w:tcPr>
            <w:tcW w:w="1492" w:type="pct"/>
          </w:tcPr>
          <w:p w14:paraId="5F1AF18D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black</w:t>
            </w:r>
          </w:p>
        </w:tc>
        <w:tc>
          <w:tcPr>
            <w:tcW w:w="943" w:type="pct"/>
          </w:tcPr>
          <w:p w14:paraId="27B184EB" w14:textId="3E1CB18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7 (39.7)</w:t>
            </w:r>
          </w:p>
        </w:tc>
        <w:tc>
          <w:tcPr>
            <w:tcW w:w="864" w:type="pct"/>
          </w:tcPr>
          <w:p w14:paraId="6044E4EA" w14:textId="61DA873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6 (40.4)</w:t>
            </w:r>
          </w:p>
        </w:tc>
        <w:tc>
          <w:tcPr>
            <w:tcW w:w="865" w:type="pct"/>
          </w:tcPr>
          <w:p w14:paraId="4E0ED207" w14:textId="72E10D9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53 (39.8)</w:t>
            </w:r>
          </w:p>
        </w:tc>
        <w:tc>
          <w:tcPr>
            <w:tcW w:w="836" w:type="pct"/>
          </w:tcPr>
          <w:p w14:paraId="299C3B66" w14:textId="78A4314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3AEAF23" w14:textId="77777777" w:rsidTr="00DE2A8B">
        <w:trPr>
          <w:trHeight w:val="250"/>
        </w:trPr>
        <w:tc>
          <w:tcPr>
            <w:tcW w:w="1492" w:type="pct"/>
          </w:tcPr>
          <w:p w14:paraId="26BBB1C0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</w:t>
            </w:r>
            <w:proofErr w:type="gramStart"/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xican-American</w:t>
            </w:r>
            <w:proofErr w:type="gramEnd"/>
          </w:p>
        </w:tc>
        <w:tc>
          <w:tcPr>
            <w:tcW w:w="943" w:type="pct"/>
          </w:tcPr>
          <w:p w14:paraId="099ECB53" w14:textId="5C05187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9 (26.2)</w:t>
            </w:r>
          </w:p>
        </w:tc>
        <w:tc>
          <w:tcPr>
            <w:tcW w:w="864" w:type="pct"/>
          </w:tcPr>
          <w:p w14:paraId="2BEAE7F3" w14:textId="0CCAAB7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 (23.6)</w:t>
            </w:r>
          </w:p>
        </w:tc>
        <w:tc>
          <w:tcPr>
            <w:tcW w:w="865" w:type="pct"/>
          </w:tcPr>
          <w:p w14:paraId="6DD122FA" w14:textId="18452CC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30 (25.9)</w:t>
            </w:r>
          </w:p>
        </w:tc>
        <w:tc>
          <w:tcPr>
            <w:tcW w:w="836" w:type="pct"/>
          </w:tcPr>
          <w:p w14:paraId="0B37B886" w14:textId="4E03E35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7B37214" w14:textId="77777777" w:rsidTr="00DE2A8B">
        <w:trPr>
          <w:trHeight w:val="250"/>
        </w:trPr>
        <w:tc>
          <w:tcPr>
            <w:tcW w:w="1492" w:type="pct"/>
          </w:tcPr>
          <w:p w14:paraId="0F81D657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03088E91" w14:textId="2C79944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7 (5.9)</w:t>
            </w:r>
          </w:p>
        </w:tc>
        <w:tc>
          <w:tcPr>
            <w:tcW w:w="864" w:type="pct"/>
          </w:tcPr>
          <w:p w14:paraId="7A5204AC" w14:textId="17626F5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 (10.1)</w:t>
            </w:r>
          </w:p>
        </w:tc>
        <w:tc>
          <w:tcPr>
            <w:tcW w:w="865" w:type="pct"/>
          </w:tcPr>
          <w:p w14:paraId="378A3CF0" w14:textId="242BA85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6 (6.3)</w:t>
            </w:r>
          </w:p>
        </w:tc>
        <w:tc>
          <w:tcPr>
            <w:tcW w:w="836" w:type="pct"/>
          </w:tcPr>
          <w:p w14:paraId="4D5096BB" w14:textId="0635330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1A3E456" w14:textId="77777777" w:rsidTr="00DE2A8B">
        <w:trPr>
          <w:trHeight w:val="250"/>
        </w:trPr>
        <w:tc>
          <w:tcPr>
            <w:tcW w:w="1492" w:type="pct"/>
          </w:tcPr>
          <w:p w14:paraId="2A2C438E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Educa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7F2873B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4DEBA76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482846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E1EE0D2" w14:textId="111CAC2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4FA67EFC" w14:textId="77777777" w:rsidTr="00DE2A8B">
        <w:trPr>
          <w:trHeight w:val="250"/>
        </w:trPr>
        <w:tc>
          <w:tcPr>
            <w:tcW w:w="1492" w:type="pct"/>
          </w:tcPr>
          <w:p w14:paraId="077B5717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High School</w:t>
            </w:r>
          </w:p>
        </w:tc>
        <w:tc>
          <w:tcPr>
            <w:tcW w:w="943" w:type="pct"/>
          </w:tcPr>
          <w:p w14:paraId="21C8C867" w14:textId="25E786C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33 (41.7)</w:t>
            </w:r>
          </w:p>
        </w:tc>
        <w:tc>
          <w:tcPr>
            <w:tcW w:w="864" w:type="pct"/>
          </w:tcPr>
          <w:p w14:paraId="2EBCDB7E" w14:textId="5CA78BE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1 (68.5)</w:t>
            </w:r>
          </w:p>
        </w:tc>
        <w:tc>
          <w:tcPr>
            <w:tcW w:w="865" w:type="pct"/>
          </w:tcPr>
          <w:p w14:paraId="1E3D3838" w14:textId="1047EFA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94 (44.4)</w:t>
            </w:r>
          </w:p>
        </w:tc>
        <w:tc>
          <w:tcPr>
            <w:tcW w:w="836" w:type="pct"/>
          </w:tcPr>
          <w:p w14:paraId="2DA28A75" w14:textId="1404794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1A09F5F" w14:textId="77777777" w:rsidTr="00DE2A8B">
        <w:trPr>
          <w:trHeight w:val="250"/>
        </w:trPr>
        <w:tc>
          <w:tcPr>
            <w:tcW w:w="1492" w:type="pct"/>
          </w:tcPr>
          <w:p w14:paraId="41626EE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High School</w:t>
            </w:r>
          </w:p>
        </w:tc>
        <w:tc>
          <w:tcPr>
            <w:tcW w:w="943" w:type="pct"/>
          </w:tcPr>
          <w:p w14:paraId="7844DAD2" w14:textId="5D5EC90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56 (32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048B9AC3" w14:textId="1234D6E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 (12.4)</w:t>
            </w:r>
          </w:p>
        </w:tc>
        <w:tc>
          <w:tcPr>
            <w:tcW w:w="865" w:type="pct"/>
          </w:tcPr>
          <w:p w14:paraId="7ABCD0AD" w14:textId="7488188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7 (30.1)</w:t>
            </w:r>
          </w:p>
        </w:tc>
        <w:tc>
          <w:tcPr>
            <w:tcW w:w="836" w:type="pct"/>
          </w:tcPr>
          <w:p w14:paraId="389E72A3" w14:textId="0AAD8C5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4D0DE5D" w14:textId="77777777" w:rsidTr="00DE2A8B">
        <w:trPr>
          <w:trHeight w:val="250"/>
        </w:trPr>
        <w:tc>
          <w:tcPr>
            <w:tcW w:w="1492" w:type="pct"/>
          </w:tcPr>
          <w:p w14:paraId="7A0ED647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 &gt; High School</w:t>
            </w:r>
          </w:p>
        </w:tc>
        <w:tc>
          <w:tcPr>
            <w:tcW w:w="943" w:type="pct"/>
          </w:tcPr>
          <w:p w14:paraId="263F48AC" w14:textId="21E5639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9 (24.9)</w:t>
            </w:r>
          </w:p>
        </w:tc>
        <w:tc>
          <w:tcPr>
            <w:tcW w:w="864" w:type="pct"/>
          </w:tcPr>
          <w:p w14:paraId="64D3B118" w14:textId="191A7AF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 (19.1)</w:t>
            </w:r>
          </w:p>
        </w:tc>
        <w:tc>
          <w:tcPr>
            <w:tcW w:w="865" w:type="pct"/>
          </w:tcPr>
          <w:p w14:paraId="283DD1EB" w14:textId="1799A42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6 (24.3)</w:t>
            </w:r>
          </w:p>
        </w:tc>
        <w:tc>
          <w:tcPr>
            <w:tcW w:w="836" w:type="pct"/>
          </w:tcPr>
          <w:p w14:paraId="66AAE2EF" w14:textId="3EED762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11FD1D4" w14:textId="77777777" w:rsidTr="00DE2A8B">
        <w:trPr>
          <w:trHeight w:val="250"/>
        </w:trPr>
        <w:tc>
          <w:tcPr>
            <w:tcW w:w="1492" w:type="pct"/>
          </w:tcPr>
          <w:p w14:paraId="1BEF731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4C1E58D9" w14:textId="078F5CB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 (1.4)</w:t>
            </w:r>
          </w:p>
        </w:tc>
        <w:tc>
          <w:tcPr>
            <w:tcW w:w="864" w:type="pct"/>
          </w:tcPr>
          <w:p w14:paraId="43435878" w14:textId="3E1DB01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 (0)</w:t>
            </w:r>
          </w:p>
        </w:tc>
        <w:tc>
          <w:tcPr>
            <w:tcW w:w="865" w:type="pct"/>
          </w:tcPr>
          <w:p w14:paraId="09A5D30E" w14:textId="5CAC4EA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 (1.2)</w:t>
            </w:r>
          </w:p>
        </w:tc>
        <w:tc>
          <w:tcPr>
            <w:tcW w:w="836" w:type="pct"/>
          </w:tcPr>
          <w:p w14:paraId="399E834C" w14:textId="36DB089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2BB5BF6" w14:textId="77777777" w:rsidTr="00DE2A8B">
        <w:trPr>
          <w:trHeight w:val="250"/>
        </w:trPr>
        <w:tc>
          <w:tcPr>
            <w:tcW w:w="1492" w:type="pct"/>
          </w:tcPr>
          <w:p w14:paraId="0CC175F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overty-income ratio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74D7C7FE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52042C1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1AD93BF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B09D19D" w14:textId="4583FE0B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77529F" w:rsidRPr="00EF64C4" w14:paraId="4B4D105C" w14:textId="77777777" w:rsidTr="00DE2A8B">
        <w:trPr>
          <w:trHeight w:val="250"/>
        </w:trPr>
        <w:tc>
          <w:tcPr>
            <w:tcW w:w="1492" w:type="pct"/>
          </w:tcPr>
          <w:p w14:paraId="78C3C3B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30%</w:t>
            </w:r>
          </w:p>
        </w:tc>
        <w:tc>
          <w:tcPr>
            <w:tcW w:w="943" w:type="pct"/>
          </w:tcPr>
          <w:p w14:paraId="0938D532" w14:textId="36B06D4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3 (37.9)</w:t>
            </w:r>
          </w:p>
        </w:tc>
        <w:tc>
          <w:tcPr>
            <w:tcW w:w="864" w:type="pct"/>
          </w:tcPr>
          <w:p w14:paraId="6457A72B" w14:textId="58080FC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8 (42.7)</w:t>
            </w:r>
          </w:p>
        </w:tc>
        <w:tc>
          <w:tcPr>
            <w:tcW w:w="865" w:type="pct"/>
          </w:tcPr>
          <w:p w14:paraId="11B50BD1" w14:textId="6A3471A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41 (38.4)</w:t>
            </w:r>
          </w:p>
        </w:tc>
        <w:tc>
          <w:tcPr>
            <w:tcW w:w="836" w:type="pct"/>
          </w:tcPr>
          <w:p w14:paraId="699319AE" w14:textId="73B5C88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93F2904" w14:textId="77777777" w:rsidTr="00DE2A8B">
        <w:trPr>
          <w:trHeight w:val="250"/>
        </w:trPr>
        <w:tc>
          <w:tcPr>
            <w:tcW w:w="1492" w:type="pct"/>
          </w:tcPr>
          <w:p w14:paraId="667985B1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30%-349%</w:t>
            </w:r>
          </w:p>
        </w:tc>
        <w:tc>
          <w:tcPr>
            <w:tcW w:w="943" w:type="pct"/>
          </w:tcPr>
          <w:p w14:paraId="5F0AC332" w14:textId="11C7E19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9 (34.9)</w:t>
            </w:r>
          </w:p>
        </w:tc>
        <w:tc>
          <w:tcPr>
            <w:tcW w:w="864" w:type="pct"/>
          </w:tcPr>
          <w:p w14:paraId="3AEF4495" w14:textId="154102F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 (30.3)</w:t>
            </w:r>
          </w:p>
        </w:tc>
        <w:tc>
          <w:tcPr>
            <w:tcW w:w="865" w:type="pct"/>
          </w:tcPr>
          <w:p w14:paraId="0826E5CB" w14:textId="68F80A5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6 (34.5)</w:t>
            </w:r>
          </w:p>
        </w:tc>
        <w:tc>
          <w:tcPr>
            <w:tcW w:w="836" w:type="pct"/>
          </w:tcPr>
          <w:p w14:paraId="574A522B" w14:textId="1FDAEFC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EE1E915" w14:textId="77777777" w:rsidTr="00DE2A8B">
        <w:trPr>
          <w:trHeight w:val="250"/>
        </w:trPr>
        <w:tc>
          <w:tcPr>
            <w:tcW w:w="1492" w:type="pct"/>
          </w:tcPr>
          <w:p w14:paraId="67155FC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350%</w:t>
            </w:r>
          </w:p>
        </w:tc>
        <w:tc>
          <w:tcPr>
            <w:tcW w:w="943" w:type="pct"/>
          </w:tcPr>
          <w:p w14:paraId="3A0879FC" w14:textId="419A285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8 (17.3)</w:t>
            </w:r>
          </w:p>
        </w:tc>
        <w:tc>
          <w:tcPr>
            <w:tcW w:w="864" w:type="pct"/>
          </w:tcPr>
          <w:p w14:paraId="723C9BD3" w14:textId="761BF6D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 (12.4)</w:t>
            </w:r>
          </w:p>
        </w:tc>
        <w:tc>
          <w:tcPr>
            <w:tcW w:w="865" w:type="pct"/>
          </w:tcPr>
          <w:p w14:paraId="1A32E158" w14:textId="00755CD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9 (16.8)</w:t>
            </w:r>
          </w:p>
        </w:tc>
        <w:tc>
          <w:tcPr>
            <w:tcW w:w="836" w:type="pct"/>
          </w:tcPr>
          <w:p w14:paraId="2CFBB1D4" w14:textId="2D2CC41D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24C3AEB" w14:textId="77777777" w:rsidTr="00DE2A8B">
        <w:trPr>
          <w:trHeight w:val="250"/>
        </w:trPr>
        <w:tc>
          <w:tcPr>
            <w:tcW w:w="1492" w:type="pct"/>
          </w:tcPr>
          <w:p w14:paraId="4BB7A70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5F8F1CDE" w14:textId="3ECE666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9 (9.9)</w:t>
            </w:r>
          </w:p>
        </w:tc>
        <w:tc>
          <w:tcPr>
            <w:tcW w:w="864" w:type="pct"/>
          </w:tcPr>
          <w:p w14:paraId="10535761" w14:textId="6886F42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 (14.6)</w:t>
            </w:r>
          </w:p>
        </w:tc>
        <w:tc>
          <w:tcPr>
            <w:tcW w:w="865" w:type="pct"/>
          </w:tcPr>
          <w:p w14:paraId="684BD8D6" w14:textId="07EA5DC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2 (10.4)</w:t>
            </w:r>
          </w:p>
        </w:tc>
        <w:tc>
          <w:tcPr>
            <w:tcW w:w="836" w:type="pct"/>
          </w:tcPr>
          <w:p w14:paraId="40CA7736" w14:textId="296C4FD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8D04D7C" w14:textId="77777777" w:rsidTr="00DE2A8B">
        <w:trPr>
          <w:trHeight w:val="250"/>
        </w:trPr>
        <w:tc>
          <w:tcPr>
            <w:tcW w:w="1492" w:type="pct"/>
          </w:tcPr>
          <w:p w14:paraId="317D1D3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hysical activity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27D6AAA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715CF90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6CA0B70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60257A43" w14:textId="3FE7491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</w:tr>
      <w:tr w:rsidR="0077529F" w:rsidRPr="00EF64C4" w14:paraId="184922C7" w14:textId="77777777" w:rsidTr="00DE2A8B">
        <w:trPr>
          <w:trHeight w:val="250"/>
        </w:trPr>
        <w:tc>
          <w:tcPr>
            <w:tcW w:w="1492" w:type="pct"/>
          </w:tcPr>
          <w:p w14:paraId="0A394C2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Active</w:t>
            </w:r>
          </w:p>
        </w:tc>
        <w:tc>
          <w:tcPr>
            <w:tcW w:w="943" w:type="pct"/>
          </w:tcPr>
          <w:p w14:paraId="532BB0FD" w14:textId="6801448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9 (36.2)</w:t>
            </w:r>
          </w:p>
        </w:tc>
        <w:tc>
          <w:tcPr>
            <w:tcW w:w="864" w:type="pct"/>
          </w:tcPr>
          <w:p w14:paraId="4E31A98F" w14:textId="23FB48F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9 (32.6)</w:t>
            </w:r>
          </w:p>
        </w:tc>
        <w:tc>
          <w:tcPr>
            <w:tcW w:w="865" w:type="pct"/>
          </w:tcPr>
          <w:p w14:paraId="6242B002" w14:textId="4968823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8 (35.8)</w:t>
            </w:r>
          </w:p>
        </w:tc>
        <w:tc>
          <w:tcPr>
            <w:tcW w:w="836" w:type="pct"/>
          </w:tcPr>
          <w:p w14:paraId="33672D7F" w14:textId="26EB70E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B9878C6" w14:textId="77777777" w:rsidTr="00DE2A8B">
        <w:trPr>
          <w:trHeight w:val="250"/>
        </w:trPr>
        <w:tc>
          <w:tcPr>
            <w:tcW w:w="1492" w:type="pct"/>
          </w:tcPr>
          <w:p w14:paraId="48C7E44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sufficiently active</w:t>
            </w:r>
          </w:p>
        </w:tc>
        <w:tc>
          <w:tcPr>
            <w:tcW w:w="943" w:type="pct"/>
          </w:tcPr>
          <w:p w14:paraId="378CD27B" w14:textId="6A11982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98 (37.3)</w:t>
            </w:r>
          </w:p>
        </w:tc>
        <w:tc>
          <w:tcPr>
            <w:tcW w:w="864" w:type="pct"/>
          </w:tcPr>
          <w:p w14:paraId="307380FE" w14:textId="5EF99DB3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5 (28.1)</w:t>
            </w:r>
          </w:p>
        </w:tc>
        <w:tc>
          <w:tcPr>
            <w:tcW w:w="865" w:type="pct"/>
          </w:tcPr>
          <w:p w14:paraId="5A284E9D" w14:textId="597ADD8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23 (36.4)</w:t>
            </w:r>
          </w:p>
        </w:tc>
        <w:tc>
          <w:tcPr>
            <w:tcW w:w="836" w:type="pct"/>
          </w:tcPr>
          <w:p w14:paraId="575CBBAB" w14:textId="3157830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4E588DC" w14:textId="77777777" w:rsidTr="00DE2A8B">
        <w:trPr>
          <w:trHeight w:val="250"/>
        </w:trPr>
        <w:tc>
          <w:tcPr>
            <w:tcW w:w="1492" w:type="pct"/>
          </w:tcPr>
          <w:p w14:paraId="435DFBC0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active</w:t>
            </w:r>
          </w:p>
        </w:tc>
        <w:tc>
          <w:tcPr>
            <w:tcW w:w="943" w:type="pct"/>
          </w:tcPr>
          <w:p w14:paraId="078FDAF5" w14:textId="39A02F3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2 (26.5)</w:t>
            </w:r>
          </w:p>
        </w:tc>
        <w:tc>
          <w:tcPr>
            <w:tcW w:w="864" w:type="pct"/>
          </w:tcPr>
          <w:p w14:paraId="34CF9331" w14:textId="14B1D00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5 (39.3)</w:t>
            </w:r>
          </w:p>
        </w:tc>
        <w:tc>
          <w:tcPr>
            <w:tcW w:w="865" w:type="pct"/>
          </w:tcPr>
          <w:p w14:paraId="1A4E7C65" w14:textId="290D2E4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7 (27.8)</w:t>
            </w:r>
          </w:p>
        </w:tc>
        <w:tc>
          <w:tcPr>
            <w:tcW w:w="836" w:type="pct"/>
          </w:tcPr>
          <w:p w14:paraId="5006EE01" w14:textId="054A31A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678B9C8" w14:textId="77777777" w:rsidTr="00DE2A8B">
        <w:trPr>
          <w:trHeight w:val="250"/>
        </w:trPr>
        <w:tc>
          <w:tcPr>
            <w:tcW w:w="1492" w:type="pct"/>
          </w:tcPr>
          <w:p w14:paraId="64C03A5C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Alcohol consump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3D8BBE7A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5172D1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552A360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F67A6D9" w14:textId="68037BCB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</w:tr>
      <w:tr w:rsidR="0077529F" w:rsidRPr="00EF64C4" w14:paraId="1278BFD1" w14:textId="77777777" w:rsidTr="00DE2A8B">
        <w:trPr>
          <w:trHeight w:val="250"/>
        </w:trPr>
        <w:tc>
          <w:tcPr>
            <w:tcW w:w="1492" w:type="pct"/>
          </w:tcPr>
          <w:p w14:paraId="707C1D86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0 drink/week</w:t>
            </w:r>
          </w:p>
        </w:tc>
        <w:tc>
          <w:tcPr>
            <w:tcW w:w="943" w:type="pct"/>
          </w:tcPr>
          <w:p w14:paraId="64857EC9" w14:textId="5F645AE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4 (18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705DCE71" w14:textId="08E1D6E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 (18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59C5B4B1" w14:textId="08648A7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0 (18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10B1DD05" w14:textId="0A5ECD0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260A2D4" w14:textId="77777777" w:rsidTr="00DE2A8B">
        <w:trPr>
          <w:trHeight w:val="250"/>
        </w:trPr>
        <w:tc>
          <w:tcPr>
            <w:tcW w:w="1492" w:type="pct"/>
          </w:tcPr>
          <w:p w14:paraId="3D6374D7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 drink/week</w:t>
            </w:r>
          </w:p>
        </w:tc>
        <w:tc>
          <w:tcPr>
            <w:tcW w:w="943" w:type="pct"/>
          </w:tcPr>
          <w:p w14:paraId="2B8633A0" w14:textId="179212F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4 (10.5)</w:t>
            </w:r>
          </w:p>
        </w:tc>
        <w:tc>
          <w:tcPr>
            <w:tcW w:w="864" w:type="pct"/>
          </w:tcPr>
          <w:p w14:paraId="56773A98" w14:textId="081F244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 (6.7)</w:t>
            </w:r>
          </w:p>
        </w:tc>
        <w:tc>
          <w:tcPr>
            <w:tcW w:w="865" w:type="pct"/>
          </w:tcPr>
          <w:p w14:paraId="370FBF46" w14:textId="25D32D1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0 (10.1)</w:t>
            </w:r>
          </w:p>
        </w:tc>
        <w:tc>
          <w:tcPr>
            <w:tcW w:w="836" w:type="pct"/>
          </w:tcPr>
          <w:p w14:paraId="7229A30A" w14:textId="71EC295B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0A5A3AA" w14:textId="77777777" w:rsidTr="00DE2A8B">
        <w:trPr>
          <w:trHeight w:val="250"/>
        </w:trPr>
        <w:tc>
          <w:tcPr>
            <w:tcW w:w="1492" w:type="pct"/>
          </w:tcPr>
          <w:p w14:paraId="105383F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-6 drinks/week</w:t>
            </w:r>
          </w:p>
        </w:tc>
        <w:tc>
          <w:tcPr>
            <w:tcW w:w="943" w:type="pct"/>
          </w:tcPr>
          <w:p w14:paraId="6EF9A816" w14:textId="13FFC5B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56 (19.5)</w:t>
            </w:r>
          </w:p>
        </w:tc>
        <w:tc>
          <w:tcPr>
            <w:tcW w:w="864" w:type="pct"/>
          </w:tcPr>
          <w:p w14:paraId="7AB257A3" w14:textId="7A88C69B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 (21.3)</w:t>
            </w:r>
          </w:p>
        </w:tc>
        <w:tc>
          <w:tcPr>
            <w:tcW w:w="865" w:type="pct"/>
          </w:tcPr>
          <w:p w14:paraId="26D90DF7" w14:textId="42DB6B4D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5 (19.7)</w:t>
            </w:r>
          </w:p>
        </w:tc>
        <w:tc>
          <w:tcPr>
            <w:tcW w:w="836" w:type="pct"/>
          </w:tcPr>
          <w:p w14:paraId="6FF9790C" w14:textId="0BFB818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A591216" w14:textId="77777777" w:rsidTr="00DE2A8B">
        <w:trPr>
          <w:trHeight w:val="250"/>
        </w:trPr>
        <w:tc>
          <w:tcPr>
            <w:tcW w:w="1492" w:type="pct"/>
          </w:tcPr>
          <w:p w14:paraId="7D849695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7 drinks/week</w:t>
            </w:r>
          </w:p>
        </w:tc>
        <w:tc>
          <w:tcPr>
            <w:tcW w:w="943" w:type="pct"/>
          </w:tcPr>
          <w:p w14:paraId="6291CC8F" w14:textId="6225811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06 (13.3)</w:t>
            </w:r>
          </w:p>
        </w:tc>
        <w:tc>
          <w:tcPr>
            <w:tcW w:w="864" w:type="pct"/>
          </w:tcPr>
          <w:p w14:paraId="0E6182A9" w14:textId="329EF9F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0 (11.2)</w:t>
            </w:r>
          </w:p>
        </w:tc>
        <w:tc>
          <w:tcPr>
            <w:tcW w:w="865" w:type="pct"/>
          </w:tcPr>
          <w:p w14:paraId="4DDE58C6" w14:textId="7137531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6 (13.1)</w:t>
            </w:r>
          </w:p>
        </w:tc>
        <w:tc>
          <w:tcPr>
            <w:tcW w:w="836" w:type="pct"/>
          </w:tcPr>
          <w:p w14:paraId="6600736D" w14:textId="4AA48FB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7D7122D" w14:textId="77777777" w:rsidTr="00DE2A8B">
        <w:trPr>
          <w:trHeight w:val="250"/>
        </w:trPr>
        <w:tc>
          <w:tcPr>
            <w:tcW w:w="1492" w:type="pct"/>
          </w:tcPr>
          <w:p w14:paraId="0617A8A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54AD5C77" w14:textId="7B29083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9 (38.7)</w:t>
            </w:r>
          </w:p>
        </w:tc>
        <w:tc>
          <w:tcPr>
            <w:tcW w:w="864" w:type="pct"/>
          </w:tcPr>
          <w:p w14:paraId="19C1269C" w14:textId="73F263C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8 (42.7)</w:t>
            </w:r>
          </w:p>
        </w:tc>
        <w:tc>
          <w:tcPr>
            <w:tcW w:w="865" w:type="pct"/>
          </w:tcPr>
          <w:p w14:paraId="21F2FF4C" w14:textId="3A83D1A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47 (39.1)</w:t>
            </w:r>
          </w:p>
        </w:tc>
        <w:tc>
          <w:tcPr>
            <w:tcW w:w="836" w:type="pct"/>
          </w:tcPr>
          <w:p w14:paraId="0238CB2C" w14:textId="262AA63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B28D429" w14:textId="77777777" w:rsidTr="00DE2A8B">
        <w:trPr>
          <w:trHeight w:val="250"/>
        </w:trPr>
        <w:tc>
          <w:tcPr>
            <w:tcW w:w="1492" w:type="pct"/>
          </w:tcPr>
          <w:p w14:paraId="70E1353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moking statu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0AC3934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0BF55D2A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5F03D658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3142CFC0" w14:textId="31BC493E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7529F" w:rsidRPr="00EF64C4" w14:paraId="29B1E39B" w14:textId="77777777" w:rsidTr="00DE2A8B">
        <w:trPr>
          <w:trHeight w:val="250"/>
        </w:trPr>
        <w:tc>
          <w:tcPr>
            <w:tcW w:w="1492" w:type="pct"/>
          </w:tcPr>
          <w:p w14:paraId="186019D0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Past smoker</w:t>
            </w:r>
          </w:p>
        </w:tc>
        <w:tc>
          <w:tcPr>
            <w:tcW w:w="943" w:type="pct"/>
          </w:tcPr>
          <w:p w14:paraId="39CB1036" w14:textId="53A7EA6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4 (35.5)</w:t>
            </w:r>
          </w:p>
        </w:tc>
        <w:tc>
          <w:tcPr>
            <w:tcW w:w="864" w:type="pct"/>
          </w:tcPr>
          <w:p w14:paraId="3E39C4AE" w14:textId="54DCE0A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 (31.5)</w:t>
            </w:r>
          </w:p>
        </w:tc>
        <w:tc>
          <w:tcPr>
            <w:tcW w:w="865" w:type="pct"/>
          </w:tcPr>
          <w:p w14:paraId="493B119D" w14:textId="691F963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2 (35.1)</w:t>
            </w:r>
          </w:p>
        </w:tc>
        <w:tc>
          <w:tcPr>
            <w:tcW w:w="836" w:type="pct"/>
          </w:tcPr>
          <w:p w14:paraId="7A1F9C08" w14:textId="1F52907D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E47DE28" w14:textId="77777777" w:rsidTr="00DE2A8B">
        <w:trPr>
          <w:trHeight w:val="238"/>
        </w:trPr>
        <w:tc>
          <w:tcPr>
            <w:tcW w:w="1492" w:type="pct"/>
          </w:tcPr>
          <w:p w14:paraId="28757F29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Current smoker</w:t>
            </w:r>
          </w:p>
        </w:tc>
        <w:tc>
          <w:tcPr>
            <w:tcW w:w="943" w:type="pct"/>
          </w:tcPr>
          <w:p w14:paraId="3E9C172B" w14:textId="51727F8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5 (18.1)</w:t>
            </w:r>
          </w:p>
        </w:tc>
        <w:tc>
          <w:tcPr>
            <w:tcW w:w="864" w:type="pct"/>
          </w:tcPr>
          <w:p w14:paraId="0531AD35" w14:textId="5604E13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 (27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5DCE82E6" w14:textId="22219AB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9 (19</w:t>
            </w:r>
            <w:r w:rsidR="00C36172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568097AE" w14:textId="3D7DD16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30A8F15" w14:textId="77777777" w:rsidTr="00DE2A8B">
        <w:trPr>
          <w:trHeight w:val="250"/>
        </w:trPr>
        <w:tc>
          <w:tcPr>
            <w:tcW w:w="1492" w:type="pct"/>
          </w:tcPr>
          <w:p w14:paraId="4622663E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30B93DD4" w14:textId="476681E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0 (46.3)</w:t>
            </w:r>
          </w:p>
        </w:tc>
        <w:tc>
          <w:tcPr>
            <w:tcW w:w="864" w:type="pct"/>
          </w:tcPr>
          <w:p w14:paraId="4D85B7AB" w14:textId="20E7CD4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 (41.6)</w:t>
            </w:r>
          </w:p>
        </w:tc>
        <w:tc>
          <w:tcPr>
            <w:tcW w:w="865" w:type="pct"/>
          </w:tcPr>
          <w:p w14:paraId="1DE40A2B" w14:textId="76A6B335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07 (45.8)</w:t>
            </w:r>
          </w:p>
        </w:tc>
        <w:tc>
          <w:tcPr>
            <w:tcW w:w="836" w:type="pct"/>
          </w:tcPr>
          <w:p w14:paraId="5066CE70" w14:textId="1ED6DC3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34F6BEB" w14:textId="77777777" w:rsidTr="00DE2A8B">
        <w:trPr>
          <w:trHeight w:val="250"/>
        </w:trPr>
        <w:tc>
          <w:tcPr>
            <w:tcW w:w="1492" w:type="pct"/>
          </w:tcPr>
          <w:p w14:paraId="171FDDCA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urvey period, N (%)</w:t>
            </w:r>
          </w:p>
        </w:tc>
        <w:tc>
          <w:tcPr>
            <w:tcW w:w="943" w:type="pct"/>
          </w:tcPr>
          <w:p w14:paraId="3C8C5AF6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6F8A5B44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29DC3FF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18F58D4" w14:textId="5EE8EF3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77529F" w:rsidRPr="00EF64C4" w14:paraId="02E4E133" w14:textId="77777777" w:rsidTr="00DE2A8B">
        <w:trPr>
          <w:trHeight w:val="250"/>
        </w:trPr>
        <w:tc>
          <w:tcPr>
            <w:tcW w:w="1492" w:type="pct"/>
          </w:tcPr>
          <w:p w14:paraId="48EC0B56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88-1991</w:t>
            </w:r>
          </w:p>
        </w:tc>
        <w:tc>
          <w:tcPr>
            <w:tcW w:w="943" w:type="pct"/>
          </w:tcPr>
          <w:p w14:paraId="227BB617" w14:textId="524D977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20 (40.1)</w:t>
            </w:r>
          </w:p>
        </w:tc>
        <w:tc>
          <w:tcPr>
            <w:tcW w:w="864" w:type="pct"/>
          </w:tcPr>
          <w:p w14:paraId="7F054DA5" w14:textId="42348D4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2 (47.2)</w:t>
            </w:r>
          </w:p>
        </w:tc>
        <w:tc>
          <w:tcPr>
            <w:tcW w:w="865" w:type="pct"/>
          </w:tcPr>
          <w:p w14:paraId="0980A31D" w14:textId="4130C7D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62 (40.8)</w:t>
            </w:r>
          </w:p>
        </w:tc>
        <w:tc>
          <w:tcPr>
            <w:tcW w:w="836" w:type="pct"/>
          </w:tcPr>
          <w:p w14:paraId="26FE3FDE" w14:textId="292D424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3EB6922" w14:textId="77777777" w:rsidTr="00DE2A8B">
        <w:trPr>
          <w:trHeight w:val="250"/>
        </w:trPr>
        <w:tc>
          <w:tcPr>
            <w:tcW w:w="1492" w:type="pct"/>
          </w:tcPr>
          <w:p w14:paraId="21A001D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91-1994</w:t>
            </w:r>
          </w:p>
        </w:tc>
        <w:tc>
          <w:tcPr>
            <w:tcW w:w="943" w:type="pct"/>
          </w:tcPr>
          <w:p w14:paraId="1272BA26" w14:textId="53622336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79 (59.9)</w:t>
            </w:r>
          </w:p>
        </w:tc>
        <w:tc>
          <w:tcPr>
            <w:tcW w:w="864" w:type="pct"/>
          </w:tcPr>
          <w:p w14:paraId="565BFAA7" w14:textId="15EBA79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7 (52.8)</w:t>
            </w:r>
          </w:p>
        </w:tc>
        <w:tc>
          <w:tcPr>
            <w:tcW w:w="865" w:type="pct"/>
          </w:tcPr>
          <w:p w14:paraId="21ABB103" w14:textId="1E56C55F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26 (59.2)</w:t>
            </w:r>
          </w:p>
        </w:tc>
        <w:tc>
          <w:tcPr>
            <w:tcW w:w="836" w:type="pct"/>
          </w:tcPr>
          <w:p w14:paraId="52B2797C" w14:textId="48558ED1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C209802" w14:textId="77777777" w:rsidTr="00DE2A8B">
        <w:trPr>
          <w:trHeight w:val="250"/>
        </w:trPr>
        <w:tc>
          <w:tcPr>
            <w:tcW w:w="1492" w:type="pct"/>
          </w:tcPr>
          <w:p w14:paraId="192D0416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mily history of diabete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6F028573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4EC6753A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2E8C1401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EE82D59" w14:textId="56F05A61" w:rsidR="002C5B55" w:rsidRPr="00EF64C4" w:rsidRDefault="00ED6104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</w:tr>
      <w:tr w:rsidR="0077529F" w:rsidRPr="00EF64C4" w14:paraId="005CCC21" w14:textId="77777777" w:rsidTr="00DE2A8B">
        <w:trPr>
          <w:trHeight w:val="250"/>
        </w:trPr>
        <w:tc>
          <w:tcPr>
            <w:tcW w:w="1492" w:type="pct"/>
          </w:tcPr>
          <w:p w14:paraId="4974550D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Yes</w:t>
            </w:r>
          </w:p>
        </w:tc>
        <w:tc>
          <w:tcPr>
            <w:tcW w:w="943" w:type="pct"/>
          </w:tcPr>
          <w:p w14:paraId="0EEFA2C6" w14:textId="52D5DB40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3 (35.4)</w:t>
            </w:r>
          </w:p>
        </w:tc>
        <w:tc>
          <w:tcPr>
            <w:tcW w:w="864" w:type="pct"/>
          </w:tcPr>
          <w:p w14:paraId="1A44519C" w14:textId="1958D23D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 (34.8)</w:t>
            </w:r>
          </w:p>
        </w:tc>
        <w:tc>
          <w:tcPr>
            <w:tcW w:w="865" w:type="pct"/>
          </w:tcPr>
          <w:p w14:paraId="49FB92AE" w14:textId="5A5A5E2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4 (35.4)</w:t>
            </w:r>
          </w:p>
        </w:tc>
        <w:tc>
          <w:tcPr>
            <w:tcW w:w="836" w:type="pct"/>
          </w:tcPr>
          <w:p w14:paraId="53370237" w14:textId="5DC829E8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77987B9" w14:textId="77777777" w:rsidTr="00DE2A8B">
        <w:trPr>
          <w:trHeight w:val="250"/>
        </w:trPr>
        <w:tc>
          <w:tcPr>
            <w:tcW w:w="1492" w:type="pct"/>
          </w:tcPr>
          <w:p w14:paraId="030FC0C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</w:t>
            </w:r>
          </w:p>
        </w:tc>
        <w:tc>
          <w:tcPr>
            <w:tcW w:w="943" w:type="pct"/>
          </w:tcPr>
          <w:p w14:paraId="0E63E512" w14:textId="71FC4A6B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02 (62.8)</w:t>
            </w:r>
          </w:p>
        </w:tc>
        <w:tc>
          <w:tcPr>
            <w:tcW w:w="864" w:type="pct"/>
          </w:tcPr>
          <w:p w14:paraId="2957A3AB" w14:textId="4EDC2769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7 (64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222E9D4B" w14:textId="2F05835A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59 (63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715510FC" w14:textId="62FC8DFC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39B2162" w14:textId="77777777" w:rsidTr="00DE2A8B">
        <w:trPr>
          <w:trHeight w:val="250"/>
        </w:trPr>
        <w:tc>
          <w:tcPr>
            <w:tcW w:w="1492" w:type="pct"/>
          </w:tcPr>
          <w:p w14:paraId="3C58A34B" w14:textId="77777777" w:rsidR="002C5B55" w:rsidRPr="00EF64C4" w:rsidRDefault="002C5B55" w:rsidP="002C5B5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2F7D3AFB" w14:textId="4F3D664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 (1.8)</w:t>
            </w:r>
          </w:p>
        </w:tc>
        <w:tc>
          <w:tcPr>
            <w:tcW w:w="864" w:type="pct"/>
          </w:tcPr>
          <w:p w14:paraId="724C74A4" w14:textId="766A94D4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 (1.1)</w:t>
            </w:r>
          </w:p>
        </w:tc>
        <w:tc>
          <w:tcPr>
            <w:tcW w:w="865" w:type="pct"/>
          </w:tcPr>
          <w:p w14:paraId="7A23A006" w14:textId="354F5DA2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5 (1.7)</w:t>
            </w:r>
          </w:p>
        </w:tc>
        <w:tc>
          <w:tcPr>
            <w:tcW w:w="836" w:type="pct"/>
          </w:tcPr>
          <w:p w14:paraId="43BF0E79" w14:textId="6D22E727" w:rsidR="002C5B55" w:rsidRPr="00EF64C4" w:rsidRDefault="002C5B55" w:rsidP="002C5B5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15C75E2" w14:textId="6D912E8F" w:rsidR="004F3876" w:rsidRPr="0077529F" w:rsidRDefault="004F3876" w:rsidP="004F3876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lastRenderedPageBreak/>
        <w:t>Abbreviations: BMI, body mass index;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; HDL, high-density lipoprotein; IQR, interquartile range; </w:t>
      </w:r>
      <w:r w:rsidR="000276EC">
        <w:rPr>
          <w:rFonts w:ascii="Arial" w:hAnsi="Arial" w:cs="Arial"/>
          <w:sz w:val="16"/>
          <w:szCs w:val="16"/>
        </w:rPr>
        <w:t>N, number;</w:t>
      </w:r>
      <w:r w:rsidR="000276EC" w:rsidRPr="0077529F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>NA, not applicable; PPG</w:t>
      </w:r>
      <w:r w:rsidR="007176AE">
        <w:rPr>
          <w:rFonts w:ascii="Arial" w:hAnsi="Arial" w:cs="Arial"/>
          <w:sz w:val="16"/>
          <w:szCs w:val="16"/>
          <w:vertAlign w:val="subscript"/>
        </w:rPr>
        <w:t>0</w:t>
      </w:r>
      <w:r w:rsidRPr="0077529F">
        <w:rPr>
          <w:rFonts w:ascii="Arial" w:hAnsi="Arial" w:cs="Arial"/>
          <w:sz w:val="16"/>
          <w:szCs w:val="16"/>
          <w:vertAlign w:val="subscript"/>
        </w:rPr>
        <w:t>-</w:t>
      </w:r>
      <w:r w:rsidR="007176AE">
        <w:rPr>
          <w:rFonts w:ascii="Arial" w:hAnsi="Arial" w:cs="Arial"/>
          <w:sz w:val="16"/>
          <w:szCs w:val="16"/>
          <w:vertAlign w:val="subscript"/>
        </w:rPr>
        <w:t>3</w:t>
      </w:r>
      <w:r w:rsidRPr="0077529F">
        <w:rPr>
          <w:rFonts w:ascii="Arial" w:hAnsi="Arial" w:cs="Arial"/>
          <w:sz w:val="16"/>
          <w:szCs w:val="16"/>
          <w:vertAlign w:val="subscript"/>
        </w:rPr>
        <w:t>.9h</w:t>
      </w:r>
      <w:r w:rsidRPr="0077529F">
        <w:rPr>
          <w:rFonts w:ascii="Arial" w:hAnsi="Arial" w:cs="Arial"/>
          <w:sz w:val="16"/>
          <w:szCs w:val="16"/>
        </w:rPr>
        <w:t xml:space="preserve">, </w:t>
      </w:r>
      <w:r w:rsidR="002B3594">
        <w:rPr>
          <w:rFonts w:ascii="Arial" w:hAnsi="Arial" w:cs="Arial"/>
          <w:sz w:val="16"/>
          <w:szCs w:val="16"/>
        </w:rPr>
        <w:t>postprandial</w:t>
      </w:r>
      <w:r w:rsidRPr="0077529F">
        <w:rPr>
          <w:rFonts w:ascii="Arial" w:hAnsi="Arial" w:cs="Arial"/>
          <w:sz w:val="16"/>
          <w:szCs w:val="16"/>
        </w:rPr>
        <w:t xml:space="preserve"> plasma glucose 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>measured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 xml:space="preserve"> from blood taken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 xml:space="preserve">between </w:t>
      </w:r>
      <w:r w:rsidR="007176AE">
        <w:rPr>
          <w:rFonts w:ascii="Arial" w:hAnsi="Arial" w:cs="Arial"/>
          <w:sz w:val="16"/>
          <w:szCs w:val="16"/>
        </w:rPr>
        <w:t>0</w:t>
      </w:r>
      <w:r w:rsidRPr="0077529F">
        <w:rPr>
          <w:rFonts w:ascii="Arial" w:hAnsi="Arial" w:cs="Arial"/>
          <w:sz w:val="16"/>
          <w:szCs w:val="16"/>
        </w:rPr>
        <w:t xml:space="preserve"> and </w:t>
      </w:r>
      <w:r w:rsidR="007176AE">
        <w:rPr>
          <w:rFonts w:ascii="Arial" w:hAnsi="Arial" w:cs="Arial"/>
          <w:sz w:val="16"/>
          <w:szCs w:val="16"/>
        </w:rPr>
        <w:t>3.9</w:t>
      </w:r>
      <w:r w:rsidRPr="0077529F">
        <w:rPr>
          <w:rFonts w:ascii="Arial" w:hAnsi="Arial" w:cs="Arial"/>
          <w:sz w:val="16"/>
          <w:szCs w:val="16"/>
        </w:rPr>
        <w:t xml:space="preserve"> h; SBP, systolic blood pressure; SD, standard deviation</w:t>
      </w:r>
      <w:r w:rsidR="00584BB0">
        <w:rPr>
          <w:rFonts w:ascii="Arial" w:hAnsi="Arial" w:cs="Arial"/>
          <w:sz w:val="16"/>
          <w:szCs w:val="16"/>
        </w:rPr>
        <w:t>; y, year</w:t>
      </w:r>
      <w:r w:rsidRPr="0077529F">
        <w:rPr>
          <w:rFonts w:ascii="Arial" w:hAnsi="Arial" w:cs="Arial"/>
          <w:sz w:val="16"/>
          <w:szCs w:val="16"/>
        </w:rPr>
        <w:t>.</w:t>
      </w:r>
    </w:p>
    <w:p w14:paraId="16C25CB5" w14:textId="77777777" w:rsidR="00ED6104" w:rsidRPr="0077529F" w:rsidRDefault="00ED6104">
      <w:pPr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br w:type="page"/>
      </w:r>
    </w:p>
    <w:p w14:paraId="01CCAC2C" w14:textId="26147C41" w:rsidR="00ED6104" w:rsidRPr="0077529F" w:rsidRDefault="00ED6104" w:rsidP="00ED6104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lastRenderedPageBreak/>
        <w:t xml:space="preserve">eTable </w:t>
      </w:r>
      <w:r w:rsidR="00965FB2" w:rsidRPr="0077529F">
        <w:rPr>
          <w:rFonts w:ascii="Arial" w:hAnsi="Arial" w:cs="Arial"/>
          <w:b/>
          <w:bCs/>
          <w:sz w:val="24"/>
          <w:szCs w:val="24"/>
        </w:rPr>
        <w:t>3</w:t>
      </w:r>
      <w:r w:rsidRPr="0077529F">
        <w:rPr>
          <w:rFonts w:ascii="Arial" w:hAnsi="Arial" w:cs="Arial"/>
          <w:b/>
          <w:bCs/>
          <w:sz w:val="24"/>
          <w:szCs w:val="24"/>
        </w:rPr>
        <w:t>. Baseline characteristics of Sub-cohort 2</w:t>
      </w:r>
      <w:r w:rsidR="00D64484">
        <w:rPr>
          <w:rFonts w:ascii="Arial" w:hAnsi="Arial" w:cs="Arial"/>
          <w:b/>
          <w:bCs/>
          <w:sz w:val="24"/>
          <w:szCs w:val="24"/>
        </w:rPr>
        <w:t xml:space="preserve">: </w:t>
      </w:r>
      <w:r w:rsidRPr="0077529F">
        <w:rPr>
          <w:rFonts w:ascii="Arial" w:hAnsi="Arial" w:cs="Arial"/>
          <w:b/>
          <w:bCs/>
          <w:sz w:val="24"/>
          <w:szCs w:val="24"/>
        </w:rPr>
        <w:t>participants with PPG</w:t>
      </w:r>
      <w:r w:rsidRPr="0077529F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91"/>
        <w:gridCol w:w="1700"/>
        <w:gridCol w:w="1558"/>
        <w:gridCol w:w="1560"/>
        <w:gridCol w:w="1507"/>
      </w:tblGrid>
      <w:tr w:rsidR="0077529F" w:rsidRPr="00EF64C4" w14:paraId="58522AE4" w14:textId="77777777" w:rsidTr="00DE2A8B">
        <w:trPr>
          <w:trHeight w:val="250"/>
        </w:trPr>
        <w:tc>
          <w:tcPr>
            <w:tcW w:w="1492" w:type="pct"/>
          </w:tcPr>
          <w:p w14:paraId="23F5C3F1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</w:tcPr>
          <w:p w14:paraId="266AB19F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ottom 9 deciles</w:t>
            </w:r>
          </w:p>
        </w:tc>
        <w:tc>
          <w:tcPr>
            <w:tcW w:w="864" w:type="pct"/>
            <w:shd w:val="clear" w:color="auto" w:fill="auto"/>
          </w:tcPr>
          <w:p w14:paraId="662CECA9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p decile</w:t>
            </w:r>
          </w:p>
        </w:tc>
        <w:tc>
          <w:tcPr>
            <w:tcW w:w="865" w:type="pct"/>
            <w:shd w:val="clear" w:color="auto" w:fill="auto"/>
          </w:tcPr>
          <w:p w14:paraId="64800FAB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Overall</w:t>
            </w:r>
          </w:p>
        </w:tc>
        <w:tc>
          <w:tcPr>
            <w:tcW w:w="836" w:type="pct"/>
          </w:tcPr>
          <w:p w14:paraId="1FE61220" w14:textId="71ECE6DB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</w:t>
            </w:r>
            <w:r w:rsidR="006F5146" w:rsidRPr="00EF64C4">
              <w:rPr>
                <w:rFonts w:ascii="Arial" w:hAnsi="Arial" w:cs="Arial"/>
                <w:sz w:val="20"/>
                <w:szCs w:val="20"/>
              </w:rPr>
              <w:t xml:space="preserve"> value</w:t>
            </w:r>
          </w:p>
        </w:tc>
      </w:tr>
      <w:tr w:rsidR="0077529F" w:rsidRPr="00EF64C4" w14:paraId="3B4B9172" w14:textId="77777777" w:rsidTr="00DE2A8B">
        <w:trPr>
          <w:trHeight w:val="250"/>
        </w:trPr>
        <w:tc>
          <w:tcPr>
            <w:tcW w:w="1492" w:type="pct"/>
          </w:tcPr>
          <w:p w14:paraId="634461CA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943" w:type="pct"/>
          </w:tcPr>
          <w:p w14:paraId="516870FA" w14:textId="08B98910" w:rsidR="005472C1" w:rsidRPr="00EF64C4" w:rsidRDefault="005472C1" w:rsidP="005472C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,182</w:t>
            </w:r>
          </w:p>
        </w:tc>
        <w:tc>
          <w:tcPr>
            <w:tcW w:w="864" w:type="pct"/>
            <w:shd w:val="clear" w:color="auto" w:fill="auto"/>
          </w:tcPr>
          <w:p w14:paraId="2EC3048F" w14:textId="37FECFD9" w:rsidR="005472C1" w:rsidRPr="00EF64C4" w:rsidRDefault="005472C1" w:rsidP="005472C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66</w:t>
            </w:r>
          </w:p>
        </w:tc>
        <w:tc>
          <w:tcPr>
            <w:tcW w:w="865" w:type="pct"/>
            <w:shd w:val="clear" w:color="auto" w:fill="auto"/>
          </w:tcPr>
          <w:p w14:paraId="0A929E58" w14:textId="0C27191C" w:rsidR="005472C1" w:rsidRPr="00EF64C4" w:rsidRDefault="005472C1" w:rsidP="005472C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,648</w:t>
            </w:r>
          </w:p>
        </w:tc>
        <w:tc>
          <w:tcPr>
            <w:tcW w:w="836" w:type="pct"/>
          </w:tcPr>
          <w:p w14:paraId="35D158E1" w14:textId="3EE25930" w:rsidR="005472C1" w:rsidRPr="00EF64C4" w:rsidRDefault="006F5146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77529F" w:rsidRPr="00EF64C4" w14:paraId="29A8F1D0" w14:textId="77777777" w:rsidTr="00DE2A8B">
        <w:trPr>
          <w:trHeight w:val="250"/>
        </w:trPr>
        <w:tc>
          <w:tcPr>
            <w:tcW w:w="1492" w:type="pct"/>
          </w:tcPr>
          <w:p w14:paraId="5D1796DB" w14:textId="24ED6CF3" w:rsidR="0032613C" w:rsidRPr="00EF64C4" w:rsidRDefault="002B3594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2B3594">
              <w:rPr>
                <w:rFonts w:ascii="Arial" w:hAnsi="Arial" w:cs="Arial"/>
                <w:sz w:val="20"/>
                <w:szCs w:val="20"/>
              </w:rPr>
              <w:t>PPG</w:t>
            </w:r>
            <w:r w:rsidRPr="002B3594">
              <w:rPr>
                <w:rFonts w:ascii="Arial" w:hAnsi="Arial" w:cs="Arial"/>
                <w:sz w:val="20"/>
                <w:szCs w:val="20"/>
                <w:vertAlign w:val="subscript"/>
              </w:rPr>
              <w:t>4-7.9h</w:t>
            </w:r>
            <w:r w:rsidR="0032613C" w:rsidRPr="00EF64C4">
              <w:rPr>
                <w:rFonts w:ascii="Arial" w:hAnsi="Arial" w:cs="Arial"/>
                <w:sz w:val="20"/>
                <w:szCs w:val="20"/>
              </w:rPr>
              <w:t>, mg/dL, median (IQR)</w:t>
            </w:r>
          </w:p>
        </w:tc>
        <w:tc>
          <w:tcPr>
            <w:tcW w:w="943" w:type="pct"/>
          </w:tcPr>
          <w:p w14:paraId="6D034498" w14:textId="01B549B4" w:rsidR="0032613C" w:rsidRPr="00EF64C4" w:rsidRDefault="0032613C" w:rsidP="003261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1 (86-96)</w:t>
            </w:r>
          </w:p>
        </w:tc>
        <w:tc>
          <w:tcPr>
            <w:tcW w:w="864" w:type="pct"/>
          </w:tcPr>
          <w:p w14:paraId="316B70C8" w14:textId="0DD06467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3 (108-124)</w:t>
            </w:r>
          </w:p>
        </w:tc>
        <w:tc>
          <w:tcPr>
            <w:tcW w:w="865" w:type="pct"/>
          </w:tcPr>
          <w:p w14:paraId="01D28259" w14:textId="434FB763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2 (87-98)</w:t>
            </w:r>
          </w:p>
        </w:tc>
        <w:tc>
          <w:tcPr>
            <w:tcW w:w="836" w:type="pct"/>
          </w:tcPr>
          <w:p w14:paraId="03DF5412" w14:textId="268E9844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C06E9A4" w14:textId="77777777" w:rsidTr="0032613C">
        <w:trPr>
          <w:trHeight w:val="250"/>
        </w:trPr>
        <w:tc>
          <w:tcPr>
            <w:tcW w:w="1492" w:type="pct"/>
            <w:shd w:val="clear" w:color="auto" w:fill="auto"/>
          </w:tcPr>
          <w:p w14:paraId="515176AB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bA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EF64C4">
              <w:rPr>
                <w:rFonts w:ascii="Arial" w:hAnsi="Arial" w:cs="Arial"/>
                <w:sz w:val="20"/>
                <w:szCs w:val="20"/>
              </w:rPr>
              <w:t>, %, median (IQR)</w:t>
            </w:r>
          </w:p>
        </w:tc>
        <w:tc>
          <w:tcPr>
            <w:tcW w:w="943" w:type="pct"/>
          </w:tcPr>
          <w:p w14:paraId="3D425EF7" w14:textId="214062D4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3 (5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6)</w:t>
            </w:r>
          </w:p>
        </w:tc>
        <w:tc>
          <w:tcPr>
            <w:tcW w:w="864" w:type="pct"/>
          </w:tcPr>
          <w:p w14:paraId="36420DFC" w14:textId="70E0159C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8 (5.4-6.7)</w:t>
            </w:r>
          </w:p>
        </w:tc>
        <w:tc>
          <w:tcPr>
            <w:tcW w:w="865" w:type="pct"/>
          </w:tcPr>
          <w:p w14:paraId="1F1F57BD" w14:textId="62F9BBCE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3 (5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36" w:type="pct"/>
          </w:tcPr>
          <w:p w14:paraId="1075A350" w14:textId="4AE54C00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266340D" w14:textId="77777777" w:rsidTr="0032613C">
        <w:trPr>
          <w:trHeight w:val="250"/>
        </w:trPr>
        <w:tc>
          <w:tcPr>
            <w:tcW w:w="1492" w:type="pct"/>
            <w:shd w:val="clear" w:color="auto" w:fill="auto"/>
          </w:tcPr>
          <w:p w14:paraId="003DE730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MI, kg/m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  <w:r w:rsidRPr="00EF64C4">
              <w:rPr>
                <w:rFonts w:ascii="Arial" w:hAnsi="Arial" w:cs="Arial"/>
                <w:sz w:val="20"/>
                <w:szCs w:val="20"/>
              </w:rPr>
              <w:t>, median (IQR)</w:t>
            </w:r>
          </w:p>
        </w:tc>
        <w:tc>
          <w:tcPr>
            <w:tcW w:w="943" w:type="pct"/>
          </w:tcPr>
          <w:p w14:paraId="61DACF2A" w14:textId="735F5050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64" w:type="pct"/>
          </w:tcPr>
          <w:p w14:paraId="224A56FA" w14:textId="1608B7B7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 (24-31)</w:t>
            </w:r>
          </w:p>
        </w:tc>
        <w:tc>
          <w:tcPr>
            <w:tcW w:w="865" w:type="pct"/>
          </w:tcPr>
          <w:p w14:paraId="18F77915" w14:textId="6B768196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36" w:type="pct"/>
          </w:tcPr>
          <w:p w14:paraId="68ECE04F" w14:textId="656F237B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29588EF0" w14:textId="77777777" w:rsidTr="0032613C">
        <w:trPr>
          <w:trHeight w:val="250"/>
        </w:trPr>
        <w:tc>
          <w:tcPr>
            <w:tcW w:w="1492" w:type="pct"/>
            <w:shd w:val="clear" w:color="auto" w:fill="auto"/>
          </w:tcPr>
          <w:p w14:paraId="05E7D282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BP, mm Hg, median (IQR)</w:t>
            </w:r>
          </w:p>
        </w:tc>
        <w:tc>
          <w:tcPr>
            <w:tcW w:w="943" w:type="pct"/>
          </w:tcPr>
          <w:p w14:paraId="29837B67" w14:textId="4904050A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2 (111-136)</w:t>
            </w:r>
          </w:p>
        </w:tc>
        <w:tc>
          <w:tcPr>
            <w:tcW w:w="864" w:type="pct"/>
          </w:tcPr>
          <w:p w14:paraId="3421DE68" w14:textId="3608EFDF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6 (123-150)</w:t>
            </w:r>
          </w:p>
        </w:tc>
        <w:tc>
          <w:tcPr>
            <w:tcW w:w="865" w:type="pct"/>
          </w:tcPr>
          <w:p w14:paraId="125E1A45" w14:textId="52789292" w:rsidR="0032613C" w:rsidRPr="00EF64C4" w:rsidRDefault="0032613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3 (112-138)</w:t>
            </w:r>
          </w:p>
        </w:tc>
        <w:tc>
          <w:tcPr>
            <w:tcW w:w="836" w:type="pct"/>
          </w:tcPr>
          <w:p w14:paraId="3F227E6A" w14:textId="49A82283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B625C1C" w14:textId="77777777" w:rsidTr="00902D44">
        <w:trPr>
          <w:trHeight w:val="250"/>
        </w:trPr>
        <w:tc>
          <w:tcPr>
            <w:tcW w:w="1492" w:type="pct"/>
            <w:shd w:val="clear" w:color="auto" w:fill="auto"/>
          </w:tcPr>
          <w:p w14:paraId="45704C47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tal cholesterol, mg/dL, median (IQR)</w:t>
            </w:r>
          </w:p>
        </w:tc>
        <w:tc>
          <w:tcPr>
            <w:tcW w:w="943" w:type="pct"/>
            <w:vAlign w:val="center"/>
          </w:tcPr>
          <w:p w14:paraId="002B1763" w14:textId="166FE0A0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3 (175-234)</w:t>
            </w:r>
          </w:p>
        </w:tc>
        <w:tc>
          <w:tcPr>
            <w:tcW w:w="864" w:type="pct"/>
            <w:vAlign w:val="center"/>
          </w:tcPr>
          <w:p w14:paraId="102CF168" w14:textId="2C465D81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4 (189-247)</w:t>
            </w:r>
          </w:p>
        </w:tc>
        <w:tc>
          <w:tcPr>
            <w:tcW w:w="865" w:type="pct"/>
            <w:vAlign w:val="center"/>
          </w:tcPr>
          <w:p w14:paraId="2735DE5A" w14:textId="5499F258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4 (177-235)</w:t>
            </w:r>
          </w:p>
        </w:tc>
        <w:tc>
          <w:tcPr>
            <w:tcW w:w="836" w:type="pct"/>
          </w:tcPr>
          <w:p w14:paraId="589FF40C" w14:textId="673615FD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497</w:t>
            </w:r>
          </w:p>
        </w:tc>
      </w:tr>
      <w:tr w:rsidR="0077529F" w:rsidRPr="00EF64C4" w14:paraId="3D99DBE2" w14:textId="77777777" w:rsidTr="00902D44">
        <w:trPr>
          <w:trHeight w:val="250"/>
        </w:trPr>
        <w:tc>
          <w:tcPr>
            <w:tcW w:w="1492" w:type="pct"/>
            <w:shd w:val="clear" w:color="auto" w:fill="auto"/>
          </w:tcPr>
          <w:p w14:paraId="5774594A" w14:textId="77777777" w:rsidR="0032613C" w:rsidRPr="00EF64C4" w:rsidRDefault="0032613C" w:rsidP="0032613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DL cholesterol, mg/dL, median (IQR)</w:t>
            </w:r>
          </w:p>
        </w:tc>
        <w:tc>
          <w:tcPr>
            <w:tcW w:w="943" w:type="pct"/>
            <w:vAlign w:val="center"/>
          </w:tcPr>
          <w:p w14:paraId="259251CA" w14:textId="400AF6BB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0 (41-60)</w:t>
            </w:r>
          </w:p>
        </w:tc>
        <w:tc>
          <w:tcPr>
            <w:tcW w:w="864" w:type="pct"/>
            <w:vAlign w:val="center"/>
          </w:tcPr>
          <w:p w14:paraId="7958670E" w14:textId="5141D7DA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8 (40-58)</w:t>
            </w:r>
          </w:p>
        </w:tc>
        <w:tc>
          <w:tcPr>
            <w:tcW w:w="865" w:type="pct"/>
            <w:vAlign w:val="center"/>
          </w:tcPr>
          <w:p w14:paraId="4F767886" w14:textId="74C20F62" w:rsidR="0032613C" w:rsidRPr="00EF64C4" w:rsidRDefault="0032613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0 (41-60)</w:t>
            </w:r>
          </w:p>
        </w:tc>
        <w:tc>
          <w:tcPr>
            <w:tcW w:w="836" w:type="pct"/>
          </w:tcPr>
          <w:p w14:paraId="0EFA9103" w14:textId="2C4511FA" w:rsidR="0032613C" w:rsidRPr="00EF64C4" w:rsidRDefault="00253ADC" w:rsidP="0032613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012D28E" w14:textId="77777777" w:rsidTr="00DE2A8B">
        <w:trPr>
          <w:trHeight w:val="250"/>
        </w:trPr>
        <w:tc>
          <w:tcPr>
            <w:tcW w:w="1492" w:type="pct"/>
          </w:tcPr>
          <w:p w14:paraId="529544FE" w14:textId="77777777" w:rsidR="000A3471" w:rsidRPr="00EF64C4" w:rsidRDefault="000A3471" w:rsidP="000A347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Age, y, mean (SD)</w:t>
            </w:r>
          </w:p>
        </w:tc>
        <w:tc>
          <w:tcPr>
            <w:tcW w:w="943" w:type="pct"/>
          </w:tcPr>
          <w:p w14:paraId="4384A096" w14:textId="129D647F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8 (18)</w:t>
            </w:r>
          </w:p>
        </w:tc>
        <w:tc>
          <w:tcPr>
            <w:tcW w:w="864" w:type="pct"/>
          </w:tcPr>
          <w:p w14:paraId="52116BF0" w14:textId="170B94C3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1 (18)</w:t>
            </w:r>
          </w:p>
        </w:tc>
        <w:tc>
          <w:tcPr>
            <w:tcW w:w="865" w:type="pct"/>
          </w:tcPr>
          <w:p w14:paraId="0166C10A" w14:textId="45A24379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 (19)</w:t>
            </w:r>
          </w:p>
        </w:tc>
        <w:tc>
          <w:tcPr>
            <w:tcW w:w="836" w:type="pct"/>
          </w:tcPr>
          <w:p w14:paraId="5E0850DB" w14:textId="6AB14D6C" w:rsidR="000A3471" w:rsidRPr="00EF64C4" w:rsidRDefault="00150EE8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3A9F76BA" w14:textId="77777777" w:rsidTr="00DE2A8B">
        <w:trPr>
          <w:trHeight w:val="250"/>
        </w:trPr>
        <w:tc>
          <w:tcPr>
            <w:tcW w:w="1492" w:type="pct"/>
          </w:tcPr>
          <w:p w14:paraId="6D244D3A" w14:textId="77777777" w:rsidR="000A3471" w:rsidRPr="00EF64C4" w:rsidRDefault="000A3471" w:rsidP="000A347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sting time, h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an (SD)</w:t>
            </w:r>
          </w:p>
        </w:tc>
        <w:tc>
          <w:tcPr>
            <w:tcW w:w="943" w:type="pct"/>
          </w:tcPr>
          <w:p w14:paraId="24B39A64" w14:textId="03E269E8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.6 (0.8)</w:t>
            </w:r>
          </w:p>
        </w:tc>
        <w:tc>
          <w:tcPr>
            <w:tcW w:w="864" w:type="pct"/>
          </w:tcPr>
          <w:p w14:paraId="1936BA3C" w14:textId="11029FAC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.6 (0.8)</w:t>
            </w:r>
          </w:p>
        </w:tc>
        <w:tc>
          <w:tcPr>
            <w:tcW w:w="865" w:type="pct"/>
          </w:tcPr>
          <w:p w14:paraId="63934358" w14:textId="18E1430F" w:rsidR="000A3471" w:rsidRPr="00EF64C4" w:rsidRDefault="000A3471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.6 (0.8)</w:t>
            </w:r>
          </w:p>
        </w:tc>
        <w:tc>
          <w:tcPr>
            <w:tcW w:w="836" w:type="pct"/>
          </w:tcPr>
          <w:p w14:paraId="238B85F9" w14:textId="7287CC63" w:rsidR="000A3471" w:rsidRPr="00EF64C4" w:rsidRDefault="00150EE8" w:rsidP="000A347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</w:tr>
      <w:tr w:rsidR="0077529F" w:rsidRPr="00EF64C4" w14:paraId="4423C8FD" w14:textId="77777777" w:rsidTr="005472C1">
        <w:trPr>
          <w:trHeight w:val="250"/>
        </w:trPr>
        <w:tc>
          <w:tcPr>
            <w:tcW w:w="1492" w:type="pct"/>
          </w:tcPr>
          <w:p w14:paraId="129A8C2C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Sex (male), N (%) </w:t>
            </w:r>
          </w:p>
        </w:tc>
        <w:tc>
          <w:tcPr>
            <w:tcW w:w="943" w:type="pct"/>
            <w:shd w:val="clear" w:color="auto" w:fill="auto"/>
          </w:tcPr>
          <w:p w14:paraId="4E003C37" w14:textId="1C1A2224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08 (45.6)</w:t>
            </w:r>
          </w:p>
        </w:tc>
        <w:tc>
          <w:tcPr>
            <w:tcW w:w="864" w:type="pct"/>
            <w:shd w:val="clear" w:color="auto" w:fill="auto"/>
          </w:tcPr>
          <w:p w14:paraId="7A12E7B6" w14:textId="2F3DF5B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28 (48.9)</w:t>
            </w:r>
          </w:p>
        </w:tc>
        <w:tc>
          <w:tcPr>
            <w:tcW w:w="865" w:type="pct"/>
            <w:shd w:val="clear" w:color="auto" w:fill="auto"/>
          </w:tcPr>
          <w:p w14:paraId="42503A3C" w14:textId="0435CF2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36 (46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1AD6F939" w14:textId="7D34F7A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77529F" w:rsidRPr="00EF64C4" w14:paraId="48E724C8" w14:textId="77777777" w:rsidTr="005472C1">
        <w:trPr>
          <w:trHeight w:val="250"/>
        </w:trPr>
        <w:tc>
          <w:tcPr>
            <w:tcW w:w="1492" w:type="pct"/>
          </w:tcPr>
          <w:p w14:paraId="2BE25E1D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Ethnicity, N (%)</w:t>
            </w:r>
          </w:p>
        </w:tc>
        <w:tc>
          <w:tcPr>
            <w:tcW w:w="943" w:type="pct"/>
            <w:shd w:val="clear" w:color="auto" w:fill="auto"/>
          </w:tcPr>
          <w:p w14:paraId="26414DF6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32589E86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0CC65173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836" w:type="pct"/>
          </w:tcPr>
          <w:p w14:paraId="2F2F694B" w14:textId="2B59FF2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02</w:t>
            </w:r>
          </w:p>
        </w:tc>
      </w:tr>
      <w:tr w:rsidR="0077529F" w:rsidRPr="00EF64C4" w14:paraId="6472565B" w14:textId="77777777" w:rsidTr="005472C1">
        <w:trPr>
          <w:trHeight w:val="250"/>
        </w:trPr>
        <w:tc>
          <w:tcPr>
            <w:tcW w:w="1492" w:type="pct"/>
          </w:tcPr>
          <w:p w14:paraId="667AF1E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white</w:t>
            </w:r>
          </w:p>
        </w:tc>
        <w:tc>
          <w:tcPr>
            <w:tcW w:w="943" w:type="pct"/>
            <w:shd w:val="clear" w:color="auto" w:fill="auto"/>
          </w:tcPr>
          <w:p w14:paraId="159E5427" w14:textId="319C7C7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86 (47.5)</w:t>
            </w:r>
          </w:p>
        </w:tc>
        <w:tc>
          <w:tcPr>
            <w:tcW w:w="864" w:type="pct"/>
            <w:shd w:val="clear" w:color="auto" w:fill="auto"/>
          </w:tcPr>
          <w:p w14:paraId="760F28F7" w14:textId="6FF1341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25 (48.3)</w:t>
            </w:r>
          </w:p>
        </w:tc>
        <w:tc>
          <w:tcPr>
            <w:tcW w:w="865" w:type="pct"/>
            <w:shd w:val="clear" w:color="auto" w:fill="auto"/>
          </w:tcPr>
          <w:p w14:paraId="3EA392E7" w14:textId="45741A2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11 (47.6)</w:t>
            </w:r>
          </w:p>
        </w:tc>
        <w:tc>
          <w:tcPr>
            <w:tcW w:w="836" w:type="pct"/>
          </w:tcPr>
          <w:p w14:paraId="2447757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1CDE8EE" w14:textId="77777777" w:rsidTr="005472C1">
        <w:trPr>
          <w:trHeight w:val="250"/>
        </w:trPr>
        <w:tc>
          <w:tcPr>
            <w:tcW w:w="1492" w:type="pct"/>
          </w:tcPr>
          <w:p w14:paraId="1167D22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black</w:t>
            </w:r>
          </w:p>
        </w:tc>
        <w:tc>
          <w:tcPr>
            <w:tcW w:w="943" w:type="pct"/>
            <w:shd w:val="clear" w:color="auto" w:fill="auto"/>
          </w:tcPr>
          <w:p w14:paraId="56F4F322" w14:textId="6A5AA69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03 (24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  <w:shd w:val="clear" w:color="auto" w:fill="auto"/>
          </w:tcPr>
          <w:p w14:paraId="0E205392" w14:textId="6D6DC5E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9 (17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  <w:shd w:val="clear" w:color="auto" w:fill="auto"/>
          </w:tcPr>
          <w:p w14:paraId="0932B0F4" w14:textId="121B5DF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82 (23.3)</w:t>
            </w:r>
          </w:p>
        </w:tc>
        <w:tc>
          <w:tcPr>
            <w:tcW w:w="836" w:type="pct"/>
          </w:tcPr>
          <w:p w14:paraId="78BB3ADB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529EAD6" w14:textId="77777777" w:rsidTr="005472C1">
        <w:trPr>
          <w:trHeight w:val="250"/>
        </w:trPr>
        <w:tc>
          <w:tcPr>
            <w:tcW w:w="1492" w:type="pct"/>
          </w:tcPr>
          <w:p w14:paraId="136DD897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</w:t>
            </w:r>
            <w:proofErr w:type="gramStart"/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xican-American</w:t>
            </w:r>
            <w:proofErr w:type="gramEnd"/>
          </w:p>
        </w:tc>
        <w:tc>
          <w:tcPr>
            <w:tcW w:w="943" w:type="pct"/>
            <w:shd w:val="clear" w:color="auto" w:fill="auto"/>
          </w:tcPr>
          <w:p w14:paraId="781AE26F" w14:textId="647DEDEF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33 (24.7)</w:t>
            </w:r>
          </w:p>
        </w:tc>
        <w:tc>
          <w:tcPr>
            <w:tcW w:w="864" w:type="pct"/>
            <w:shd w:val="clear" w:color="auto" w:fill="auto"/>
          </w:tcPr>
          <w:p w14:paraId="3A6DA466" w14:textId="30ABCFF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4 (30.9)</w:t>
            </w:r>
          </w:p>
        </w:tc>
        <w:tc>
          <w:tcPr>
            <w:tcW w:w="865" w:type="pct"/>
            <w:shd w:val="clear" w:color="auto" w:fill="auto"/>
          </w:tcPr>
          <w:p w14:paraId="1B48C26F" w14:textId="3EF0E83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77 (25.3)</w:t>
            </w:r>
          </w:p>
        </w:tc>
        <w:tc>
          <w:tcPr>
            <w:tcW w:w="836" w:type="pct"/>
          </w:tcPr>
          <w:p w14:paraId="5157ECF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9963F75" w14:textId="77777777" w:rsidTr="005472C1">
        <w:trPr>
          <w:trHeight w:val="250"/>
        </w:trPr>
        <w:tc>
          <w:tcPr>
            <w:tcW w:w="1492" w:type="pct"/>
          </w:tcPr>
          <w:p w14:paraId="2422F54D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  <w:shd w:val="clear" w:color="auto" w:fill="auto"/>
          </w:tcPr>
          <w:p w14:paraId="6C29517A" w14:textId="44553F28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0 (3.8)</w:t>
            </w:r>
          </w:p>
        </w:tc>
        <w:tc>
          <w:tcPr>
            <w:tcW w:w="864" w:type="pct"/>
            <w:shd w:val="clear" w:color="auto" w:fill="auto"/>
          </w:tcPr>
          <w:p w14:paraId="0827B29B" w14:textId="5233372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 (3.9)</w:t>
            </w:r>
          </w:p>
        </w:tc>
        <w:tc>
          <w:tcPr>
            <w:tcW w:w="865" w:type="pct"/>
            <w:shd w:val="clear" w:color="auto" w:fill="auto"/>
          </w:tcPr>
          <w:p w14:paraId="75FB8C64" w14:textId="3FE923B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8 (3.8)</w:t>
            </w:r>
          </w:p>
        </w:tc>
        <w:tc>
          <w:tcPr>
            <w:tcW w:w="836" w:type="pct"/>
          </w:tcPr>
          <w:p w14:paraId="4E45DF5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438E0E1" w14:textId="77777777" w:rsidTr="005472C1">
        <w:trPr>
          <w:trHeight w:val="250"/>
        </w:trPr>
        <w:tc>
          <w:tcPr>
            <w:tcW w:w="1492" w:type="pct"/>
          </w:tcPr>
          <w:p w14:paraId="440D5B7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Educa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4F7A0C7D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183DFCB7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1D14C223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0688165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47B855AA" w14:textId="77777777" w:rsidTr="005472C1">
        <w:trPr>
          <w:trHeight w:val="250"/>
        </w:trPr>
        <w:tc>
          <w:tcPr>
            <w:tcW w:w="1492" w:type="pct"/>
          </w:tcPr>
          <w:p w14:paraId="1517BB6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High School</w:t>
            </w:r>
          </w:p>
        </w:tc>
        <w:tc>
          <w:tcPr>
            <w:tcW w:w="943" w:type="pct"/>
            <w:shd w:val="clear" w:color="auto" w:fill="auto"/>
          </w:tcPr>
          <w:p w14:paraId="4A7D49F1" w14:textId="4E1DC32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41 (36.8)</w:t>
            </w:r>
          </w:p>
        </w:tc>
        <w:tc>
          <w:tcPr>
            <w:tcW w:w="864" w:type="pct"/>
            <w:shd w:val="clear" w:color="auto" w:fill="auto"/>
          </w:tcPr>
          <w:p w14:paraId="438A6F21" w14:textId="2839F78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1 (51.7)</w:t>
            </w:r>
          </w:p>
        </w:tc>
        <w:tc>
          <w:tcPr>
            <w:tcW w:w="865" w:type="pct"/>
            <w:shd w:val="clear" w:color="auto" w:fill="auto"/>
          </w:tcPr>
          <w:p w14:paraId="30D610E4" w14:textId="3B090F6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82 (38.3)</w:t>
            </w:r>
          </w:p>
        </w:tc>
        <w:tc>
          <w:tcPr>
            <w:tcW w:w="836" w:type="pct"/>
          </w:tcPr>
          <w:p w14:paraId="1F52D4B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EEC1F4A" w14:textId="77777777" w:rsidTr="005472C1">
        <w:trPr>
          <w:trHeight w:val="250"/>
        </w:trPr>
        <w:tc>
          <w:tcPr>
            <w:tcW w:w="1492" w:type="pct"/>
          </w:tcPr>
          <w:p w14:paraId="05BB300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High School</w:t>
            </w:r>
          </w:p>
        </w:tc>
        <w:tc>
          <w:tcPr>
            <w:tcW w:w="943" w:type="pct"/>
            <w:shd w:val="clear" w:color="auto" w:fill="auto"/>
          </w:tcPr>
          <w:p w14:paraId="792E4B24" w14:textId="66D4035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10 (31.3)</w:t>
            </w:r>
          </w:p>
        </w:tc>
        <w:tc>
          <w:tcPr>
            <w:tcW w:w="864" w:type="pct"/>
            <w:shd w:val="clear" w:color="auto" w:fill="auto"/>
          </w:tcPr>
          <w:p w14:paraId="000592AD" w14:textId="1CFEED7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2 (26.2)</w:t>
            </w:r>
          </w:p>
        </w:tc>
        <w:tc>
          <w:tcPr>
            <w:tcW w:w="865" w:type="pct"/>
            <w:shd w:val="clear" w:color="auto" w:fill="auto"/>
          </w:tcPr>
          <w:p w14:paraId="70D8AE38" w14:textId="65A177B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32 (30.8)</w:t>
            </w:r>
          </w:p>
        </w:tc>
        <w:tc>
          <w:tcPr>
            <w:tcW w:w="836" w:type="pct"/>
          </w:tcPr>
          <w:p w14:paraId="43A07D1A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712E393" w14:textId="77777777" w:rsidTr="005472C1">
        <w:trPr>
          <w:trHeight w:val="250"/>
        </w:trPr>
        <w:tc>
          <w:tcPr>
            <w:tcW w:w="1492" w:type="pct"/>
          </w:tcPr>
          <w:p w14:paraId="437959B6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 &gt; High School</w:t>
            </w:r>
          </w:p>
        </w:tc>
        <w:tc>
          <w:tcPr>
            <w:tcW w:w="943" w:type="pct"/>
            <w:shd w:val="clear" w:color="auto" w:fill="auto"/>
          </w:tcPr>
          <w:p w14:paraId="21737076" w14:textId="6E90CA1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03 (31.2)</w:t>
            </w:r>
          </w:p>
        </w:tc>
        <w:tc>
          <w:tcPr>
            <w:tcW w:w="864" w:type="pct"/>
            <w:shd w:val="clear" w:color="auto" w:fill="auto"/>
          </w:tcPr>
          <w:p w14:paraId="64AE346F" w14:textId="59FC0EB4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01 (21.7)</w:t>
            </w:r>
          </w:p>
        </w:tc>
        <w:tc>
          <w:tcPr>
            <w:tcW w:w="865" w:type="pct"/>
            <w:shd w:val="clear" w:color="auto" w:fill="auto"/>
          </w:tcPr>
          <w:p w14:paraId="0A1E70CD" w14:textId="7E7AFE1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04 (30.2)</w:t>
            </w:r>
          </w:p>
        </w:tc>
        <w:tc>
          <w:tcPr>
            <w:tcW w:w="836" w:type="pct"/>
          </w:tcPr>
          <w:p w14:paraId="4CDA203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171F5F6" w14:textId="77777777" w:rsidTr="005472C1">
        <w:trPr>
          <w:trHeight w:val="250"/>
        </w:trPr>
        <w:tc>
          <w:tcPr>
            <w:tcW w:w="1492" w:type="pct"/>
          </w:tcPr>
          <w:p w14:paraId="5AB1796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  <w:shd w:val="clear" w:color="auto" w:fill="auto"/>
          </w:tcPr>
          <w:p w14:paraId="658C7AE7" w14:textId="1367636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8 (0.7)</w:t>
            </w:r>
          </w:p>
        </w:tc>
        <w:tc>
          <w:tcPr>
            <w:tcW w:w="864" w:type="pct"/>
            <w:shd w:val="clear" w:color="auto" w:fill="auto"/>
          </w:tcPr>
          <w:p w14:paraId="5953D91E" w14:textId="6BA34BE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 (0.4)</w:t>
            </w:r>
          </w:p>
        </w:tc>
        <w:tc>
          <w:tcPr>
            <w:tcW w:w="865" w:type="pct"/>
            <w:shd w:val="clear" w:color="auto" w:fill="auto"/>
          </w:tcPr>
          <w:p w14:paraId="00BD2EA4" w14:textId="68B5FA1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 (0.6)</w:t>
            </w:r>
          </w:p>
        </w:tc>
        <w:tc>
          <w:tcPr>
            <w:tcW w:w="836" w:type="pct"/>
          </w:tcPr>
          <w:p w14:paraId="74B2FBC7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5DCB240" w14:textId="77777777" w:rsidTr="005472C1">
        <w:trPr>
          <w:trHeight w:val="250"/>
        </w:trPr>
        <w:tc>
          <w:tcPr>
            <w:tcW w:w="1492" w:type="pct"/>
          </w:tcPr>
          <w:p w14:paraId="5BF59656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overty-income ratio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7795556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36F958E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16D4A11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633A20D" w14:textId="090B3136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4E2847B7" w14:textId="77777777" w:rsidTr="005472C1">
        <w:trPr>
          <w:trHeight w:val="250"/>
        </w:trPr>
        <w:tc>
          <w:tcPr>
            <w:tcW w:w="1492" w:type="pct"/>
          </w:tcPr>
          <w:p w14:paraId="6EAF1FE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30%</w:t>
            </w:r>
          </w:p>
        </w:tc>
        <w:tc>
          <w:tcPr>
            <w:tcW w:w="943" w:type="pct"/>
            <w:shd w:val="clear" w:color="auto" w:fill="auto"/>
          </w:tcPr>
          <w:p w14:paraId="4F670AC0" w14:textId="43A6AC8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00 (26.3)</w:t>
            </w:r>
          </w:p>
        </w:tc>
        <w:tc>
          <w:tcPr>
            <w:tcW w:w="864" w:type="pct"/>
            <w:shd w:val="clear" w:color="auto" w:fill="auto"/>
          </w:tcPr>
          <w:p w14:paraId="3F144616" w14:textId="435572E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2 (30.5)</w:t>
            </w:r>
          </w:p>
        </w:tc>
        <w:tc>
          <w:tcPr>
            <w:tcW w:w="865" w:type="pct"/>
            <w:shd w:val="clear" w:color="auto" w:fill="auto"/>
          </w:tcPr>
          <w:p w14:paraId="07D187C6" w14:textId="4F72012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42 (26.7)</w:t>
            </w:r>
          </w:p>
        </w:tc>
        <w:tc>
          <w:tcPr>
            <w:tcW w:w="836" w:type="pct"/>
          </w:tcPr>
          <w:p w14:paraId="0C5258E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1CD9057" w14:textId="77777777" w:rsidTr="005472C1">
        <w:trPr>
          <w:trHeight w:val="250"/>
        </w:trPr>
        <w:tc>
          <w:tcPr>
            <w:tcW w:w="1492" w:type="pct"/>
          </w:tcPr>
          <w:p w14:paraId="7A54161D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30%-349%</w:t>
            </w:r>
          </w:p>
        </w:tc>
        <w:tc>
          <w:tcPr>
            <w:tcW w:w="943" w:type="pct"/>
            <w:shd w:val="clear" w:color="auto" w:fill="auto"/>
          </w:tcPr>
          <w:p w14:paraId="06E14030" w14:textId="6C348EF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44 (41.7)</w:t>
            </w:r>
          </w:p>
        </w:tc>
        <w:tc>
          <w:tcPr>
            <w:tcW w:w="864" w:type="pct"/>
            <w:shd w:val="clear" w:color="auto" w:fill="auto"/>
          </w:tcPr>
          <w:p w14:paraId="0A68296A" w14:textId="10559C6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6 (37.8)</w:t>
            </w:r>
          </w:p>
        </w:tc>
        <w:tc>
          <w:tcPr>
            <w:tcW w:w="865" w:type="pct"/>
            <w:shd w:val="clear" w:color="auto" w:fill="auto"/>
          </w:tcPr>
          <w:p w14:paraId="59096EEB" w14:textId="63A2544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20 (41.3)</w:t>
            </w:r>
          </w:p>
        </w:tc>
        <w:tc>
          <w:tcPr>
            <w:tcW w:w="836" w:type="pct"/>
          </w:tcPr>
          <w:p w14:paraId="59F11C0A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E3BA159" w14:textId="77777777" w:rsidTr="005472C1">
        <w:trPr>
          <w:trHeight w:val="250"/>
        </w:trPr>
        <w:tc>
          <w:tcPr>
            <w:tcW w:w="1492" w:type="pct"/>
          </w:tcPr>
          <w:p w14:paraId="162711E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350%</w:t>
            </w:r>
          </w:p>
        </w:tc>
        <w:tc>
          <w:tcPr>
            <w:tcW w:w="943" w:type="pct"/>
            <w:shd w:val="clear" w:color="auto" w:fill="auto"/>
          </w:tcPr>
          <w:p w14:paraId="73E5A805" w14:textId="375DFCE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30 (24.6)</w:t>
            </w:r>
          </w:p>
        </w:tc>
        <w:tc>
          <w:tcPr>
            <w:tcW w:w="864" w:type="pct"/>
            <w:shd w:val="clear" w:color="auto" w:fill="auto"/>
          </w:tcPr>
          <w:p w14:paraId="4C6BCC5D" w14:textId="470C58E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1 (19.5)</w:t>
            </w:r>
          </w:p>
        </w:tc>
        <w:tc>
          <w:tcPr>
            <w:tcW w:w="865" w:type="pct"/>
            <w:shd w:val="clear" w:color="auto" w:fill="auto"/>
          </w:tcPr>
          <w:p w14:paraId="5E8BF210" w14:textId="658853A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21 (24.1)</w:t>
            </w:r>
          </w:p>
        </w:tc>
        <w:tc>
          <w:tcPr>
            <w:tcW w:w="836" w:type="pct"/>
          </w:tcPr>
          <w:p w14:paraId="39D2275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EA2307C" w14:textId="77777777" w:rsidTr="005472C1">
        <w:trPr>
          <w:trHeight w:val="250"/>
        </w:trPr>
        <w:tc>
          <w:tcPr>
            <w:tcW w:w="1492" w:type="pct"/>
          </w:tcPr>
          <w:p w14:paraId="60A9B96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  <w:shd w:val="clear" w:color="auto" w:fill="auto"/>
          </w:tcPr>
          <w:p w14:paraId="6A39CD93" w14:textId="4990FDB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8 (7.4)</w:t>
            </w:r>
          </w:p>
        </w:tc>
        <w:tc>
          <w:tcPr>
            <w:tcW w:w="864" w:type="pct"/>
            <w:shd w:val="clear" w:color="auto" w:fill="auto"/>
          </w:tcPr>
          <w:p w14:paraId="46906C99" w14:textId="0D12E2FF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7 (12.2)</w:t>
            </w:r>
          </w:p>
        </w:tc>
        <w:tc>
          <w:tcPr>
            <w:tcW w:w="865" w:type="pct"/>
            <w:shd w:val="clear" w:color="auto" w:fill="auto"/>
          </w:tcPr>
          <w:p w14:paraId="2DA30E83" w14:textId="5C5E90B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65 (7.9)</w:t>
            </w:r>
          </w:p>
        </w:tc>
        <w:tc>
          <w:tcPr>
            <w:tcW w:w="836" w:type="pct"/>
          </w:tcPr>
          <w:p w14:paraId="637084C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6B6C54D" w14:textId="77777777" w:rsidTr="005472C1">
        <w:trPr>
          <w:trHeight w:val="250"/>
        </w:trPr>
        <w:tc>
          <w:tcPr>
            <w:tcW w:w="1492" w:type="pct"/>
          </w:tcPr>
          <w:p w14:paraId="5F2B0AB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hysical activity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1147107C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6E501E2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12A134A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D6DC1F5" w14:textId="080143D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2E8072B0" w14:textId="77777777" w:rsidTr="005472C1">
        <w:trPr>
          <w:trHeight w:val="250"/>
        </w:trPr>
        <w:tc>
          <w:tcPr>
            <w:tcW w:w="1492" w:type="pct"/>
          </w:tcPr>
          <w:p w14:paraId="2CBBC0AA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Active</w:t>
            </w:r>
          </w:p>
        </w:tc>
        <w:tc>
          <w:tcPr>
            <w:tcW w:w="943" w:type="pct"/>
            <w:shd w:val="clear" w:color="auto" w:fill="auto"/>
          </w:tcPr>
          <w:p w14:paraId="39DAFB3F" w14:textId="2BBC6CA8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50 (37.1)</w:t>
            </w:r>
          </w:p>
        </w:tc>
        <w:tc>
          <w:tcPr>
            <w:tcW w:w="864" w:type="pct"/>
            <w:shd w:val="clear" w:color="auto" w:fill="auto"/>
          </w:tcPr>
          <w:p w14:paraId="20E57049" w14:textId="037AB03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55 (33.3)</w:t>
            </w:r>
          </w:p>
        </w:tc>
        <w:tc>
          <w:tcPr>
            <w:tcW w:w="865" w:type="pct"/>
            <w:shd w:val="clear" w:color="auto" w:fill="auto"/>
          </w:tcPr>
          <w:p w14:paraId="1D11768A" w14:textId="39FF07E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05 (36.7)</w:t>
            </w:r>
          </w:p>
        </w:tc>
        <w:tc>
          <w:tcPr>
            <w:tcW w:w="836" w:type="pct"/>
          </w:tcPr>
          <w:p w14:paraId="41FD53B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8C09098" w14:textId="77777777" w:rsidTr="005472C1">
        <w:trPr>
          <w:trHeight w:val="250"/>
        </w:trPr>
        <w:tc>
          <w:tcPr>
            <w:tcW w:w="1492" w:type="pct"/>
          </w:tcPr>
          <w:p w14:paraId="10BC850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sufficiently active</w:t>
            </w:r>
          </w:p>
        </w:tc>
        <w:tc>
          <w:tcPr>
            <w:tcW w:w="943" w:type="pct"/>
            <w:shd w:val="clear" w:color="auto" w:fill="auto"/>
          </w:tcPr>
          <w:p w14:paraId="2B494FFD" w14:textId="76A1461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84 (42.7)</w:t>
            </w:r>
          </w:p>
        </w:tc>
        <w:tc>
          <w:tcPr>
            <w:tcW w:w="864" w:type="pct"/>
            <w:shd w:val="clear" w:color="auto" w:fill="auto"/>
          </w:tcPr>
          <w:p w14:paraId="368E77F3" w14:textId="3954962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0 (38.6)</w:t>
            </w:r>
          </w:p>
        </w:tc>
        <w:tc>
          <w:tcPr>
            <w:tcW w:w="865" w:type="pct"/>
            <w:shd w:val="clear" w:color="auto" w:fill="auto"/>
          </w:tcPr>
          <w:p w14:paraId="129C735B" w14:textId="07DF5D5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64 (42.3)</w:t>
            </w:r>
          </w:p>
        </w:tc>
        <w:tc>
          <w:tcPr>
            <w:tcW w:w="836" w:type="pct"/>
          </w:tcPr>
          <w:p w14:paraId="170227E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E7381EB" w14:textId="77777777" w:rsidTr="005472C1">
        <w:trPr>
          <w:trHeight w:val="250"/>
        </w:trPr>
        <w:tc>
          <w:tcPr>
            <w:tcW w:w="1492" w:type="pct"/>
          </w:tcPr>
          <w:p w14:paraId="1E77F75B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active</w:t>
            </w:r>
          </w:p>
        </w:tc>
        <w:tc>
          <w:tcPr>
            <w:tcW w:w="943" w:type="pct"/>
            <w:shd w:val="clear" w:color="auto" w:fill="auto"/>
          </w:tcPr>
          <w:p w14:paraId="7B591341" w14:textId="4497390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48 (20.3)</w:t>
            </w:r>
          </w:p>
        </w:tc>
        <w:tc>
          <w:tcPr>
            <w:tcW w:w="864" w:type="pct"/>
            <w:shd w:val="clear" w:color="auto" w:fill="auto"/>
          </w:tcPr>
          <w:p w14:paraId="2344A378" w14:textId="0370AF0F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1 (28.1)</w:t>
            </w:r>
          </w:p>
        </w:tc>
        <w:tc>
          <w:tcPr>
            <w:tcW w:w="865" w:type="pct"/>
            <w:shd w:val="clear" w:color="auto" w:fill="auto"/>
          </w:tcPr>
          <w:p w14:paraId="1B3FFA01" w14:textId="1AA7444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79 (21.1)</w:t>
            </w:r>
          </w:p>
        </w:tc>
        <w:tc>
          <w:tcPr>
            <w:tcW w:w="836" w:type="pct"/>
          </w:tcPr>
          <w:p w14:paraId="0066AFD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EC3F2D0" w14:textId="77777777" w:rsidTr="005472C1">
        <w:trPr>
          <w:trHeight w:val="250"/>
        </w:trPr>
        <w:tc>
          <w:tcPr>
            <w:tcW w:w="1492" w:type="pct"/>
          </w:tcPr>
          <w:p w14:paraId="304C1FE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Alcohol consump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737037EE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331E97F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37B8341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30B36F5C" w14:textId="3543F64B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F6D4DE2" w14:textId="77777777" w:rsidTr="005472C1">
        <w:trPr>
          <w:trHeight w:val="250"/>
        </w:trPr>
        <w:tc>
          <w:tcPr>
            <w:tcW w:w="1492" w:type="pct"/>
          </w:tcPr>
          <w:p w14:paraId="6E46FFF5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0 drink/week</w:t>
            </w:r>
          </w:p>
        </w:tc>
        <w:tc>
          <w:tcPr>
            <w:tcW w:w="943" w:type="pct"/>
            <w:shd w:val="clear" w:color="auto" w:fill="auto"/>
          </w:tcPr>
          <w:p w14:paraId="34D65783" w14:textId="760892FF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02 (16.8)</w:t>
            </w:r>
          </w:p>
        </w:tc>
        <w:tc>
          <w:tcPr>
            <w:tcW w:w="864" w:type="pct"/>
            <w:shd w:val="clear" w:color="auto" w:fill="auto"/>
          </w:tcPr>
          <w:p w14:paraId="1DE7F9A9" w14:textId="02CC66D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04 (22.3)</w:t>
            </w:r>
          </w:p>
        </w:tc>
        <w:tc>
          <w:tcPr>
            <w:tcW w:w="865" w:type="pct"/>
            <w:shd w:val="clear" w:color="auto" w:fill="auto"/>
          </w:tcPr>
          <w:p w14:paraId="67617D4B" w14:textId="4377B446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06 (17.3)</w:t>
            </w:r>
          </w:p>
        </w:tc>
        <w:tc>
          <w:tcPr>
            <w:tcW w:w="836" w:type="pct"/>
          </w:tcPr>
          <w:p w14:paraId="2210893B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9EAB933" w14:textId="77777777" w:rsidTr="005472C1">
        <w:trPr>
          <w:trHeight w:val="250"/>
        </w:trPr>
        <w:tc>
          <w:tcPr>
            <w:tcW w:w="1492" w:type="pct"/>
          </w:tcPr>
          <w:p w14:paraId="4F51D2C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 drink/week</w:t>
            </w:r>
          </w:p>
        </w:tc>
        <w:tc>
          <w:tcPr>
            <w:tcW w:w="943" w:type="pct"/>
            <w:shd w:val="clear" w:color="auto" w:fill="auto"/>
          </w:tcPr>
          <w:p w14:paraId="111124D8" w14:textId="0D3CA4A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0 (11.7)</w:t>
            </w:r>
          </w:p>
        </w:tc>
        <w:tc>
          <w:tcPr>
            <w:tcW w:w="864" w:type="pct"/>
            <w:shd w:val="clear" w:color="auto" w:fill="auto"/>
          </w:tcPr>
          <w:p w14:paraId="59BF3D8C" w14:textId="380577A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 (7.9)</w:t>
            </w:r>
          </w:p>
        </w:tc>
        <w:tc>
          <w:tcPr>
            <w:tcW w:w="865" w:type="pct"/>
            <w:shd w:val="clear" w:color="auto" w:fill="auto"/>
          </w:tcPr>
          <w:p w14:paraId="18A8FDDA" w14:textId="00F2DD3E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27 (11.3)</w:t>
            </w:r>
          </w:p>
        </w:tc>
        <w:tc>
          <w:tcPr>
            <w:tcW w:w="836" w:type="pct"/>
          </w:tcPr>
          <w:p w14:paraId="261F4D7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7562599" w14:textId="77777777" w:rsidTr="005472C1">
        <w:trPr>
          <w:trHeight w:val="250"/>
        </w:trPr>
        <w:tc>
          <w:tcPr>
            <w:tcW w:w="1492" w:type="pct"/>
          </w:tcPr>
          <w:p w14:paraId="5CCFA88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-6 drinks/week</w:t>
            </w:r>
          </w:p>
        </w:tc>
        <w:tc>
          <w:tcPr>
            <w:tcW w:w="943" w:type="pct"/>
            <w:shd w:val="clear" w:color="auto" w:fill="auto"/>
          </w:tcPr>
          <w:p w14:paraId="25802193" w14:textId="265148C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34 (19.9)</w:t>
            </w:r>
          </w:p>
        </w:tc>
        <w:tc>
          <w:tcPr>
            <w:tcW w:w="864" w:type="pct"/>
            <w:shd w:val="clear" w:color="auto" w:fill="auto"/>
          </w:tcPr>
          <w:p w14:paraId="3F94CD88" w14:textId="00DE05D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6 (14.2)</w:t>
            </w:r>
          </w:p>
        </w:tc>
        <w:tc>
          <w:tcPr>
            <w:tcW w:w="865" w:type="pct"/>
            <w:shd w:val="clear" w:color="auto" w:fill="auto"/>
          </w:tcPr>
          <w:p w14:paraId="4A9DBF09" w14:textId="1673F715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00 (19.4)</w:t>
            </w:r>
          </w:p>
        </w:tc>
        <w:tc>
          <w:tcPr>
            <w:tcW w:w="836" w:type="pct"/>
          </w:tcPr>
          <w:p w14:paraId="20B693F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A796ACD" w14:textId="77777777" w:rsidTr="005472C1">
        <w:trPr>
          <w:trHeight w:val="250"/>
        </w:trPr>
        <w:tc>
          <w:tcPr>
            <w:tcW w:w="1492" w:type="pct"/>
          </w:tcPr>
          <w:p w14:paraId="5EED1607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7 drinks/week</w:t>
            </w:r>
          </w:p>
        </w:tc>
        <w:tc>
          <w:tcPr>
            <w:tcW w:w="943" w:type="pct"/>
            <w:shd w:val="clear" w:color="auto" w:fill="auto"/>
          </w:tcPr>
          <w:p w14:paraId="4872F444" w14:textId="531A0E5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32 (12.7)</w:t>
            </w:r>
          </w:p>
        </w:tc>
        <w:tc>
          <w:tcPr>
            <w:tcW w:w="864" w:type="pct"/>
            <w:shd w:val="clear" w:color="auto" w:fill="auto"/>
          </w:tcPr>
          <w:p w14:paraId="7D11B9DA" w14:textId="398C55E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8 (12.4)</w:t>
            </w:r>
          </w:p>
        </w:tc>
        <w:tc>
          <w:tcPr>
            <w:tcW w:w="865" w:type="pct"/>
            <w:shd w:val="clear" w:color="auto" w:fill="auto"/>
          </w:tcPr>
          <w:p w14:paraId="2C13E8A4" w14:textId="188C349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90 (12.7)</w:t>
            </w:r>
          </w:p>
        </w:tc>
        <w:tc>
          <w:tcPr>
            <w:tcW w:w="836" w:type="pct"/>
          </w:tcPr>
          <w:p w14:paraId="12D0AC9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C515F43" w14:textId="77777777" w:rsidTr="005472C1">
        <w:trPr>
          <w:trHeight w:val="250"/>
        </w:trPr>
        <w:tc>
          <w:tcPr>
            <w:tcW w:w="1492" w:type="pct"/>
          </w:tcPr>
          <w:p w14:paraId="4F032DC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  <w:shd w:val="clear" w:color="auto" w:fill="auto"/>
          </w:tcPr>
          <w:p w14:paraId="480066C3" w14:textId="4E057A56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24 (38.8)</w:t>
            </w:r>
          </w:p>
        </w:tc>
        <w:tc>
          <w:tcPr>
            <w:tcW w:w="864" w:type="pct"/>
            <w:shd w:val="clear" w:color="auto" w:fill="auto"/>
          </w:tcPr>
          <w:p w14:paraId="52733283" w14:textId="3B633E1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1 (43.1)</w:t>
            </w:r>
          </w:p>
        </w:tc>
        <w:tc>
          <w:tcPr>
            <w:tcW w:w="865" w:type="pct"/>
            <w:shd w:val="clear" w:color="auto" w:fill="auto"/>
          </w:tcPr>
          <w:p w14:paraId="2865A61B" w14:textId="1F0CE1C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25 (39.3)</w:t>
            </w:r>
          </w:p>
        </w:tc>
        <w:tc>
          <w:tcPr>
            <w:tcW w:w="836" w:type="pct"/>
          </w:tcPr>
          <w:p w14:paraId="5EA21D7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8551CAD" w14:textId="77777777" w:rsidTr="005472C1">
        <w:trPr>
          <w:trHeight w:val="250"/>
        </w:trPr>
        <w:tc>
          <w:tcPr>
            <w:tcW w:w="1492" w:type="pct"/>
          </w:tcPr>
          <w:p w14:paraId="28C03893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moking statu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714731D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534F3DF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220A517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0E3A59D" w14:textId="4BAAB3D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22A790A8" w14:textId="77777777" w:rsidTr="005472C1">
        <w:trPr>
          <w:trHeight w:val="250"/>
        </w:trPr>
        <w:tc>
          <w:tcPr>
            <w:tcW w:w="1492" w:type="pct"/>
          </w:tcPr>
          <w:p w14:paraId="3439EBDF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Past smoker</w:t>
            </w:r>
          </w:p>
        </w:tc>
        <w:tc>
          <w:tcPr>
            <w:tcW w:w="943" w:type="pct"/>
            <w:shd w:val="clear" w:color="auto" w:fill="auto"/>
          </w:tcPr>
          <w:p w14:paraId="2D1A92D8" w14:textId="240AD12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43 (24.9)</w:t>
            </w:r>
          </w:p>
        </w:tc>
        <w:tc>
          <w:tcPr>
            <w:tcW w:w="864" w:type="pct"/>
            <w:shd w:val="clear" w:color="auto" w:fill="auto"/>
          </w:tcPr>
          <w:p w14:paraId="6F803139" w14:textId="761F4D74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9 (19.1)</w:t>
            </w:r>
          </w:p>
        </w:tc>
        <w:tc>
          <w:tcPr>
            <w:tcW w:w="865" w:type="pct"/>
            <w:shd w:val="clear" w:color="auto" w:fill="auto"/>
          </w:tcPr>
          <w:p w14:paraId="23ED3FDC" w14:textId="4C3F070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32 (24.4)</w:t>
            </w:r>
          </w:p>
        </w:tc>
        <w:tc>
          <w:tcPr>
            <w:tcW w:w="836" w:type="pct"/>
          </w:tcPr>
          <w:p w14:paraId="5FB7A0FA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7664499" w14:textId="77777777" w:rsidTr="005472C1">
        <w:trPr>
          <w:trHeight w:val="238"/>
        </w:trPr>
        <w:tc>
          <w:tcPr>
            <w:tcW w:w="1492" w:type="pct"/>
          </w:tcPr>
          <w:p w14:paraId="11653DD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Current smoker</w:t>
            </w:r>
          </w:p>
        </w:tc>
        <w:tc>
          <w:tcPr>
            <w:tcW w:w="943" w:type="pct"/>
            <w:shd w:val="clear" w:color="auto" w:fill="auto"/>
          </w:tcPr>
          <w:p w14:paraId="740265E0" w14:textId="43331A8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35 (24.7)</w:t>
            </w:r>
          </w:p>
        </w:tc>
        <w:tc>
          <w:tcPr>
            <w:tcW w:w="864" w:type="pct"/>
            <w:shd w:val="clear" w:color="auto" w:fill="auto"/>
          </w:tcPr>
          <w:p w14:paraId="1B0B3D7C" w14:textId="7D6D48C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58 (33.9)</w:t>
            </w:r>
          </w:p>
        </w:tc>
        <w:tc>
          <w:tcPr>
            <w:tcW w:w="865" w:type="pct"/>
            <w:shd w:val="clear" w:color="auto" w:fill="auto"/>
          </w:tcPr>
          <w:p w14:paraId="1942824F" w14:textId="28FC9E8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93 (25.7)</w:t>
            </w:r>
          </w:p>
        </w:tc>
        <w:tc>
          <w:tcPr>
            <w:tcW w:w="836" w:type="pct"/>
          </w:tcPr>
          <w:p w14:paraId="278DD66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6C89C9D" w14:textId="77777777" w:rsidTr="005472C1">
        <w:trPr>
          <w:trHeight w:val="250"/>
        </w:trPr>
        <w:tc>
          <w:tcPr>
            <w:tcW w:w="1492" w:type="pct"/>
          </w:tcPr>
          <w:p w14:paraId="796250A2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  <w:shd w:val="clear" w:color="auto" w:fill="auto"/>
          </w:tcPr>
          <w:p w14:paraId="4BBC59C0" w14:textId="1A8E3684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04 (50.3)</w:t>
            </w:r>
          </w:p>
        </w:tc>
        <w:tc>
          <w:tcPr>
            <w:tcW w:w="864" w:type="pct"/>
            <w:shd w:val="clear" w:color="auto" w:fill="auto"/>
          </w:tcPr>
          <w:p w14:paraId="13CC012E" w14:textId="0BB37BF9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9 (47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  <w:shd w:val="clear" w:color="auto" w:fill="auto"/>
          </w:tcPr>
          <w:p w14:paraId="145600CE" w14:textId="4499632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23 (50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4269901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CE99A47" w14:textId="77777777" w:rsidTr="005472C1">
        <w:trPr>
          <w:trHeight w:val="250"/>
        </w:trPr>
        <w:tc>
          <w:tcPr>
            <w:tcW w:w="1492" w:type="pct"/>
          </w:tcPr>
          <w:p w14:paraId="392D14F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urvey period, N (%)</w:t>
            </w:r>
          </w:p>
        </w:tc>
        <w:tc>
          <w:tcPr>
            <w:tcW w:w="943" w:type="pct"/>
            <w:shd w:val="clear" w:color="auto" w:fill="auto"/>
          </w:tcPr>
          <w:p w14:paraId="118A3115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7D89B4F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26EF51E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624CD6D" w14:textId="3AF16DE8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</w:tr>
      <w:tr w:rsidR="0077529F" w:rsidRPr="00EF64C4" w14:paraId="19A407E2" w14:textId="77777777" w:rsidTr="005472C1">
        <w:trPr>
          <w:trHeight w:val="250"/>
        </w:trPr>
        <w:tc>
          <w:tcPr>
            <w:tcW w:w="1492" w:type="pct"/>
          </w:tcPr>
          <w:p w14:paraId="78D05ACC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88-1991</w:t>
            </w:r>
          </w:p>
        </w:tc>
        <w:tc>
          <w:tcPr>
            <w:tcW w:w="943" w:type="pct"/>
            <w:shd w:val="clear" w:color="auto" w:fill="auto"/>
          </w:tcPr>
          <w:p w14:paraId="6C384F79" w14:textId="5CCE2EA2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44 (48.9)</w:t>
            </w:r>
          </w:p>
        </w:tc>
        <w:tc>
          <w:tcPr>
            <w:tcW w:w="864" w:type="pct"/>
            <w:shd w:val="clear" w:color="auto" w:fill="auto"/>
          </w:tcPr>
          <w:p w14:paraId="474DCF77" w14:textId="0477D23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6 (52.8)</w:t>
            </w:r>
          </w:p>
        </w:tc>
        <w:tc>
          <w:tcPr>
            <w:tcW w:w="865" w:type="pct"/>
            <w:shd w:val="clear" w:color="auto" w:fill="auto"/>
          </w:tcPr>
          <w:p w14:paraId="0F1CE179" w14:textId="79A5F47D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90 (49.3)</w:t>
            </w:r>
          </w:p>
        </w:tc>
        <w:tc>
          <w:tcPr>
            <w:tcW w:w="836" w:type="pct"/>
          </w:tcPr>
          <w:p w14:paraId="62029F3E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14EF35C" w14:textId="77777777" w:rsidTr="005472C1">
        <w:trPr>
          <w:trHeight w:val="250"/>
        </w:trPr>
        <w:tc>
          <w:tcPr>
            <w:tcW w:w="1492" w:type="pct"/>
          </w:tcPr>
          <w:p w14:paraId="44CF3454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91-1994</w:t>
            </w:r>
          </w:p>
        </w:tc>
        <w:tc>
          <w:tcPr>
            <w:tcW w:w="943" w:type="pct"/>
            <w:shd w:val="clear" w:color="auto" w:fill="auto"/>
          </w:tcPr>
          <w:p w14:paraId="5C176271" w14:textId="6CDFDE08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38 (51.1)</w:t>
            </w:r>
          </w:p>
        </w:tc>
        <w:tc>
          <w:tcPr>
            <w:tcW w:w="864" w:type="pct"/>
            <w:shd w:val="clear" w:color="auto" w:fill="auto"/>
          </w:tcPr>
          <w:p w14:paraId="0828606C" w14:textId="4F76397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20 (47.2)</w:t>
            </w:r>
          </w:p>
        </w:tc>
        <w:tc>
          <w:tcPr>
            <w:tcW w:w="865" w:type="pct"/>
            <w:shd w:val="clear" w:color="auto" w:fill="auto"/>
          </w:tcPr>
          <w:p w14:paraId="1007BAC5" w14:textId="6EA16800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58 (50.7)</w:t>
            </w:r>
          </w:p>
        </w:tc>
        <w:tc>
          <w:tcPr>
            <w:tcW w:w="836" w:type="pct"/>
          </w:tcPr>
          <w:p w14:paraId="1394DF80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4078230" w14:textId="77777777" w:rsidTr="005472C1">
        <w:trPr>
          <w:trHeight w:val="250"/>
        </w:trPr>
        <w:tc>
          <w:tcPr>
            <w:tcW w:w="1492" w:type="pct"/>
          </w:tcPr>
          <w:p w14:paraId="5CDB03A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mily history of diabete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  <w:shd w:val="clear" w:color="auto" w:fill="auto"/>
          </w:tcPr>
          <w:p w14:paraId="5928522B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</w:tcPr>
          <w:p w14:paraId="7AE52B69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  <w:shd w:val="clear" w:color="auto" w:fill="auto"/>
          </w:tcPr>
          <w:p w14:paraId="44BF5BA6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C2BB68F" w14:textId="089C932A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</w:tr>
      <w:tr w:rsidR="0077529F" w:rsidRPr="00EF64C4" w14:paraId="65B71966" w14:textId="77777777" w:rsidTr="005472C1">
        <w:trPr>
          <w:trHeight w:val="250"/>
        </w:trPr>
        <w:tc>
          <w:tcPr>
            <w:tcW w:w="1492" w:type="pct"/>
          </w:tcPr>
          <w:p w14:paraId="1F1A3731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Yes</w:t>
            </w:r>
          </w:p>
        </w:tc>
        <w:tc>
          <w:tcPr>
            <w:tcW w:w="943" w:type="pct"/>
            <w:shd w:val="clear" w:color="auto" w:fill="auto"/>
          </w:tcPr>
          <w:p w14:paraId="4BC41EC7" w14:textId="6355C94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95 (42.9)</w:t>
            </w:r>
          </w:p>
        </w:tc>
        <w:tc>
          <w:tcPr>
            <w:tcW w:w="864" w:type="pct"/>
            <w:shd w:val="clear" w:color="auto" w:fill="auto"/>
          </w:tcPr>
          <w:p w14:paraId="3DDD992D" w14:textId="6548E42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1 (45.3)</w:t>
            </w:r>
          </w:p>
        </w:tc>
        <w:tc>
          <w:tcPr>
            <w:tcW w:w="865" w:type="pct"/>
            <w:shd w:val="clear" w:color="auto" w:fill="auto"/>
          </w:tcPr>
          <w:p w14:paraId="794A27DD" w14:textId="411FCD4C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06 (43.2)</w:t>
            </w:r>
          </w:p>
        </w:tc>
        <w:tc>
          <w:tcPr>
            <w:tcW w:w="836" w:type="pct"/>
          </w:tcPr>
          <w:p w14:paraId="2CE8454B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AD593FF" w14:textId="77777777" w:rsidTr="005472C1">
        <w:trPr>
          <w:trHeight w:val="250"/>
        </w:trPr>
        <w:tc>
          <w:tcPr>
            <w:tcW w:w="1492" w:type="pct"/>
          </w:tcPr>
          <w:p w14:paraId="3C563F03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</w:t>
            </w:r>
          </w:p>
        </w:tc>
        <w:tc>
          <w:tcPr>
            <w:tcW w:w="943" w:type="pct"/>
            <w:shd w:val="clear" w:color="auto" w:fill="auto"/>
          </w:tcPr>
          <w:p w14:paraId="53BC3194" w14:textId="6D18542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13 (55.3)</w:t>
            </w:r>
          </w:p>
        </w:tc>
        <w:tc>
          <w:tcPr>
            <w:tcW w:w="864" w:type="pct"/>
            <w:shd w:val="clear" w:color="auto" w:fill="auto"/>
          </w:tcPr>
          <w:p w14:paraId="75C6CC49" w14:textId="4A7A8751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5 (52.6)</w:t>
            </w:r>
          </w:p>
        </w:tc>
        <w:tc>
          <w:tcPr>
            <w:tcW w:w="865" w:type="pct"/>
            <w:shd w:val="clear" w:color="auto" w:fill="auto"/>
          </w:tcPr>
          <w:p w14:paraId="6697FE55" w14:textId="46906C98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58 (55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7004FFC8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7E7B654" w14:textId="77777777" w:rsidTr="005472C1">
        <w:trPr>
          <w:trHeight w:val="250"/>
        </w:trPr>
        <w:tc>
          <w:tcPr>
            <w:tcW w:w="1492" w:type="pct"/>
          </w:tcPr>
          <w:p w14:paraId="3E9B4653" w14:textId="77777777" w:rsidR="005472C1" w:rsidRPr="00EF64C4" w:rsidRDefault="005472C1" w:rsidP="005472C1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  <w:shd w:val="clear" w:color="auto" w:fill="auto"/>
          </w:tcPr>
          <w:p w14:paraId="65E5A9D4" w14:textId="6CA73723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4 (1.8)</w:t>
            </w:r>
          </w:p>
        </w:tc>
        <w:tc>
          <w:tcPr>
            <w:tcW w:w="864" w:type="pct"/>
            <w:shd w:val="clear" w:color="auto" w:fill="auto"/>
          </w:tcPr>
          <w:p w14:paraId="36B11564" w14:textId="7131D1EE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0 (2.1)</w:t>
            </w:r>
          </w:p>
        </w:tc>
        <w:tc>
          <w:tcPr>
            <w:tcW w:w="865" w:type="pct"/>
            <w:shd w:val="clear" w:color="auto" w:fill="auto"/>
          </w:tcPr>
          <w:p w14:paraId="428E5BF8" w14:textId="4B940544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4 (1.8)</w:t>
            </w:r>
          </w:p>
        </w:tc>
        <w:tc>
          <w:tcPr>
            <w:tcW w:w="836" w:type="pct"/>
          </w:tcPr>
          <w:p w14:paraId="6A6B0D3C" w14:textId="089ADC5F" w:rsidR="005472C1" w:rsidRPr="00EF64C4" w:rsidRDefault="005472C1" w:rsidP="005472C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7F4A6DD5" w14:textId="2FF64489" w:rsidR="00ED6104" w:rsidRPr="0077529F" w:rsidRDefault="00ED6104" w:rsidP="00ED6104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lastRenderedPageBreak/>
        <w:t>Abbreviations: BMI, body mass index;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; HDL, high-density lipoprotein; IQR, interquartile range; </w:t>
      </w:r>
      <w:r w:rsidR="000276EC">
        <w:rPr>
          <w:rFonts w:ascii="Arial" w:hAnsi="Arial" w:cs="Arial"/>
          <w:sz w:val="16"/>
          <w:szCs w:val="16"/>
        </w:rPr>
        <w:t>N, number;</w:t>
      </w:r>
      <w:r w:rsidR="000276EC" w:rsidRPr="0077529F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>NA, not applicable; PPG</w:t>
      </w:r>
      <w:r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Pr="0077529F">
        <w:rPr>
          <w:rFonts w:ascii="Arial" w:hAnsi="Arial" w:cs="Arial"/>
          <w:sz w:val="16"/>
          <w:szCs w:val="16"/>
        </w:rPr>
        <w:t xml:space="preserve">, </w:t>
      </w:r>
      <w:r w:rsidR="002B3594">
        <w:rPr>
          <w:rFonts w:ascii="Arial" w:hAnsi="Arial" w:cs="Arial"/>
          <w:sz w:val="16"/>
          <w:szCs w:val="16"/>
        </w:rPr>
        <w:t>postprandial</w:t>
      </w:r>
      <w:r w:rsidRPr="0077529F">
        <w:rPr>
          <w:rFonts w:ascii="Arial" w:hAnsi="Arial" w:cs="Arial"/>
          <w:sz w:val="16"/>
          <w:szCs w:val="16"/>
        </w:rPr>
        <w:t xml:space="preserve"> plasma glucose </w:t>
      </w:r>
      <w:r w:rsidR="00122DDB">
        <w:rPr>
          <w:rFonts w:ascii="Arial" w:hAnsi="Arial" w:cs="Arial"/>
          <w:sz w:val="16"/>
          <w:szCs w:val="16"/>
        </w:rPr>
        <w:t xml:space="preserve">measured from blood taken </w:t>
      </w:r>
      <w:r w:rsidRPr="0077529F">
        <w:rPr>
          <w:rFonts w:ascii="Arial" w:hAnsi="Arial" w:cs="Arial"/>
          <w:sz w:val="16"/>
          <w:szCs w:val="16"/>
        </w:rPr>
        <w:t xml:space="preserve">between 4 and </w:t>
      </w:r>
      <w:r w:rsidR="00122DDB">
        <w:rPr>
          <w:rFonts w:ascii="Arial" w:hAnsi="Arial" w:cs="Arial"/>
          <w:sz w:val="16"/>
          <w:szCs w:val="16"/>
        </w:rPr>
        <w:t>7.9</w:t>
      </w:r>
      <w:r w:rsidRPr="0077529F">
        <w:rPr>
          <w:rFonts w:ascii="Arial" w:hAnsi="Arial" w:cs="Arial"/>
          <w:sz w:val="16"/>
          <w:szCs w:val="16"/>
        </w:rPr>
        <w:t xml:space="preserve"> h; SBP, systolic blood pressure; SD, standard deviation</w:t>
      </w:r>
      <w:r w:rsidR="00584BB0">
        <w:rPr>
          <w:rFonts w:ascii="Arial" w:hAnsi="Arial" w:cs="Arial"/>
          <w:sz w:val="16"/>
          <w:szCs w:val="16"/>
        </w:rPr>
        <w:t>; y, year</w:t>
      </w:r>
      <w:r w:rsidRPr="0077529F">
        <w:rPr>
          <w:rFonts w:ascii="Arial" w:hAnsi="Arial" w:cs="Arial"/>
          <w:sz w:val="16"/>
          <w:szCs w:val="16"/>
        </w:rPr>
        <w:t>.</w:t>
      </w:r>
    </w:p>
    <w:p w14:paraId="376B110E" w14:textId="77777777" w:rsidR="00150EE8" w:rsidRPr="0077529F" w:rsidRDefault="00150EE8">
      <w:pPr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br w:type="page"/>
      </w:r>
    </w:p>
    <w:p w14:paraId="5FE3C6D1" w14:textId="77777777" w:rsidR="00ED6104" w:rsidRPr="0077529F" w:rsidRDefault="00ED6104" w:rsidP="00ED6104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13C95A9F" w14:textId="77777777" w:rsidR="00ED6104" w:rsidRPr="0077529F" w:rsidRDefault="00ED6104" w:rsidP="00ED6104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0D043346" w14:textId="5B1CDFA1" w:rsidR="00ED6104" w:rsidRPr="0077529F" w:rsidRDefault="00ED6104" w:rsidP="00ED6104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t xml:space="preserve">eTable </w:t>
      </w:r>
      <w:r w:rsidR="00965FB2" w:rsidRPr="0077529F">
        <w:rPr>
          <w:rFonts w:ascii="Arial" w:hAnsi="Arial" w:cs="Arial"/>
          <w:b/>
          <w:bCs/>
          <w:sz w:val="24"/>
          <w:szCs w:val="24"/>
        </w:rPr>
        <w:t>4</w:t>
      </w:r>
      <w:r w:rsidRPr="0077529F">
        <w:rPr>
          <w:rFonts w:ascii="Arial" w:hAnsi="Arial" w:cs="Arial"/>
          <w:b/>
          <w:bCs/>
          <w:sz w:val="24"/>
          <w:szCs w:val="24"/>
        </w:rPr>
        <w:t>. Baseline characteristics of Sub-cohort 3</w:t>
      </w:r>
      <w:r w:rsidR="002B3594">
        <w:rPr>
          <w:rFonts w:ascii="Arial" w:hAnsi="Arial" w:cs="Arial"/>
          <w:b/>
          <w:bCs/>
          <w:sz w:val="24"/>
          <w:szCs w:val="24"/>
        </w:rPr>
        <w:t xml:space="preserve">: </w:t>
      </w:r>
      <w:r w:rsidRPr="0077529F">
        <w:rPr>
          <w:rFonts w:ascii="Arial" w:hAnsi="Arial" w:cs="Arial"/>
          <w:b/>
          <w:bCs/>
          <w:sz w:val="24"/>
          <w:szCs w:val="24"/>
        </w:rPr>
        <w:t>participants with PG</w:t>
      </w:r>
      <w:r w:rsidRPr="0077529F">
        <w:rPr>
          <w:rFonts w:ascii="Arial" w:hAnsi="Arial" w:cs="Arial"/>
          <w:b/>
          <w:bCs/>
          <w:sz w:val="24"/>
          <w:szCs w:val="24"/>
          <w:vertAlign w:val="subscript"/>
        </w:rPr>
        <w:t>fasting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91"/>
        <w:gridCol w:w="1700"/>
        <w:gridCol w:w="1558"/>
        <w:gridCol w:w="1560"/>
        <w:gridCol w:w="1507"/>
      </w:tblGrid>
      <w:tr w:rsidR="0077529F" w:rsidRPr="00EF64C4" w14:paraId="0F4DB52D" w14:textId="77777777" w:rsidTr="00DE2A8B">
        <w:trPr>
          <w:trHeight w:val="250"/>
        </w:trPr>
        <w:tc>
          <w:tcPr>
            <w:tcW w:w="1492" w:type="pct"/>
          </w:tcPr>
          <w:p w14:paraId="752FC22B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</w:tcPr>
          <w:p w14:paraId="4438DF3C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ottom 9 deciles</w:t>
            </w:r>
          </w:p>
        </w:tc>
        <w:tc>
          <w:tcPr>
            <w:tcW w:w="864" w:type="pct"/>
            <w:shd w:val="clear" w:color="auto" w:fill="auto"/>
          </w:tcPr>
          <w:p w14:paraId="54D8E520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p decile</w:t>
            </w:r>
          </w:p>
        </w:tc>
        <w:tc>
          <w:tcPr>
            <w:tcW w:w="865" w:type="pct"/>
            <w:shd w:val="clear" w:color="auto" w:fill="auto"/>
          </w:tcPr>
          <w:p w14:paraId="1FDADEC9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Overall</w:t>
            </w:r>
          </w:p>
        </w:tc>
        <w:tc>
          <w:tcPr>
            <w:tcW w:w="836" w:type="pct"/>
          </w:tcPr>
          <w:p w14:paraId="2AA1768C" w14:textId="197E5F8A" w:rsidR="00ED6104" w:rsidRPr="00EF64C4" w:rsidRDefault="00ED6104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</w:t>
            </w:r>
            <w:r w:rsidR="006F5146" w:rsidRPr="00EF64C4">
              <w:rPr>
                <w:rFonts w:ascii="Arial" w:hAnsi="Arial" w:cs="Arial"/>
                <w:sz w:val="20"/>
                <w:szCs w:val="20"/>
              </w:rPr>
              <w:t xml:space="preserve"> value</w:t>
            </w:r>
          </w:p>
        </w:tc>
      </w:tr>
      <w:tr w:rsidR="0077529F" w:rsidRPr="00EF64C4" w14:paraId="2446B0D3" w14:textId="77777777" w:rsidTr="00DE2A8B">
        <w:trPr>
          <w:trHeight w:val="250"/>
        </w:trPr>
        <w:tc>
          <w:tcPr>
            <w:tcW w:w="1492" w:type="pct"/>
          </w:tcPr>
          <w:p w14:paraId="332C2A6F" w14:textId="77777777" w:rsidR="00ED6104" w:rsidRPr="00EF64C4" w:rsidRDefault="00ED6104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943" w:type="pct"/>
          </w:tcPr>
          <w:p w14:paraId="4064A8CF" w14:textId="0BA38434" w:rsidR="00ED6104" w:rsidRPr="00EF64C4" w:rsidRDefault="0032613C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83</w:t>
            </w:r>
          </w:p>
        </w:tc>
        <w:tc>
          <w:tcPr>
            <w:tcW w:w="864" w:type="pct"/>
            <w:shd w:val="clear" w:color="auto" w:fill="auto"/>
          </w:tcPr>
          <w:p w14:paraId="70ACE7C9" w14:textId="23FD6BCD" w:rsidR="00ED6104" w:rsidRPr="00EF64C4" w:rsidRDefault="0032613C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41</w:t>
            </w:r>
          </w:p>
        </w:tc>
        <w:tc>
          <w:tcPr>
            <w:tcW w:w="865" w:type="pct"/>
            <w:shd w:val="clear" w:color="auto" w:fill="auto"/>
          </w:tcPr>
          <w:p w14:paraId="3444FB03" w14:textId="518454B7" w:rsidR="00ED6104" w:rsidRPr="00EF64C4" w:rsidRDefault="00ED6104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,342</w:t>
            </w:r>
          </w:p>
        </w:tc>
        <w:tc>
          <w:tcPr>
            <w:tcW w:w="836" w:type="pct"/>
          </w:tcPr>
          <w:p w14:paraId="555E78A2" w14:textId="7285C109" w:rsidR="00ED6104" w:rsidRPr="00EF64C4" w:rsidRDefault="006F5146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77529F" w:rsidRPr="00EF64C4" w14:paraId="3142D10E" w14:textId="77777777" w:rsidTr="00DE2A8B">
        <w:trPr>
          <w:trHeight w:val="250"/>
        </w:trPr>
        <w:tc>
          <w:tcPr>
            <w:tcW w:w="1492" w:type="pct"/>
          </w:tcPr>
          <w:p w14:paraId="46FA5D8D" w14:textId="1BE13A89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G</w:t>
            </w:r>
            <w:r w:rsidR="002B3594" w:rsidRPr="002B3594">
              <w:rPr>
                <w:rFonts w:ascii="Arial" w:hAnsi="Arial" w:cs="Arial"/>
                <w:sz w:val="20"/>
                <w:szCs w:val="20"/>
                <w:vertAlign w:val="subscript"/>
              </w:rPr>
              <w:t>fasting</w:t>
            </w:r>
            <w:r w:rsidRPr="00EF64C4">
              <w:rPr>
                <w:rFonts w:ascii="Arial" w:hAnsi="Arial" w:cs="Arial"/>
                <w:sz w:val="20"/>
                <w:szCs w:val="20"/>
              </w:rPr>
              <w:t>, mg/dL, median (IQR)</w:t>
            </w:r>
          </w:p>
        </w:tc>
        <w:tc>
          <w:tcPr>
            <w:tcW w:w="943" w:type="pct"/>
          </w:tcPr>
          <w:p w14:paraId="0DE3CE55" w14:textId="43EDF2B9" w:rsidR="003E151A" w:rsidRPr="00EF64C4" w:rsidRDefault="003E151A" w:rsidP="003E151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3 (87-99)</w:t>
            </w:r>
          </w:p>
        </w:tc>
        <w:tc>
          <w:tcPr>
            <w:tcW w:w="864" w:type="pct"/>
          </w:tcPr>
          <w:p w14:paraId="776F39C3" w14:textId="0369F181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3 (116-140)</w:t>
            </w:r>
          </w:p>
        </w:tc>
        <w:tc>
          <w:tcPr>
            <w:tcW w:w="865" w:type="pct"/>
          </w:tcPr>
          <w:p w14:paraId="0107F876" w14:textId="612E4BED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4 (88-102)</w:t>
            </w:r>
          </w:p>
        </w:tc>
        <w:tc>
          <w:tcPr>
            <w:tcW w:w="836" w:type="pct"/>
          </w:tcPr>
          <w:p w14:paraId="29D37BD8" w14:textId="080B9AB5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73B2753" w14:textId="77777777" w:rsidTr="00860835">
        <w:trPr>
          <w:trHeight w:val="250"/>
        </w:trPr>
        <w:tc>
          <w:tcPr>
            <w:tcW w:w="1492" w:type="pct"/>
          </w:tcPr>
          <w:p w14:paraId="6B5AE548" w14:textId="77777777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bA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EF64C4">
              <w:rPr>
                <w:rFonts w:ascii="Arial" w:hAnsi="Arial" w:cs="Arial"/>
                <w:sz w:val="20"/>
                <w:szCs w:val="20"/>
              </w:rPr>
              <w:t>, %, median (IQR)</w:t>
            </w:r>
          </w:p>
        </w:tc>
        <w:tc>
          <w:tcPr>
            <w:tcW w:w="943" w:type="pct"/>
          </w:tcPr>
          <w:p w14:paraId="191ADF87" w14:textId="70E86465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3 (5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6)</w:t>
            </w:r>
          </w:p>
        </w:tc>
        <w:tc>
          <w:tcPr>
            <w:tcW w:w="864" w:type="pct"/>
          </w:tcPr>
          <w:p w14:paraId="36FDEA2D" w14:textId="69616F49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.1 (5.6-6.8)</w:t>
            </w:r>
          </w:p>
        </w:tc>
        <w:tc>
          <w:tcPr>
            <w:tcW w:w="865" w:type="pct"/>
          </w:tcPr>
          <w:p w14:paraId="460D99AA" w14:textId="24DFF665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3 (5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-5.7)</w:t>
            </w:r>
          </w:p>
        </w:tc>
        <w:tc>
          <w:tcPr>
            <w:tcW w:w="836" w:type="pct"/>
          </w:tcPr>
          <w:p w14:paraId="12CCD605" w14:textId="5608154C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251D5DEB" w14:textId="77777777" w:rsidTr="00860835">
        <w:trPr>
          <w:trHeight w:val="250"/>
        </w:trPr>
        <w:tc>
          <w:tcPr>
            <w:tcW w:w="1492" w:type="pct"/>
          </w:tcPr>
          <w:p w14:paraId="13608D1F" w14:textId="77777777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MI, kg/m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  <w:r w:rsidRPr="00EF64C4">
              <w:rPr>
                <w:rFonts w:ascii="Arial" w:hAnsi="Arial" w:cs="Arial"/>
                <w:sz w:val="20"/>
                <w:szCs w:val="20"/>
              </w:rPr>
              <w:t>, median (IQR)</w:t>
            </w:r>
          </w:p>
        </w:tc>
        <w:tc>
          <w:tcPr>
            <w:tcW w:w="943" w:type="pct"/>
          </w:tcPr>
          <w:p w14:paraId="7A129C4D" w14:textId="0A006930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64" w:type="pct"/>
          </w:tcPr>
          <w:p w14:paraId="37031F19" w14:textId="7CA9107D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9 (26-33)</w:t>
            </w:r>
          </w:p>
        </w:tc>
        <w:tc>
          <w:tcPr>
            <w:tcW w:w="865" w:type="pct"/>
          </w:tcPr>
          <w:p w14:paraId="0DCCD5EE" w14:textId="688917A9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 (23-30)</w:t>
            </w:r>
          </w:p>
        </w:tc>
        <w:tc>
          <w:tcPr>
            <w:tcW w:w="836" w:type="pct"/>
          </w:tcPr>
          <w:p w14:paraId="0637C8C2" w14:textId="159A06B2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4C0B439" w14:textId="77777777" w:rsidTr="00860835">
        <w:trPr>
          <w:trHeight w:val="250"/>
        </w:trPr>
        <w:tc>
          <w:tcPr>
            <w:tcW w:w="1492" w:type="pct"/>
          </w:tcPr>
          <w:p w14:paraId="72A8D6FC" w14:textId="77777777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BP, mm Hg, median (IQR)</w:t>
            </w:r>
          </w:p>
        </w:tc>
        <w:tc>
          <w:tcPr>
            <w:tcW w:w="943" w:type="pct"/>
          </w:tcPr>
          <w:p w14:paraId="524C80D9" w14:textId="65C2948A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9 (110-132)</w:t>
            </w:r>
          </w:p>
        </w:tc>
        <w:tc>
          <w:tcPr>
            <w:tcW w:w="864" w:type="pct"/>
          </w:tcPr>
          <w:p w14:paraId="5BF7F60C" w14:textId="4DB5AF4D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4 (123-149)</w:t>
            </w:r>
          </w:p>
        </w:tc>
        <w:tc>
          <w:tcPr>
            <w:tcW w:w="865" w:type="pct"/>
          </w:tcPr>
          <w:p w14:paraId="52A715CE" w14:textId="16A1C791" w:rsidR="003E151A" w:rsidRPr="00EF64C4" w:rsidRDefault="003E151A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1 (111-134)</w:t>
            </w:r>
          </w:p>
        </w:tc>
        <w:tc>
          <w:tcPr>
            <w:tcW w:w="836" w:type="pct"/>
          </w:tcPr>
          <w:p w14:paraId="6EFC6BCE" w14:textId="74A92A5A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4A162FD" w14:textId="77777777" w:rsidTr="00902D44">
        <w:trPr>
          <w:trHeight w:val="250"/>
        </w:trPr>
        <w:tc>
          <w:tcPr>
            <w:tcW w:w="1492" w:type="pct"/>
          </w:tcPr>
          <w:p w14:paraId="4FCEC83F" w14:textId="77777777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tal cholesterol, mg/dL, median (IQR)</w:t>
            </w:r>
          </w:p>
        </w:tc>
        <w:tc>
          <w:tcPr>
            <w:tcW w:w="943" w:type="pct"/>
            <w:vAlign w:val="center"/>
          </w:tcPr>
          <w:p w14:paraId="4AE4F50C" w14:textId="69F89B2D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9 (173-228)</w:t>
            </w:r>
          </w:p>
        </w:tc>
        <w:tc>
          <w:tcPr>
            <w:tcW w:w="864" w:type="pct"/>
            <w:vAlign w:val="center"/>
          </w:tcPr>
          <w:p w14:paraId="4C99B73C" w14:textId="489EDAB8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5 (186-249)</w:t>
            </w:r>
          </w:p>
        </w:tc>
        <w:tc>
          <w:tcPr>
            <w:tcW w:w="865" w:type="pct"/>
            <w:vAlign w:val="center"/>
          </w:tcPr>
          <w:p w14:paraId="40174586" w14:textId="3F912D95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00 (174-230)</w:t>
            </w:r>
          </w:p>
        </w:tc>
        <w:tc>
          <w:tcPr>
            <w:tcW w:w="836" w:type="pct"/>
          </w:tcPr>
          <w:p w14:paraId="57D2FF85" w14:textId="4182302F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3A992E51" w14:textId="77777777" w:rsidTr="00902D44">
        <w:trPr>
          <w:trHeight w:val="250"/>
        </w:trPr>
        <w:tc>
          <w:tcPr>
            <w:tcW w:w="1492" w:type="pct"/>
          </w:tcPr>
          <w:p w14:paraId="4E5F5D4D" w14:textId="77777777" w:rsidR="003E151A" w:rsidRPr="00EF64C4" w:rsidRDefault="003E151A" w:rsidP="003E151A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DL cholesterol, mg/dL, median (IQR)</w:t>
            </w:r>
          </w:p>
        </w:tc>
        <w:tc>
          <w:tcPr>
            <w:tcW w:w="943" w:type="pct"/>
            <w:vAlign w:val="center"/>
          </w:tcPr>
          <w:p w14:paraId="3B8B2133" w14:textId="4367A8CA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0 (41-60)</w:t>
            </w:r>
          </w:p>
        </w:tc>
        <w:tc>
          <w:tcPr>
            <w:tcW w:w="864" w:type="pct"/>
            <w:vAlign w:val="center"/>
          </w:tcPr>
          <w:p w14:paraId="63856D47" w14:textId="67FFCE79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3 (37-52)</w:t>
            </w:r>
          </w:p>
        </w:tc>
        <w:tc>
          <w:tcPr>
            <w:tcW w:w="865" w:type="pct"/>
            <w:vAlign w:val="center"/>
          </w:tcPr>
          <w:p w14:paraId="10BE2F23" w14:textId="5B359A3F" w:rsidR="003E151A" w:rsidRPr="00EF64C4" w:rsidRDefault="003E151A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 (40-60)</w:t>
            </w:r>
          </w:p>
        </w:tc>
        <w:tc>
          <w:tcPr>
            <w:tcW w:w="836" w:type="pct"/>
          </w:tcPr>
          <w:p w14:paraId="6B230C3B" w14:textId="263BAC1F" w:rsidR="003E151A" w:rsidRPr="00EF64C4" w:rsidRDefault="00253ADC" w:rsidP="003E15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3AB3832" w14:textId="77777777" w:rsidTr="00DE2A8B">
        <w:trPr>
          <w:trHeight w:val="250"/>
        </w:trPr>
        <w:tc>
          <w:tcPr>
            <w:tcW w:w="1492" w:type="pct"/>
          </w:tcPr>
          <w:p w14:paraId="2192AF12" w14:textId="77777777" w:rsidR="006740BC" w:rsidRPr="00EF64C4" w:rsidRDefault="006740BC" w:rsidP="006740B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Age, y, mean (SD)</w:t>
            </w:r>
          </w:p>
        </w:tc>
        <w:tc>
          <w:tcPr>
            <w:tcW w:w="943" w:type="pct"/>
          </w:tcPr>
          <w:p w14:paraId="1353109F" w14:textId="02BF2A64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5 (19)</w:t>
            </w:r>
          </w:p>
        </w:tc>
        <w:tc>
          <w:tcPr>
            <w:tcW w:w="864" w:type="pct"/>
          </w:tcPr>
          <w:p w14:paraId="74B15762" w14:textId="30FAB5C0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0 (16)</w:t>
            </w:r>
          </w:p>
        </w:tc>
        <w:tc>
          <w:tcPr>
            <w:tcW w:w="865" w:type="pct"/>
          </w:tcPr>
          <w:p w14:paraId="52725093" w14:textId="3F2A08F5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6 (19)</w:t>
            </w:r>
          </w:p>
        </w:tc>
        <w:tc>
          <w:tcPr>
            <w:tcW w:w="836" w:type="pct"/>
          </w:tcPr>
          <w:p w14:paraId="0689E88E" w14:textId="63644D12" w:rsidR="006740BC" w:rsidRPr="00EF64C4" w:rsidRDefault="00150EE8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53995C9" w14:textId="77777777" w:rsidTr="00DE2A8B">
        <w:trPr>
          <w:trHeight w:val="250"/>
        </w:trPr>
        <w:tc>
          <w:tcPr>
            <w:tcW w:w="1492" w:type="pct"/>
          </w:tcPr>
          <w:p w14:paraId="0A97C13D" w14:textId="77777777" w:rsidR="006740BC" w:rsidRPr="00EF64C4" w:rsidRDefault="006740BC" w:rsidP="006740B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sting time, h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an (SD)</w:t>
            </w:r>
          </w:p>
        </w:tc>
        <w:tc>
          <w:tcPr>
            <w:tcW w:w="943" w:type="pct"/>
          </w:tcPr>
          <w:p w14:paraId="7ADD0A5D" w14:textId="23002BA8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.9 (3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0CE37D63" w14:textId="55D49BF3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.8 (2.5)</w:t>
            </w:r>
          </w:p>
        </w:tc>
        <w:tc>
          <w:tcPr>
            <w:tcW w:w="865" w:type="pct"/>
          </w:tcPr>
          <w:p w14:paraId="0E4DEC26" w14:textId="4B4C18FE" w:rsidR="006740BC" w:rsidRPr="00EF64C4" w:rsidRDefault="006740BC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.9 (2.9)</w:t>
            </w:r>
          </w:p>
        </w:tc>
        <w:tc>
          <w:tcPr>
            <w:tcW w:w="836" w:type="pct"/>
          </w:tcPr>
          <w:p w14:paraId="5E693596" w14:textId="28F88076" w:rsidR="006740BC" w:rsidRPr="00EF64C4" w:rsidRDefault="00150EE8" w:rsidP="006740B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</w:tr>
      <w:tr w:rsidR="0077529F" w:rsidRPr="00EF64C4" w14:paraId="2B6D2E7A" w14:textId="77777777" w:rsidTr="00DE2A8B">
        <w:trPr>
          <w:trHeight w:val="250"/>
        </w:trPr>
        <w:tc>
          <w:tcPr>
            <w:tcW w:w="1492" w:type="pct"/>
          </w:tcPr>
          <w:p w14:paraId="0D33EEC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Sex (male), N (%) </w:t>
            </w:r>
          </w:p>
        </w:tc>
        <w:tc>
          <w:tcPr>
            <w:tcW w:w="943" w:type="pct"/>
          </w:tcPr>
          <w:p w14:paraId="1C5C08F5" w14:textId="62A63E8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01 (46.5)</w:t>
            </w:r>
          </w:p>
        </w:tc>
        <w:tc>
          <w:tcPr>
            <w:tcW w:w="864" w:type="pct"/>
          </w:tcPr>
          <w:p w14:paraId="11D06F7B" w14:textId="2EEDFE1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14 (54.6)</w:t>
            </w:r>
          </w:p>
        </w:tc>
        <w:tc>
          <w:tcPr>
            <w:tcW w:w="865" w:type="pct"/>
          </w:tcPr>
          <w:p w14:paraId="0451784F" w14:textId="596068E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15 (47.4)</w:t>
            </w:r>
          </w:p>
        </w:tc>
        <w:tc>
          <w:tcPr>
            <w:tcW w:w="836" w:type="pct"/>
          </w:tcPr>
          <w:p w14:paraId="44813222" w14:textId="2E96782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119EBEB9" w14:textId="77777777" w:rsidTr="00DE2A8B">
        <w:trPr>
          <w:trHeight w:val="250"/>
        </w:trPr>
        <w:tc>
          <w:tcPr>
            <w:tcW w:w="1492" w:type="pct"/>
          </w:tcPr>
          <w:p w14:paraId="169CB5E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Ethnicity, N (%)</w:t>
            </w:r>
          </w:p>
        </w:tc>
        <w:tc>
          <w:tcPr>
            <w:tcW w:w="943" w:type="pct"/>
          </w:tcPr>
          <w:p w14:paraId="14FBC9A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A74820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2AD4FB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836" w:type="pct"/>
          </w:tcPr>
          <w:p w14:paraId="4DD8CF8A" w14:textId="2FE72B8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77529F" w:rsidRPr="00EF64C4" w14:paraId="484A5E90" w14:textId="77777777" w:rsidTr="00DE2A8B">
        <w:trPr>
          <w:trHeight w:val="250"/>
        </w:trPr>
        <w:tc>
          <w:tcPr>
            <w:tcW w:w="1492" w:type="pct"/>
          </w:tcPr>
          <w:p w14:paraId="120784AB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white</w:t>
            </w:r>
          </w:p>
        </w:tc>
        <w:tc>
          <w:tcPr>
            <w:tcW w:w="943" w:type="pct"/>
          </w:tcPr>
          <w:p w14:paraId="45795635" w14:textId="0359AF2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53 (40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5AED1109" w14:textId="2E156FB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00 (42.5)</w:t>
            </w:r>
          </w:p>
        </w:tc>
        <w:tc>
          <w:tcPr>
            <w:tcW w:w="865" w:type="pct"/>
          </w:tcPr>
          <w:p w14:paraId="53B361AE" w14:textId="1EB90F7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53 (40.3)</w:t>
            </w:r>
          </w:p>
        </w:tc>
        <w:tc>
          <w:tcPr>
            <w:tcW w:w="836" w:type="pct"/>
          </w:tcPr>
          <w:p w14:paraId="23B7412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8526F9B" w14:textId="77777777" w:rsidTr="00DE2A8B">
        <w:trPr>
          <w:trHeight w:val="250"/>
        </w:trPr>
        <w:tc>
          <w:tcPr>
            <w:tcW w:w="1492" w:type="pct"/>
          </w:tcPr>
          <w:p w14:paraId="681A906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black</w:t>
            </w:r>
          </w:p>
        </w:tc>
        <w:tc>
          <w:tcPr>
            <w:tcW w:w="943" w:type="pct"/>
          </w:tcPr>
          <w:p w14:paraId="5E22B44E" w14:textId="041646A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60 (28.2)</w:t>
            </w:r>
          </w:p>
        </w:tc>
        <w:tc>
          <w:tcPr>
            <w:tcW w:w="864" w:type="pct"/>
          </w:tcPr>
          <w:p w14:paraId="746BFBF5" w14:textId="0D648BE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34 (24.9)</w:t>
            </w:r>
          </w:p>
        </w:tc>
        <w:tc>
          <w:tcPr>
            <w:tcW w:w="865" w:type="pct"/>
          </w:tcPr>
          <w:p w14:paraId="6DADEE39" w14:textId="3C92327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94 (27.8)</w:t>
            </w:r>
          </w:p>
        </w:tc>
        <w:tc>
          <w:tcPr>
            <w:tcW w:w="836" w:type="pct"/>
          </w:tcPr>
          <w:p w14:paraId="4498E33D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61A6A20" w14:textId="77777777" w:rsidTr="00DE2A8B">
        <w:trPr>
          <w:trHeight w:val="250"/>
        </w:trPr>
        <w:tc>
          <w:tcPr>
            <w:tcW w:w="1492" w:type="pct"/>
          </w:tcPr>
          <w:p w14:paraId="4D905BF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</w:t>
            </w:r>
            <w:proofErr w:type="gramStart"/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xican-American</w:t>
            </w:r>
            <w:proofErr w:type="gramEnd"/>
          </w:p>
        </w:tc>
        <w:tc>
          <w:tcPr>
            <w:tcW w:w="943" w:type="pct"/>
          </w:tcPr>
          <w:p w14:paraId="3625A1BF" w14:textId="3CBEF05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36 (27.9)</w:t>
            </w:r>
          </w:p>
        </w:tc>
        <w:tc>
          <w:tcPr>
            <w:tcW w:w="864" w:type="pct"/>
          </w:tcPr>
          <w:p w14:paraId="5CBAF600" w14:textId="06E360C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1 (28.8)</w:t>
            </w:r>
          </w:p>
        </w:tc>
        <w:tc>
          <w:tcPr>
            <w:tcW w:w="865" w:type="pct"/>
          </w:tcPr>
          <w:p w14:paraId="0B7C4122" w14:textId="3A61315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07 (28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38DB74B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6059992" w14:textId="77777777" w:rsidTr="00DE2A8B">
        <w:trPr>
          <w:trHeight w:val="250"/>
        </w:trPr>
        <w:tc>
          <w:tcPr>
            <w:tcW w:w="1492" w:type="pct"/>
          </w:tcPr>
          <w:p w14:paraId="4E6623F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3F7DB7FB" w14:textId="2A9E686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34 (4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5507F372" w14:textId="6FC0FBA4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6 (3.8)</w:t>
            </w:r>
          </w:p>
        </w:tc>
        <w:tc>
          <w:tcPr>
            <w:tcW w:w="865" w:type="pct"/>
          </w:tcPr>
          <w:p w14:paraId="2D133F65" w14:textId="6A5E8040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0 (4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5673DD8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4C53EA3" w14:textId="77777777" w:rsidTr="00DE2A8B">
        <w:trPr>
          <w:trHeight w:val="250"/>
        </w:trPr>
        <w:tc>
          <w:tcPr>
            <w:tcW w:w="1492" w:type="pct"/>
          </w:tcPr>
          <w:p w14:paraId="0FE14B9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Educa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511E63C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5E6CDC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5270B77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93A185B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4EA47A91" w14:textId="77777777" w:rsidTr="00DE2A8B">
        <w:trPr>
          <w:trHeight w:val="250"/>
        </w:trPr>
        <w:tc>
          <w:tcPr>
            <w:tcW w:w="1492" w:type="pct"/>
          </w:tcPr>
          <w:p w14:paraId="2E00DC6A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High School</w:t>
            </w:r>
          </w:p>
        </w:tc>
        <w:tc>
          <w:tcPr>
            <w:tcW w:w="943" w:type="pct"/>
          </w:tcPr>
          <w:p w14:paraId="7214A93E" w14:textId="557676F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50 (37.6)</w:t>
            </w:r>
          </w:p>
        </w:tc>
        <w:tc>
          <w:tcPr>
            <w:tcW w:w="864" w:type="pct"/>
          </w:tcPr>
          <w:p w14:paraId="1DADAE74" w14:textId="1527518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8 (52.9)</w:t>
            </w:r>
          </w:p>
        </w:tc>
        <w:tc>
          <w:tcPr>
            <w:tcW w:w="865" w:type="pct"/>
          </w:tcPr>
          <w:p w14:paraId="2B0A6698" w14:textId="3750C8A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48 (39.1)</w:t>
            </w:r>
          </w:p>
        </w:tc>
        <w:tc>
          <w:tcPr>
            <w:tcW w:w="836" w:type="pct"/>
          </w:tcPr>
          <w:p w14:paraId="490E8F83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DE2CA02" w14:textId="77777777" w:rsidTr="00DE2A8B">
        <w:trPr>
          <w:trHeight w:val="250"/>
        </w:trPr>
        <w:tc>
          <w:tcPr>
            <w:tcW w:w="1492" w:type="pct"/>
          </w:tcPr>
          <w:p w14:paraId="16FEEEAF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High School</w:t>
            </w:r>
          </w:p>
        </w:tc>
        <w:tc>
          <w:tcPr>
            <w:tcW w:w="943" w:type="pct"/>
          </w:tcPr>
          <w:p w14:paraId="4D177987" w14:textId="72B644B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48 (31.6)</w:t>
            </w:r>
          </w:p>
        </w:tc>
        <w:tc>
          <w:tcPr>
            <w:tcW w:w="864" w:type="pct"/>
          </w:tcPr>
          <w:p w14:paraId="189E1499" w14:textId="38B2E6DA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52 (26.8)</w:t>
            </w:r>
          </w:p>
        </w:tc>
        <w:tc>
          <w:tcPr>
            <w:tcW w:w="865" w:type="pct"/>
          </w:tcPr>
          <w:p w14:paraId="03890249" w14:textId="312F0D8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00 (31.1)</w:t>
            </w:r>
          </w:p>
        </w:tc>
        <w:tc>
          <w:tcPr>
            <w:tcW w:w="836" w:type="pct"/>
          </w:tcPr>
          <w:p w14:paraId="3A294FAF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9276FE2" w14:textId="77777777" w:rsidTr="00DE2A8B">
        <w:trPr>
          <w:trHeight w:val="250"/>
        </w:trPr>
        <w:tc>
          <w:tcPr>
            <w:tcW w:w="1492" w:type="pct"/>
          </w:tcPr>
          <w:p w14:paraId="606C9BF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 &gt; High School</w:t>
            </w:r>
          </w:p>
        </w:tc>
        <w:tc>
          <w:tcPr>
            <w:tcW w:w="943" w:type="pct"/>
          </w:tcPr>
          <w:p w14:paraId="41A872DA" w14:textId="63EF69A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36 (30.3)</w:t>
            </w:r>
          </w:p>
        </w:tc>
        <w:tc>
          <w:tcPr>
            <w:tcW w:w="864" w:type="pct"/>
          </w:tcPr>
          <w:p w14:paraId="764AF566" w14:textId="40ACEA6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7 (19.9)</w:t>
            </w:r>
          </w:p>
        </w:tc>
        <w:tc>
          <w:tcPr>
            <w:tcW w:w="865" w:type="pct"/>
          </w:tcPr>
          <w:p w14:paraId="34B552F3" w14:textId="7525EF5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23 (29.2)</w:t>
            </w:r>
          </w:p>
        </w:tc>
        <w:tc>
          <w:tcPr>
            <w:tcW w:w="836" w:type="pct"/>
          </w:tcPr>
          <w:p w14:paraId="2B3C08B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ECFF568" w14:textId="77777777" w:rsidTr="00DE2A8B">
        <w:trPr>
          <w:trHeight w:val="250"/>
        </w:trPr>
        <w:tc>
          <w:tcPr>
            <w:tcW w:w="1492" w:type="pct"/>
          </w:tcPr>
          <w:p w14:paraId="38FC004D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36A46396" w14:textId="736A1A8A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 (0.6)</w:t>
            </w:r>
          </w:p>
        </w:tc>
        <w:tc>
          <w:tcPr>
            <w:tcW w:w="864" w:type="pct"/>
          </w:tcPr>
          <w:p w14:paraId="5B8D549F" w14:textId="50486DF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 (0.4)</w:t>
            </w:r>
          </w:p>
        </w:tc>
        <w:tc>
          <w:tcPr>
            <w:tcW w:w="865" w:type="pct"/>
          </w:tcPr>
          <w:p w14:paraId="57F43D83" w14:textId="22F21C3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3 (0.6)</w:t>
            </w:r>
          </w:p>
        </w:tc>
        <w:tc>
          <w:tcPr>
            <w:tcW w:w="836" w:type="pct"/>
          </w:tcPr>
          <w:p w14:paraId="4FE8BE0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54D4089" w14:textId="77777777" w:rsidTr="00DE2A8B">
        <w:trPr>
          <w:trHeight w:val="250"/>
        </w:trPr>
        <w:tc>
          <w:tcPr>
            <w:tcW w:w="1492" w:type="pct"/>
          </w:tcPr>
          <w:p w14:paraId="7B0653D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overty-income ratio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3CCB871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670A86D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9E4189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5E8FFF98" w14:textId="5361728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7529F" w:rsidRPr="00EF64C4" w14:paraId="7EA69673" w14:textId="77777777" w:rsidTr="00DE2A8B">
        <w:trPr>
          <w:trHeight w:val="250"/>
        </w:trPr>
        <w:tc>
          <w:tcPr>
            <w:tcW w:w="1492" w:type="pct"/>
          </w:tcPr>
          <w:p w14:paraId="0FB1AB34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30%</w:t>
            </w:r>
          </w:p>
        </w:tc>
        <w:tc>
          <w:tcPr>
            <w:tcW w:w="943" w:type="pct"/>
          </w:tcPr>
          <w:p w14:paraId="2E019ECB" w14:textId="4B93109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71 (29.5)</w:t>
            </w:r>
          </w:p>
        </w:tc>
        <w:tc>
          <w:tcPr>
            <w:tcW w:w="864" w:type="pct"/>
          </w:tcPr>
          <w:p w14:paraId="0F358E5E" w14:textId="3F348D5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1 (32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14A35D9B" w14:textId="4B5BE8D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72 (29.7)</w:t>
            </w:r>
          </w:p>
        </w:tc>
        <w:tc>
          <w:tcPr>
            <w:tcW w:w="836" w:type="pct"/>
          </w:tcPr>
          <w:p w14:paraId="5A4AB24A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4F062BF" w14:textId="77777777" w:rsidTr="00DE2A8B">
        <w:trPr>
          <w:trHeight w:val="250"/>
        </w:trPr>
        <w:tc>
          <w:tcPr>
            <w:tcW w:w="1492" w:type="pct"/>
          </w:tcPr>
          <w:p w14:paraId="57E6A44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30%-349%</w:t>
            </w:r>
          </w:p>
        </w:tc>
        <w:tc>
          <w:tcPr>
            <w:tcW w:w="943" w:type="pct"/>
          </w:tcPr>
          <w:p w14:paraId="4638096F" w14:textId="2854782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09 (40.7)</w:t>
            </w:r>
          </w:p>
        </w:tc>
        <w:tc>
          <w:tcPr>
            <w:tcW w:w="864" w:type="pct"/>
          </w:tcPr>
          <w:p w14:paraId="6ECECD86" w14:textId="5C8E43F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1 (39.4)</w:t>
            </w:r>
          </w:p>
        </w:tc>
        <w:tc>
          <w:tcPr>
            <w:tcW w:w="865" w:type="pct"/>
          </w:tcPr>
          <w:p w14:paraId="0EAF8498" w14:textId="20018E0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80 (40.5)</w:t>
            </w:r>
          </w:p>
        </w:tc>
        <w:tc>
          <w:tcPr>
            <w:tcW w:w="836" w:type="pct"/>
          </w:tcPr>
          <w:p w14:paraId="7E7E78E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A98935E" w14:textId="77777777" w:rsidTr="00DE2A8B">
        <w:trPr>
          <w:trHeight w:val="250"/>
        </w:trPr>
        <w:tc>
          <w:tcPr>
            <w:tcW w:w="1492" w:type="pct"/>
          </w:tcPr>
          <w:p w14:paraId="250921EA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350%</w:t>
            </w:r>
          </w:p>
        </w:tc>
        <w:tc>
          <w:tcPr>
            <w:tcW w:w="943" w:type="pct"/>
          </w:tcPr>
          <w:p w14:paraId="6A66D064" w14:textId="1689321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16 (20.5)</w:t>
            </w:r>
          </w:p>
        </w:tc>
        <w:tc>
          <w:tcPr>
            <w:tcW w:w="864" w:type="pct"/>
          </w:tcPr>
          <w:p w14:paraId="055589FD" w14:textId="3AF21BB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0 (18.1)</w:t>
            </w:r>
          </w:p>
        </w:tc>
        <w:tc>
          <w:tcPr>
            <w:tcW w:w="865" w:type="pct"/>
          </w:tcPr>
          <w:p w14:paraId="3D9B537A" w14:textId="76B356C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86 (20.2)</w:t>
            </w:r>
          </w:p>
        </w:tc>
        <w:tc>
          <w:tcPr>
            <w:tcW w:w="836" w:type="pct"/>
          </w:tcPr>
          <w:p w14:paraId="0ADE3B6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8FB8AEC" w14:textId="77777777" w:rsidTr="00DE2A8B">
        <w:trPr>
          <w:trHeight w:val="250"/>
        </w:trPr>
        <w:tc>
          <w:tcPr>
            <w:tcW w:w="1492" w:type="pct"/>
          </w:tcPr>
          <w:p w14:paraId="1A5A273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0F9E0C18" w14:textId="74C4277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87 (9.4)</w:t>
            </w:r>
          </w:p>
        </w:tc>
        <w:tc>
          <w:tcPr>
            <w:tcW w:w="864" w:type="pct"/>
          </w:tcPr>
          <w:p w14:paraId="3D42BC47" w14:textId="3D05654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9 (10.5)</w:t>
            </w:r>
          </w:p>
        </w:tc>
        <w:tc>
          <w:tcPr>
            <w:tcW w:w="865" w:type="pct"/>
          </w:tcPr>
          <w:p w14:paraId="443DB52D" w14:textId="53788AD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86 (9.5)</w:t>
            </w:r>
          </w:p>
        </w:tc>
        <w:tc>
          <w:tcPr>
            <w:tcW w:w="836" w:type="pct"/>
          </w:tcPr>
          <w:p w14:paraId="0E5C60D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7483480" w14:textId="77777777" w:rsidTr="00DE2A8B">
        <w:trPr>
          <w:trHeight w:val="250"/>
        </w:trPr>
        <w:tc>
          <w:tcPr>
            <w:tcW w:w="1492" w:type="pct"/>
          </w:tcPr>
          <w:p w14:paraId="350D346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hysical activity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56A06E3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63B13E8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21B86EE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3B834DB0" w14:textId="5345336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3F61F13B" w14:textId="77777777" w:rsidTr="00DE2A8B">
        <w:trPr>
          <w:trHeight w:val="250"/>
        </w:trPr>
        <w:tc>
          <w:tcPr>
            <w:tcW w:w="1492" w:type="pct"/>
          </w:tcPr>
          <w:p w14:paraId="6812EAFD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Active</w:t>
            </w:r>
          </w:p>
        </w:tc>
        <w:tc>
          <w:tcPr>
            <w:tcW w:w="943" w:type="pct"/>
          </w:tcPr>
          <w:p w14:paraId="38CDD99B" w14:textId="3C5EA914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47 (37.5)</w:t>
            </w:r>
          </w:p>
        </w:tc>
        <w:tc>
          <w:tcPr>
            <w:tcW w:w="864" w:type="pct"/>
          </w:tcPr>
          <w:p w14:paraId="4C21E626" w14:textId="414F306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23 (34.3)</w:t>
            </w:r>
          </w:p>
        </w:tc>
        <w:tc>
          <w:tcPr>
            <w:tcW w:w="865" w:type="pct"/>
          </w:tcPr>
          <w:p w14:paraId="4B872DA6" w14:textId="5915B44A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70 (37.2)</w:t>
            </w:r>
          </w:p>
        </w:tc>
        <w:tc>
          <w:tcPr>
            <w:tcW w:w="836" w:type="pct"/>
          </w:tcPr>
          <w:p w14:paraId="1BEF1E1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9E5C94A" w14:textId="77777777" w:rsidTr="00DE2A8B">
        <w:trPr>
          <w:trHeight w:val="250"/>
        </w:trPr>
        <w:tc>
          <w:tcPr>
            <w:tcW w:w="1492" w:type="pct"/>
          </w:tcPr>
          <w:p w14:paraId="2B7049F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sufficiently active</w:t>
            </w:r>
          </w:p>
        </w:tc>
        <w:tc>
          <w:tcPr>
            <w:tcW w:w="943" w:type="pct"/>
          </w:tcPr>
          <w:p w14:paraId="0DD240EE" w14:textId="6D74FEC4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95 (41.7)</w:t>
            </w:r>
          </w:p>
        </w:tc>
        <w:tc>
          <w:tcPr>
            <w:tcW w:w="864" w:type="pct"/>
          </w:tcPr>
          <w:p w14:paraId="5611A6C7" w14:textId="7ED6592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3 (39.6)</w:t>
            </w:r>
          </w:p>
        </w:tc>
        <w:tc>
          <w:tcPr>
            <w:tcW w:w="865" w:type="pct"/>
          </w:tcPr>
          <w:p w14:paraId="7E380298" w14:textId="30B24F2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68 (41.5)</w:t>
            </w:r>
          </w:p>
        </w:tc>
        <w:tc>
          <w:tcPr>
            <w:tcW w:w="836" w:type="pct"/>
          </w:tcPr>
          <w:p w14:paraId="45C88D6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A36D2FC" w14:textId="77777777" w:rsidTr="00DE2A8B">
        <w:trPr>
          <w:trHeight w:val="250"/>
        </w:trPr>
        <w:tc>
          <w:tcPr>
            <w:tcW w:w="1492" w:type="pct"/>
          </w:tcPr>
          <w:p w14:paraId="3F67F50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active</w:t>
            </w:r>
          </w:p>
        </w:tc>
        <w:tc>
          <w:tcPr>
            <w:tcW w:w="943" w:type="pct"/>
          </w:tcPr>
          <w:p w14:paraId="1230AD0C" w14:textId="189D8145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41 (20.8)</w:t>
            </w:r>
          </w:p>
        </w:tc>
        <w:tc>
          <w:tcPr>
            <w:tcW w:w="864" w:type="pct"/>
          </w:tcPr>
          <w:p w14:paraId="706B571C" w14:textId="669DA4DD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45 (26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60F9BE63" w14:textId="4394587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86 (21.3)</w:t>
            </w:r>
          </w:p>
        </w:tc>
        <w:tc>
          <w:tcPr>
            <w:tcW w:w="836" w:type="pct"/>
          </w:tcPr>
          <w:p w14:paraId="6809C77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7907D32" w14:textId="77777777" w:rsidTr="00DE2A8B">
        <w:trPr>
          <w:trHeight w:val="250"/>
        </w:trPr>
        <w:tc>
          <w:tcPr>
            <w:tcW w:w="1492" w:type="pct"/>
          </w:tcPr>
          <w:p w14:paraId="0448FFD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Alcohol consump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7F8AA87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056E28F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E263AB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4BA72DAF" w14:textId="66CF594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1E3DE133" w14:textId="77777777" w:rsidTr="00DE2A8B">
        <w:trPr>
          <w:trHeight w:val="250"/>
        </w:trPr>
        <w:tc>
          <w:tcPr>
            <w:tcW w:w="1492" w:type="pct"/>
          </w:tcPr>
          <w:p w14:paraId="2D1FD33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0 drink/week</w:t>
            </w:r>
          </w:p>
        </w:tc>
        <w:tc>
          <w:tcPr>
            <w:tcW w:w="943" w:type="pct"/>
          </w:tcPr>
          <w:p w14:paraId="38F6959C" w14:textId="7030BBB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99 (16.7)</w:t>
            </w:r>
          </w:p>
        </w:tc>
        <w:tc>
          <w:tcPr>
            <w:tcW w:w="864" w:type="pct"/>
          </w:tcPr>
          <w:p w14:paraId="66D65717" w14:textId="21EFFD7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3 (18.4)</w:t>
            </w:r>
          </w:p>
        </w:tc>
        <w:tc>
          <w:tcPr>
            <w:tcW w:w="865" w:type="pct"/>
          </w:tcPr>
          <w:p w14:paraId="47D7E9E4" w14:textId="2D120B3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72 (16.9)</w:t>
            </w:r>
          </w:p>
        </w:tc>
        <w:tc>
          <w:tcPr>
            <w:tcW w:w="836" w:type="pct"/>
          </w:tcPr>
          <w:p w14:paraId="4134B62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35A8B77" w14:textId="77777777" w:rsidTr="00DE2A8B">
        <w:trPr>
          <w:trHeight w:val="250"/>
        </w:trPr>
        <w:tc>
          <w:tcPr>
            <w:tcW w:w="1492" w:type="pct"/>
          </w:tcPr>
          <w:p w14:paraId="46F516E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 drink/week</w:t>
            </w:r>
          </w:p>
        </w:tc>
        <w:tc>
          <w:tcPr>
            <w:tcW w:w="943" w:type="pct"/>
          </w:tcPr>
          <w:p w14:paraId="437B75CD" w14:textId="01608DE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40 (12.4)</w:t>
            </w:r>
          </w:p>
        </w:tc>
        <w:tc>
          <w:tcPr>
            <w:tcW w:w="864" w:type="pct"/>
          </w:tcPr>
          <w:p w14:paraId="72631EEC" w14:textId="00EC2C79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9 (8.4)</w:t>
            </w:r>
          </w:p>
        </w:tc>
        <w:tc>
          <w:tcPr>
            <w:tcW w:w="865" w:type="pct"/>
          </w:tcPr>
          <w:p w14:paraId="5FA641B0" w14:textId="373811CA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CD53A6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19 (12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36" w:type="pct"/>
          </w:tcPr>
          <w:p w14:paraId="0832E3D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D8ABD59" w14:textId="77777777" w:rsidTr="00DE2A8B">
        <w:trPr>
          <w:trHeight w:val="250"/>
        </w:trPr>
        <w:tc>
          <w:tcPr>
            <w:tcW w:w="1492" w:type="pct"/>
          </w:tcPr>
          <w:p w14:paraId="63A5131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-6 drinks/week</w:t>
            </w:r>
          </w:p>
        </w:tc>
        <w:tc>
          <w:tcPr>
            <w:tcW w:w="943" w:type="pct"/>
          </w:tcPr>
          <w:p w14:paraId="4EDA68C5" w14:textId="2964215C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96 (20.2)</w:t>
            </w:r>
          </w:p>
        </w:tc>
        <w:tc>
          <w:tcPr>
            <w:tcW w:w="864" w:type="pct"/>
          </w:tcPr>
          <w:p w14:paraId="2BF21A5F" w14:textId="3962A27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3 (15.2)</w:t>
            </w:r>
          </w:p>
        </w:tc>
        <w:tc>
          <w:tcPr>
            <w:tcW w:w="865" w:type="pct"/>
          </w:tcPr>
          <w:p w14:paraId="01EA68F6" w14:textId="28453C3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39 (19.7)</w:t>
            </w:r>
          </w:p>
        </w:tc>
        <w:tc>
          <w:tcPr>
            <w:tcW w:w="836" w:type="pct"/>
          </w:tcPr>
          <w:p w14:paraId="18C94C8F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5769403" w14:textId="77777777" w:rsidTr="00DE2A8B">
        <w:trPr>
          <w:trHeight w:val="250"/>
        </w:trPr>
        <w:tc>
          <w:tcPr>
            <w:tcW w:w="1492" w:type="pct"/>
          </w:tcPr>
          <w:p w14:paraId="4E8F076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7 drinks/week</w:t>
            </w:r>
          </w:p>
        </w:tc>
        <w:tc>
          <w:tcPr>
            <w:tcW w:w="943" w:type="pct"/>
          </w:tcPr>
          <w:p w14:paraId="601BCEDC" w14:textId="339655B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26 (13.4)</w:t>
            </w:r>
          </w:p>
        </w:tc>
        <w:tc>
          <w:tcPr>
            <w:tcW w:w="864" w:type="pct"/>
          </w:tcPr>
          <w:p w14:paraId="25DBC2F6" w14:textId="4046E16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0 (12.8)</w:t>
            </w:r>
          </w:p>
        </w:tc>
        <w:tc>
          <w:tcPr>
            <w:tcW w:w="865" w:type="pct"/>
          </w:tcPr>
          <w:p w14:paraId="7AD32690" w14:textId="0323A76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46 (13.4)</w:t>
            </w:r>
          </w:p>
        </w:tc>
        <w:tc>
          <w:tcPr>
            <w:tcW w:w="836" w:type="pct"/>
          </w:tcPr>
          <w:p w14:paraId="117B624B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2D9B18F" w14:textId="77777777" w:rsidTr="00DE2A8B">
        <w:trPr>
          <w:trHeight w:val="250"/>
        </w:trPr>
        <w:tc>
          <w:tcPr>
            <w:tcW w:w="1492" w:type="pct"/>
          </w:tcPr>
          <w:p w14:paraId="71191CD7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6B745791" w14:textId="01F51E4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22 (37.2)</w:t>
            </w:r>
          </w:p>
        </w:tc>
        <w:tc>
          <w:tcPr>
            <w:tcW w:w="864" w:type="pct"/>
          </w:tcPr>
          <w:p w14:paraId="6950526E" w14:textId="21D3007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26 (45.3)</w:t>
            </w:r>
          </w:p>
        </w:tc>
        <w:tc>
          <w:tcPr>
            <w:tcW w:w="865" w:type="pct"/>
          </w:tcPr>
          <w:p w14:paraId="4977306F" w14:textId="09DAE934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48 (38.1)</w:t>
            </w:r>
          </w:p>
        </w:tc>
        <w:tc>
          <w:tcPr>
            <w:tcW w:w="836" w:type="pct"/>
          </w:tcPr>
          <w:p w14:paraId="7C89F06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F05465F" w14:textId="77777777" w:rsidTr="00DE2A8B">
        <w:trPr>
          <w:trHeight w:val="250"/>
        </w:trPr>
        <w:tc>
          <w:tcPr>
            <w:tcW w:w="1492" w:type="pct"/>
          </w:tcPr>
          <w:p w14:paraId="047D8FB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moking statu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5FFE63D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D4960E9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4317A5C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D3ED884" w14:textId="1BBC849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B667626" w14:textId="77777777" w:rsidTr="00DE2A8B">
        <w:trPr>
          <w:trHeight w:val="250"/>
        </w:trPr>
        <w:tc>
          <w:tcPr>
            <w:tcW w:w="1492" w:type="pct"/>
          </w:tcPr>
          <w:p w14:paraId="3869A59F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Past smoker</w:t>
            </w:r>
          </w:p>
        </w:tc>
        <w:tc>
          <w:tcPr>
            <w:tcW w:w="943" w:type="pct"/>
          </w:tcPr>
          <w:p w14:paraId="48038905" w14:textId="2A89C270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01 (27.4)</w:t>
            </w:r>
          </w:p>
        </w:tc>
        <w:tc>
          <w:tcPr>
            <w:tcW w:w="864" w:type="pct"/>
          </w:tcPr>
          <w:p w14:paraId="4AAC70DD" w14:textId="38763B5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6 (20.8)</w:t>
            </w:r>
          </w:p>
        </w:tc>
        <w:tc>
          <w:tcPr>
            <w:tcW w:w="865" w:type="pct"/>
          </w:tcPr>
          <w:p w14:paraId="5472A547" w14:textId="2E3112E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97 (26.8)</w:t>
            </w:r>
          </w:p>
        </w:tc>
        <w:tc>
          <w:tcPr>
            <w:tcW w:w="836" w:type="pct"/>
          </w:tcPr>
          <w:p w14:paraId="4D3B6A3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A9912F9" w14:textId="77777777" w:rsidTr="00DE2A8B">
        <w:trPr>
          <w:trHeight w:val="238"/>
        </w:trPr>
        <w:tc>
          <w:tcPr>
            <w:tcW w:w="1492" w:type="pct"/>
          </w:tcPr>
          <w:p w14:paraId="24CF9C8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Current smoker</w:t>
            </w:r>
          </w:p>
        </w:tc>
        <w:tc>
          <w:tcPr>
            <w:tcW w:w="943" w:type="pct"/>
          </w:tcPr>
          <w:p w14:paraId="4BB478F3" w14:textId="526FEAA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67 (22.3)</w:t>
            </w:r>
          </w:p>
        </w:tc>
        <w:tc>
          <w:tcPr>
            <w:tcW w:w="864" w:type="pct"/>
          </w:tcPr>
          <w:p w14:paraId="6590EBED" w14:textId="3401C1B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40 (36.1)</w:t>
            </w:r>
          </w:p>
        </w:tc>
        <w:tc>
          <w:tcPr>
            <w:tcW w:w="865" w:type="pct"/>
          </w:tcPr>
          <w:p w14:paraId="03B7C149" w14:textId="2BAE5244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07 (23.7)</w:t>
            </w:r>
          </w:p>
        </w:tc>
        <w:tc>
          <w:tcPr>
            <w:tcW w:w="836" w:type="pct"/>
          </w:tcPr>
          <w:p w14:paraId="3B7ECD5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0820782" w14:textId="77777777" w:rsidTr="00DE2A8B">
        <w:trPr>
          <w:trHeight w:val="250"/>
        </w:trPr>
        <w:tc>
          <w:tcPr>
            <w:tcW w:w="1492" w:type="pct"/>
          </w:tcPr>
          <w:p w14:paraId="2D79980D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2CCAEA0A" w14:textId="6CDF6D45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15 (50.3)</w:t>
            </w:r>
          </w:p>
        </w:tc>
        <w:tc>
          <w:tcPr>
            <w:tcW w:w="864" w:type="pct"/>
          </w:tcPr>
          <w:p w14:paraId="7F8147C3" w14:textId="7D0F315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05 (43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5" w:type="pct"/>
          </w:tcPr>
          <w:p w14:paraId="1DAB04A5" w14:textId="5996D40E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20 (49.5)</w:t>
            </w:r>
          </w:p>
        </w:tc>
        <w:tc>
          <w:tcPr>
            <w:tcW w:w="836" w:type="pct"/>
          </w:tcPr>
          <w:p w14:paraId="44DDEAB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B11DC8B" w14:textId="77777777" w:rsidTr="00DE2A8B">
        <w:trPr>
          <w:trHeight w:val="250"/>
        </w:trPr>
        <w:tc>
          <w:tcPr>
            <w:tcW w:w="1492" w:type="pct"/>
          </w:tcPr>
          <w:p w14:paraId="6766D353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urvey period, N (%)</w:t>
            </w:r>
          </w:p>
        </w:tc>
        <w:tc>
          <w:tcPr>
            <w:tcW w:w="943" w:type="pct"/>
          </w:tcPr>
          <w:p w14:paraId="6EC613D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3FF3B5CF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392A18A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2B4BEEB8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77529F" w:rsidRPr="00EF64C4" w14:paraId="2505CEAC" w14:textId="77777777" w:rsidTr="00DE2A8B">
        <w:trPr>
          <w:trHeight w:val="250"/>
        </w:trPr>
        <w:tc>
          <w:tcPr>
            <w:tcW w:w="1492" w:type="pct"/>
          </w:tcPr>
          <w:p w14:paraId="17466FDB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88-1991</w:t>
            </w:r>
          </w:p>
        </w:tc>
        <w:tc>
          <w:tcPr>
            <w:tcW w:w="943" w:type="pct"/>
          </w:tcPr>
          <w:p w14:paraId="043DD03F" w14:textId="54EEEBF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12 (49.1)</w:t>
            </w:r>
          </w:p>
        </w:tc>
        <w:tc>
          <w:tcPr>
            <w:tcW w:w="864" w:type="pct"/>
          </w:tcPr>
          <w:p w14:paraId="526AB064" w14:textId="74E3BD19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83 (51.3)</w:t>
            </w:r>
          </w:p>
        </w:tc>
        <w:tc>
          <w:tcPr>
            <w:tcW w:w="865" w:type="pct"/>
          </w:tcPr>
          <w:p w14:paraId="61FDCC4F" w14:textId="0A51FB03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95 (49.3)</w:t>
            </w:r>
          </w:p>
        </w:tc>
        <w:tc>
          <w:tcPr>
            <w:tcW w:w="836" w:type="pct"/>
          </w:tcPr>
          <w:p w14:paraId="6093E6B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8D99918" w14:textId="77777777" w:rsidTr="00DE2A8B">
        <w:trPr>
          <w:trHeight w:val="250"/>
        </w:trPr>
        <w:tc>
          <w:tcPr>
            <w:tcW w:w="1492" w:type="pct"/>
          </w:tcPr>
          <w:p w14:paraId="6AD6631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91-1994</w:t>
            </w:r>
          </w:p>
        </w:tc>
        <w:tc>
          <w:tcPr>
            <w:tcW w:w="943" w:type="pct"/>
          </w:tcPr>
          <w:p w14:paraId="3DA36110" w14:textId="7B505C39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71 (50.9)</w:t>
            </w:r>
          </w:p>
        </w:tc>
        <w:tc>
          <w:tcPr>
            <w:tcW w:w="864" w:type="pct"/>
          </w:tcPr>
          <w:p w14:paraId="3FCF6D37" w14:textId="3254BD6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58 (48.7)</w:t>
            </w:r>
          </w:p>
        </w:tc>
        <w:tc>
          <w:tcPr>
            <w:tcW w:w="865" w:type="pct"/>
          </w:tcPr>
          <w:p w14:paraId="139DBEFC" w14:textId="06175CB0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29 (50.7)</w:t>
            </w:r>
          </w:p>
        </w:tc>
        <w:tc>
          <w:tcPr>
            <w:tcW w:w="836" w:type="pct"/>
          </w:tcPr>
          <w:p w14:paraId="25B48185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4FFD049" w14:textId="77777777" w:rsidTr="00DE2A8B">
        <w:trPr>
          <w:trHeight w:val="250"/>
        </w:trPr>
        <w:tc>
          <w:tcPr>
            <w:tcW w:w="1492" w:type="pct"/>
          </w:tcPr>
          <w:p w14:paraId="6ED2F606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mily history of diabete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2E3528E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486E44BC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494FC9F2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1503271A" w14:textId="033967E9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5F8C3C7" w14:textId="77777777" w:rsidTr="00DE2A8B">
        <w:trPr>
          <w:trHeight w:val="250"/>
        </w:trPr>
        <w:tc>
          <w:tcPr>
            <w:tcW w:w="1492" w:type="pct"/>
          </w:tcPr>
          <w:p w14:paraId="54E65111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Yes</w:t>
            </w:r>
          </w:p>
        </w:tc>
        <w:tc>
          <w:tcPr>
            <w:tcW w:w="943" w:type="pct"/>
          </w:tcPr>
          <w:p w14:paraId="22C0DD22" w14:textId="051E6D3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19 (43.2)</w:t>
            </w:r>
          </w:p>
        </w:tc>
        <w:tc>
          <w:tcPr>
            <w:tcW w:w="864" w:type="pct"/>
          </w:tcPr>
          <w:p w14:paraId="5BF020AA" w14:textId="4D3AFCF8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65 (49.4)</w:t>
            </w:r>
          </w:p>
        </w:tc>
        <w:tc>
          <w:tcPr>
            <w:tcW w:w="865" w:type="pct"/>
          </w:tcPr>
          <w:p w14:paraId="26220642" w14:textId="494B8110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84 (43.8)</w:t>
            </w:r>
          </w:p>
        </w:tc>
        <w:tc>
          <w:tcPr>
            <w:tcW w:w="836" w:type="pct"/>
          </w:tcPr>
          <w:p w14:paraId="0256C60E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7EC8D51" w14:textId="77777777" w:rsidTr="00DE2A8B">
        <w:trPr>
          <w:trHeight w:val="250"/>
        </w:trPr>
        <w:tc>
          <w:tcPr>
            <w:tcW w:w="1492" w:type="pct"/>
          </w:tcPr>
          <w:p w14:paraId="437B8814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</w:t>
            </w:r>
          </w:p>
        </w:tc>
        <w:tc>
          <w:tcPr>
            <w:tcW w:w="943" w:type="pct"/>
          </w:tcPr>
          <w:p w14:paraId="75204F7D" w14:textId="3B4FF2B2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36 (55.3)</w:t>
            </w:r>
          </w:p>
        </w:tc>
        <w:tc>
          <w:tcPr>
            <w:tcW w:w="864" w:type="pct"/>
          </w:tcPr>
          <w:p w14:paraId="739661A6" w14:textId="7DAD747B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58 (48.7)</w:t>
            </w:r>
          </w:p>
        </w:tc>
        <w:tc>
          <w:tcPr>
            <w:tcW w:w="865" w:type="pct"/>
          </w:tcPr>
          <w:p w14:paraId="6B2D053A" w14:textId="70A31455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94 (54.6)</w:t>
            </w:r>
          </w:p>
        </w:tc>
        <w:tc>
          <w:tcPr>
            <w:tcW w:w="836" w:type="pct"/>
          </w:tcPr>
          <w:p w14:paraId="392E7FE0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71399C3" w14:textId="77777777" w:rsidTr="00DE2A8B">
        <w:trPr>
          <w:trHeight w:val="250"/>
        </w:trPr>
        <w:tc>
          <w:tcPr>
            <w:tcW w:w="1492" w:type="pct"/>
          </w:tcPr>
          <w:p w14:paraId="58F62734" w14:textId="77777777" w:rsidR="007D3E15" w:rsidRPr="00EF64C4" w:rsidRDefault="007D3E15" w:rsidP="007D3E15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764ADA5E" w14:textId="727E0651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8 (1.5)</w:t>
            </w:r>
          </w:p>
        </w:tc>
        <w:tc>
          <w:tcPr>
            <w:tcW w:w="864" w:type="pct"/>
          </w:tcPr>
          <w:p w14:paraId="30A8383E" w14:textId="158EF99F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 (1.9)</w:t>
            </w:r>
          </w:p>
        </w:tc>
        <w:tc>
          <w:tcPr>
            <w:tcW w:w="865" w:type="pct"/>
          </w:tcPr>
          <w:p w14:paraId="4082722C" w14:textId="25F71C46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6 (1.6)</w:t>
            </w:r>
          </w:p>
        </w:tc>
        <w:tc>
          <w:tcPr>
            <w:tcW w:w="836" w:type="pct"/>
          </w:tcPr>
          <w:p w14:paraId="6762DF0B" w14:textId="7EEEE017" w:rsidR="007D3E15" w:rsidRPr="00EF64C4" w:rsidRDefault="007D3E15" w:rsidP="007D3E15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5FEB5D8" w14:textId="4408F594" w:rsidR="00ED6104" w:rsidRDefault="00ED6104" w:rsidP="00ED6104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lastRenderedPageBreak/>
        <w:t>Abbreviations: BMI, body mass index;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; HDL, high-density lipoprotein; IQR, interquartile range;</w:t>
      </w:r>
      <w:r w:rsidR="000276EC" w:rsidRPr="000276EC">
        <w:rPr>
          <w:rFonts w:ascii="Arial" w:hAnsi="Arial" w:cs="Arial"/>
          <w:sz w:val="16"/>
          <w:szCs w:val="16"/>
        </w:rPr>
        <w:t xml:space="preserve"> </w:t>
      </w:r>
      <w:r w:rsidR="000276EC">
        <w:rPr>
          <w:rFonts w:ascii="Arial" w:hAnsi="Arial" w:cs="Arial"/>
          <w:sz w:val="16"/>
          <w:szCs w:val="16"/>
        </w:rPr>
        <w:t>N, number;</w:t>
      </w:r>
      <w:r w:rsidR="00F835B2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>NA, not applicable;</w:t>
      </w:r>
      <w:r w:rsidR="000276EC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>PG</w:t>
      </w:r>
      <w:r w:rsidR="00122DDB">
        <w:rPr>
          <w:rFonts w:ascii="Arial" w:hAnsi="Arial" w:cs="Arial"/>
          <w:sz w:val="16"/>
          <w:szCs w:val="16"/>
          <w:vertAlign w:val="subscript"/>
        </w:rPr>
        <w:t>fasting</w:t>
      </w:r>
      <w:r w:rsidRPr="0077529F">
        <w:rPr>
          <w:rFonts w:ascii="Arial" w:hAnsi="Arial" w:cs="Arial"/>
          <w:sz w:val="16"/>
          <w:szCs w:val="16"/>
        </w:rPr>
        <w:t xml:space="preserve">, </w:t>
      </w:r>
      <w:r w:rsidR="00122DDB">
        <w:rPr>
          <w:rFonts w:ascii="Arial" w:hAnsi="Arial" w:cs="Arial"/>
          <w:sz w:val="16"/>
          <w:szCs w:val="16"/>
        </w:rPr>
        <w:t>plasma glucose measured</w:t>
      </w:r>
      <w:r w:rsidR="00122DDB" w:rsidRPr="0077529F">
        <w:rPr>
          <w:rFonts w:ascii="Arial" w:hAnsi="Arial" w:cs="Arial"/>
          <w:sz w:val="16"/>
          <w:szCs w:val="16"/>
        </w:rPr>
        <w:t xml:space="preserve"> </w:t>
      </w:r>
      <w:r w:rsidR="00122DDB">
        <w:rPr>
          <w:rFonts w:ascii="Arial" w:hAnsi="Arial" w:cs="Arial"/>
          <w:sz w:val="16"/>
          <w:szCs w:val="16"/>
        </w:rPr>
        <w:t>from blood taken in a fasting state</w:t>
      </w:r>
      <w:r w:rsidR="00122DDB" w:rsidRPr="0077529F">
        <w:rPr>
          <w:rFonts w:ascii="Arial" w:hAnsi="Arial" w:cs="Arial"/>
          <w:sz w:val="16"/>
          <w:szCs w:val="16"/>
        </w:rPr>
        <w:t xml:space="preserve"> (fasting time ≥8 h);</w:t>
      </w:r>
      <w:r w:rsidRPr="0077529F">
        <w:rPr>
          <w:rFonts w:ascii="Arial" w:hAnsi="Arial" w:cs="Arial"/>
          <w:sz w:val="16"/>
          <w:szCs w:val="16"/>
        </w:rPr>
        <w:t xml:space="preserve"> SBP, systolic blood pressure; SD, standard deviation</w:t>
      </w:r>
      <w:r w:rsidR="00584BB0">
        <w:rPr>
          <w:rFonts w:ascii="Arial" w:hAnsi="Arial" w:cs="Arial"/>
          <w:sz w:val="16"/>
          <w:szCs w:val="16"/>
        </w:rPr>
        <w:t>; y, year</w:t>
      </w:r>
      <w:r w:rsidRPr="0077529F">
        <w:rPr>
          <w:rFonts w:ascii="Arial" w:hAnsi="Arial" w:cs="Arial"/>
          <w:sz w:val="16"/>
          <w:szCs w:val="16"/>
        </w:rPr>
        <w:t>.</w:t>
      </w:r>
    </w:p>
    <w:p w14:paraId="39BD61D5" w14:textId="77777777" w:rsidR="00C06519" w:rsidRPr="0077529F" w:rsidRDefault="00C06519">
      <w:pPr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br w:type="page"/>
      </w:r>
    </w:p>
    <w:p w14:paraId="3A0E900F" w14:textId="5AB2E86A" w:rsidR="00C06519" w:rsidRPr="0077529F" w:rsidRDefault="00C06519" w:rsidP="00C06519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7529F">
        <w:rPr>
          <w:rFonts w:ascii="Arial" w:hAnsi="Arial" w:cs="Arial"/>
          <w:b/>
          <w:bCs/>
          <w:sz w:val="24"/>
          <w:szCs w:val="24"/>
        </w:rPr>
        <w:lastRenderedPageBreak/>
        <w:t xml:space="preserve">eTable </w:t>
      </w:r>
      <w:r w:rsidR="00965FB2" w:rsidRPr="0077529F">
        <w:rPr>
          <w:rFonts w:ascii="Arial" w:hAnsi="Arial" w:cs="Arial"/>
          <w:b/>
          <w:bCs/>
          <w:sz w:val="24"/>
          <w:szCs w:val="24"/>
        </w:rPr>
        <w:t>5</w:t>
      </w:r>
      <w:r w:rsidRPr="0077529F">
        <w:rPr>
          <w:rFonts w:ascii="Arial" w:hAnsi="Arial" w:cs="Arial"/>
          <w:b/>
          <w:bCs/>
          <w:sz w:val="24"/>
          <w:szCs w:val="24"/>
        </w:rPr>
        <w:t>. Baseline characteristics of Sub-cohort 4</w:t>
      </w:r>
      <w:r w:rsidR="002B3594">
        <w:rPr>
          <w:rFonts w:ascii="Arial" w:hAnsi="Arial" w:cs="Arial"/>
          <w:b/>
          <w:bCs/>
          <w:sz w:val="24"/>
          <w:szCs w:val="24"/>
        </w:rPr>
        <w:t xml:space="preserve">: </w:t>
      </w:r>
      <w:r w:rsidRPr="0077529F">
        <w:rPr>
          <w:rFonts w:ascii="Arial" w:hAnsi="Arial" w:cs="Arial"/>
          <w:b/>
          <w:bCs/>
          <w:sz w:val="24"/>
          <w:szCs w:val="24"/>
        </w:rPr>
        <w:t>participants with PG</w:t>
      </w:r>
      <w:r w:rsidRPr="0077529F">
        <w:rPr>
          <w:rFonts w:ascii="Arial" w:hAnsi="Arial" w:cs="Arial"/>
          <w:b/>
          <w:bCs/>
          <w:sz w:val="24"/>
          <w:szCs w:val="24"/>
          <w:vertAlign w:val="subscript"/>
        </w:rPr>
        <w:t>2hOGTT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91"/>
        <w:gridCol w:w="1700"/>
        <w:gridCol w:w="1558"/>
        <w:gridCol w:w="1560"/>
        <w:gridCol w:w="1507"/>
      </w:tblGrid>
      <w:tr w:rsidR="0077529F" w:rsidRPr="00EF64C4" w14:paraId="6040476B" w14:textId="77777777" w:rsidTr="00DE2A8B">
        <w:trPr>
          <w:trHeight w:val="250"/>
        </w:trPr>
        <w:tc>
          <w:tcPr>
            <w:tcW w:w="1492" w:type="pct"/>
          </w:tcPr>
          <w:p w14:paraId="5BB9707B" w14:textId="77777777" w:rsidR="00C06519" w:rsidRPr="00EF64C4" w:rsidRDefault="00C06519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</w:tcPr>
          <w:p w14:paraId="741D0123" w14:textId="77777777" w:rsidR="00C06519" w:rsidRPr="00EF64C4" w:rsidRDefault="00C06519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ottom 9 deciles</w:t>
            </w:r>
          </w:p>
        </w:tc>
        <w:tc>
          <w:tcPr>
            <w:tcW w:w="864" w:type="pct"/>
            <w:shd w:val="clear" w:color="auto" w:fill="auto"/>
          </w:tcPr>
          <w:p w14:paraId="17C18F7B" w14:textId="77777777" w:rsidR="00C06519" w:rsidRPr="00EF64C4" w:rsidRDefault="00C06519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p decile</w:t>
            </w:r>
          </w:p>
        </w:tc>
        <w:tc>
          <w:tcPr>
            <w:tcW w:w="865" w:type="pct"/>
            <w:shd w:val="clear" w:color="auto" w:fill="auto"/>
          </w:tcPr>
          <w:p w14:paraId="77AA2D95" w14:textId="77777777" w:rsidR="00C06519" w:rsidRPr="00EF64C4" w:rsidRDefault="00C06519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Overall</w:t>
            </w:r>
          </w:p>
        </w:tc>
        <w:tc>
          <w:tcPr>
            <w:tcW w:w="836" w:type="pct"/>
          </w:tcPr>
          <w:p w14:paraId="56A3AD68" w14:textId="307BA99D" w:rsidR="00C06519" w:rsidRPr="00EF64C4" w:rsidRDefault="00C06519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</w:t>
            </w:r>
            <w:r w:rsidR="006F5146" w:rsidRPr="00EF64C4">
              <w:rPr>
                <w:rFonts w:ascii="Arial" w:hAnsi="Arial" w:cs="Arial"/>
                <w:sz w:val="20"/>
                <w:szCs w:val="20"/>
              </w:rPr>
              <w:t xml:space="preserve"> value</w:t>
            </w:r>
          </w:p>
        </w:tc>
      </w:tr>
      <w:tr w:rsidR="0077529F" w:rsidRPr="00EF64C4" w14:paraId="0A6A4D74" w14:textId="77777777" w:rsidTr="00DE2A8B">
        <w:trPr>
          <w:trHeight w:val="250"/>
        </w:trPr>
        <w:tc>
          <w:tcPr>
            <w:tcW w:w="1492" w:type="pct"/>
          </w:tcPr>
          <w:p w14:paraId="1D00CF81" w14:textId="77777777" w:rsidR="00C06519" w:rsidRPr="00EF64C4" w:rsidRDefault="00C06519" w:rsidP="00DE2A8B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943" w:type="pct"/>
          </w:tcPr>
          <w:p w14:paraId="43255677" w14:textId="6D331BCB" w:rsidR="00C06519" w:rsidRPr="00EF64C4" w:rsidRDefault="00E72F56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,383</w:t>
            </w:r>
          </w:p>
        </w:tc>
        <w:tc>
          <w:tcPr>
            <w:tcW w:w="864" w:type="pct"/>
            <w:shd w:val="clear" w:color="auto" w:fill="auto"/>
          </w:tcPr>
          <w:p w14:paraId="0A72DB77" w14:textId="483CBCF8" w:rsidR="00C06519" w:rsidRPr="00EF64C4" w:rsidRDefault="00E72F56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76</w:t>
            </w:r>
          </w:p>
        </w:tc>
        <w:tc>
          <w:tcPr>
            <w:tcW w:w="865" w:type="pct"/>
            <w:shd w:val="clear" w:color="auto" w:fill="auto"/>
          </w:tcPr>
          <w:p w14:paraId="735A1B9A" w14:textId="0924B183" w:rsidR="00C06519" w:rsidRPr="00EF64C4" w:rsidRDefault="00C06519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,759</w:t>
            </w:r>
          </w:p>
        </w:tc>
        <w:tc>
          <w:tcPr>
            <w:tcW w:w="836" w:type="pct"/>
          </w:tcPr>
          <w:p w14:paraId="62E1C5B3" w14:textId="3DA6BBFC" w:rsidR="00C06519" w:rsidRPr="00EF64C4" w:rsidRDefault="006F5146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77529F" w:rsidRPr="00EF64C4" w14:paraId="1F459240" w14:textId="77777777" w:rsidTr="00DE2A8B">
        <w:trPr>
          <w:trHeight w:val="250"/>
        </w:trPr>
        <w:tc>
          <w:tcPr>
            <w:tcW w:w="1492" w:type="pct"/>
          </w:tcPr>
          <w:p w14:paraId="3A1B33CB" w14:textId="1B251120" w:rsidR="005F4938" w:rsidRPr="00EF64C4" w:rsidRDefault="005F4938" w:rsidP="00655818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G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fasting</w:t>
            </w:r>
            <w:r w:rsidR="00655818" w:rsidRPr="00EF64C4">
              <w:rPr>
                <w:rFonts w:ascii="Arial" w:hAnsi="Arial" w:cs="Arial"/>
                <w:sz w:val="20"/>
                <w:szCs w:val="20"/>
              </w:rPr>
              <w:t>, mg/dL, median (IQR)</w:t>
            </w:r>
          </w:p>
        </w:tc>
        <w:tc>
          <w:tcPr>
            <w:tcW w:w="943" w:type="pct"/>
          </w:tcPr>
          <w:p w14:paraId="409EC3AB" w14:textId="46C7046C" w:rsidR="005F4938" w:rsidRPr="00EF64C4" w:rsidRDefault="005F4938" w:rsidP="005F493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7 (91-104)</w:t>
            </w:r>
          </w:p>
        </w:tc>
        <w:tc>
          <w:tcPr>
            <w:tcW w:w="864" w:type="pct"/>
            <w:shd w:val="clear" w:color="auto" w:fill="auto"/>
          </w:tcPr>
          <w:p w14:paraId="25C5578E" w14:textId="5C018BD5" w:rsidR="005F4938" w:rsidRPr="00EF64C4" w:rsidRDefault="005F4938" w:rsidP="005F493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7 (108-170)</w:t>
            </w:r>
          </w:p>
        </w:tc>
        <w:tc>
          <w:tcPr>
            <w:tcW w:w="865" w:type="pct"/>
            <w:shd w:val="clear" w:color="auto" w:fill="auto"/>
          </w:tcPr>
          <w:p w14:paraId="1EBCB3A9" w14:textId="125B6EB2" w:rsidR="005F4938" w:rsidRPr="00EF64C4" w:rsidRDefault="005F4938" w:rsidP="005F493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8 (91-106)</w:t>
            </w:r>
          </w:p>
        </w:tc>
        <w:tc>
          <w:tcPr>
            <w:tcW w:w="836" w:type="pct"/>
          </w:tcPr>
          <w:p w14:paraId="48452267" w14:textId="14CFDDDD" w:rsidR="005F4938" w:rsidRPr="00EF64C4" w:rsidRDefault="005F4938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343004ED" w14:textId="77777777" w:rsidTr="0077529F">
        <w:trPr>
          <w:trHeight w:val="250"/>
        </w:trPr>
        <w:tc>
          <w:tcPr>
            <w:tcW w:w="1492" w:type="pct"/>
          </w:tcPr>
          <w:p w14:paraId="0F711388" w14:textId="6DB34EF9" w:rsidR="00253ADC" w:rsidRPr="00EF64C4" w:rsidRDefault="00253ADC" w:rsidP="00655818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G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2hOGTT</w:t>
            </w:r>
            <w:r w:rsidRPr="00EF64C4">
              <w:rPr>
                <w:rFonts w:ascii="Arial" w:hAnsi="Arial" w:cs="Arial"/>
                <w:sz w:val="20"/>
                <w:szCs w:val="20"/>
              </w:rPr>
              <w:t>, mg/dL, median (IQR)</w:t>
            </w:r>
          </w:p>
        </w:tc>
        <w:tc>
          <w:tcPr>
            <w:tcW w:w="943" w:type="pct"/>
            <w:shd w:val="clear" w:color="auto" w:fill="auto"/>
          </w:tcPr>
          <w:p w14:paraId="00070208" w14:textId="0C3C1649" w:rsidR="00253ADC" w:rsidRPr="00EF64C4" w:rsidRDefault="005F4938" w:rsidP="00B8226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4 (93-141)</w:t>
            </w:r>
          </w:p>
        </w:tc>
        <w:tc>
          <w:tcPr>
            <w:tcW w:w="864" w:type="pct"/>
            <w:shd w:val="clear" w:color="auto" w:fill="auto"/>
          </w:tcPr>
          <w:p w14:paraId="27E5942C" w14:textId="0E2129E1" w:rsidR="00253ADC" w:rsidRPr="00EF64C4" w:rsidRDefault="005F4938" w:rsidP="00B82262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62 (225-322)</w:t>
            </w:r>
          </w:p>
        </w:tc>
        <w:tc>
          <w:tcPr>
            <w:tcW w:w="865" w:type="pct"/>
            <w:shd w:val="clear" w:color="auto" w:fill="auto"/>
          </w:tcPr>
          <w:p w14:paraId="2D72165B" w14:textId="03B7CAE5" w:rsidR="00253ADC" w:rsidRPr="00EF64C4" w:rsidRDefault="005F4938" w:rsidP="00B82262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19 (96-154)</w:t>
            </w:r>
          </w:p>
        </w:tc>
        <w:tc>
          <w:tcPr>
            <w:tcW w:w="836" w:type="pct"/>
            <w:shd w:val="clear" w:color="auto" w:fill="auto"/>
          </w:tcPr>
          <w:p w14:paraId="0CD07548" w14:textId="4262D1A5" w:rsidR="00253ADC" w:rsidRPr="00EF64C4" w:rsidRDefault="005F4938" w:rsidP="00B82262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BC50974" w14:textId="77777777" w:rsidTr="00253ADC">
        <w:trPr>
          <w:trHeight w:val="250"/>
        </w:trPr>
        <w:tc>
          <w:tcPr>
            <w:tcW w:w="1492" w:type="pct"/>
          </w:tcPr>
          <w:p w14:paraId="777B429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bA</w:t>
            </w:r>
            <w:r w:rsidRPr="00EF64C4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EF64C4">
              <w:rPr>
                <w:rFonts w:ascii="Arial" w:hAnsi="Arial" w:cs="Arial"/>
                <w:sz w:val="20"/>
                <w:szCs w:val="20"/>
              </w:rPr>
              <w:t>, %, median (IQR)</w:t>
            </w:r>
          </w:p>
        </w:tc>
        <w:tc>
          <w:tcPr>
            <w:tcW w:w="943" w:type="pct"/>
          </w:tcPr>
          <w:p w14:paraId="4EB7B2FD" w14:textId="0FDDF9E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4 (5.1-5.7)</w:t>
            </w:r>
          </w:p>
        </w:tc>
        <w:tc>
          <w:tcPr>
            <w:tcW w:w="864" w:type="pct"/>
          </w:tcPr>
          <w:p w14:paraId="785A7D08" w14:textId="1B7B523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.4 (5.8-7.7)</w:t>
            </w:r>
          </w:p>
        </w:tc>
        <w:tc>
          <w:tcPr>
            <w:tcW w:w="865" w:type="pct"/>
          </w:tcPr>
          <w:p w14:paraId="427B960A" w14:textId="4012354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.5 (5.1-5.8)</w:t>
            </w:r>
          </w:p>
        </w:tc>
        <w:tc>
          <w:tcPr>
            <w:tcW w:w="836" w:type="pct"/>
            <w:shd w:val="clear" w:color="auto" w:fill="auto"/>
          </w:tcPr>
          <w:p w14:paraId="1A37DA79" w14:textId="390340E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2AC56E6" w14:textId="77777777" w:rsidTr="00253ADC">
        <w:trPr>
          <w:trHeight w:val="250"/>
        </w:trPr>
        <w:tc>
          <w:tcPr>
            <w:tcW w:w="1492" w:type="pct"/>
          </w:tcPr>
          <w:p w14:paraId="01089B82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BMI, kg/m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  <w:r w:rsidRPr="00EF64C4">
              <w:rPr>
                <w:rFonts w:ascii="Arial" w:hAnsi="Arial" w:cs="Arial"/>
                <w:sz w:val="20"/>
                <w:szCs w:val="20"/>
              </w:rPr>
              <w:t>, median (IQR)</w:t>
            </w:r>
          </w:p>
        </w:tc>
        <w:tc>
          <w:tcPr>
            <w:tcW w:w="943" w:type="pct"/>
          </w:tcPr>
          <w:p w14:paraId="42428126" w14:textId="05884136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 (24-31)</w:t>
            </w:r>
          </w:p>
        </w:tc>
        <w:tc>
          <w:tcPr>
            <w:tcW w:w="864" w:type="pct"/>
          </w:tcPr>
          <w:p w14:paraId="0C616E1E" w14:textId="3EE20B7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0 (26-33)</w:t>
            </w:r>
          </w:p>
        </w:tc>
        <w:tc>
          <w:tcPr>
            <w:tcW w:w="865" w:type="pct"/>
          </w:tcPr>
          <w:p w14:paraId="10CA35A4" w14:textId="627328A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7 (24-31)</w:t>
            </w:r>
          </w:p>
        </w:tc>
        <w:tc>
          <w:tcPr>
            <w:tcW w:w="836" w:type="pct"/>
            <w:shd w:val="clear" w:color="auto" w:fill="auto"/>
          </w:tcPr>
          <w:p w14:paraId="387885A8" w14:textId="4CDD0DD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1EB0D0B" w14:textId="77777777" w:rsidTr="00253ADC">
        <w:trPr>
          <w:trHeight w:val="250"/>
        </w:trPr>
        <w:tc>
          <w:tcPr>
            <w:tcW w:w="1492" w:type="pct"/>
          </w:tcPr>
          <w:p w14:paraId="288E795E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BP, mm Hg, median (IQR)</w:t>
            </w:r>
          </w:p>
        </w:tc>
        <w:tc>
          <w:tcPr>
            <w:tcW w:w="943" w:type="pct"/>
          </w:tcPr>
          <w:p w14:paraId="7CD2CD62" w14:textId="782821D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6 (115-139)</w:t>
            </w:r>
          </w:p>
        </w:tc>
        <w:tc>
          <w:tcPr>
            <w:tcW w:w="864" w:type="pct"/>
          </w:tcPr>
          <w:p w14:paraId="3E1E2F53" w14:textId="6C77939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7 (126-150)</w:t>
            </w:r>
          </w:p>
        </w:tc>
        <w:tc>
          <w:tcPr>
            <w:tcW w:w="865" w:type="pct"/>
          </w:tcPr>
          <w:p w14:paraId="270A4D68" w14:textId="6C7DB56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7 (116-141)</w:t>
            </w:r>
          </w:p>
        </w:tc>
        <w:tc>
          <w:tcPr>
            <w:tcW w:w="836" w:type="pct"/>
            <w:shd w:val="clear" w:color="auto" w:fill="auto"/>
          </w:tcPr>
          <w:p w14:paraId="514868D8" w14:textId="5768047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04DBBA18" w14:textId="77777777" w:rsidTr="00902D44">
        <w:trPr>
          <w:trHeight w:val="250"/>
        </w:trPr>
        <w:tc>
          <w:tcPr>
            <w:tcW w:w="1492" w:type="pct"/>
          </w:tcPr>
          <w:p w14:paraId="11605264" w14:textId="77777777" w:rsidR="00253ADC" w:rsidRPr="00EF64C4" w:rsidRDefault="00253ADC" w:rsidP="00655818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Total cholesterol, mg/dL, median (IQR)</w:t>
            </w:r>
          </w:p>
        </w:tc>
        <w:tc>
          <w:tcPr>
            <w:tcW w:w="943" w:type="pct"/>
            <w:vAlign w:val="center"/>
          </w:tcPr>
          <w:p w14:paraId="37456F51" w14:textId="3D941E19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3 (188-240)</w:t>
            </w:r>
          </w:p>
        </w:tc>
        <w:tc>
          <w:tcPr>
            <w:tcW w:w="864" w:type="pct"/>
            <w:vAlign w:val="center"/>
          </w:tcPr>
          <w:p w14:paraId="7DCC379C" w14:textId="5BCF2D15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21 (195-255)</w:t>
            </w:r>
          </w:p>
        </w:tc>
        <w:tc>
          <w:tcPr>
            <w:tcW w:w="865" w:type="pct"/>
            <w:vAlign w:val="center"/>
          </w:tcPr>
          <w:p w14:paraId="1E7E5CED" w14:textId="418FC807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4 (189-242)</w:t>
            </w:r>
          </w:p>
        </w:tc>
        <w:tc>
          <w:tcPr>
            <w:tcW w:w="836" w:type="pct"/>
            <w:shd w:val="clear" w:color="auto" w:fill="auto"/>
          </w:tcPr>
          <w:p w14:paraId="70BFB04F" w14:textId="4C7FEE2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0A46ACB" w14:textId="77777777" w:rsidTr="00902D44">
        <w:trPr>
          <w:trHeight w:val="250"/>
        </w:trPr>
        <w:tc>
          <w:tcPr>
            <w:tcW w:w="1492" w:type="pct"/>
          </w:tcPr>
          <w:p w14:paraId="7C7ED3B3" w14:textId="77777777" w:rsidR="00253ADC" w:rsidRPr="00EF64C4" w:rsidRDefault="00253ADC" w:rsidP="00655818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DL cholesterol, mg/dL, median (IQR)</w:t>
            </w:r>
          </w:p>
        </w:tc>
        <w:tc>
          <w:tcPr>
            <w:tcW w:w="943" w:type="pct"/>
            <w:vAlign w:val="center"/>
          </w:tcPr>
          <w:p w14:paraId="288C87F1" w14:textId="7C97D123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9 (40-60)</w:t>
            </w:r>
          </w:p>
        </w:tc>
        <w:tc>
          <w:tcPr>
            <w:tcW w:w="864" w:type="pct"/>
            <w:vAlign w:val="center"/>
          </w:tcPr>
          <w:p w14:paraId="32480397" w14:textId="707479AE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4 (37-54)</w:t>
            </w:r>
          </w:p>
        </w:tc>
        <w:tc>
          <w:tcPr>
            <w:tcW w:w="865" w:type="pct"/>
            <w:vAlign w:val="center"/>
          </w:tcPr>
          <w:p w14:paraId="0FBE85EF" w14:textId="55D58E6C" w:rsidR="00253ADC" w:rsidRPr="00EF64C4" w:rsidRDefault="00253ADC" w:rsidP="00902D4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8 (40-59)</w:t>
            </w:r>
          </w:p>
        </w:tc>
        <w:tc>
          <w:tcPr>
            <w:tcW w:w="836" w:type="pct"/>
            <w:shd w:val="clear" w:color="auto" w:fill="auto"/>
          </w:tcPr>
          <w:p w14:paraId="1B24DFA5" w14:textId="62E0D68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DA8CEAE" w14:textId="77777777" w:rsidTr="0078591C">
        <w:trPr>
          <w:trHeight w:val="250"/>
        </w:trPr>
        <w:tc>
          <w:tcPr>
            <w:tcW w:w="1492" w:type="pct"/>
          </w:tcPr>
          <w:p w14:paraId="6EA1F43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Age, y, mean (SD)</w:t>
            </w:r>
          </w:p>
        </w:tc>
        <w:tc>
          <w:tcPr>
            <w:tcW w:w="943" w:type="pct"/>
          </w:tcPr>
          <w:p w14:paraId="5623CA29" w14:textId="66CEB30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5 (10)</w:t>
            </w:r>
          </w:p>
        </w:tc>
        <w:tc>
          <w:tcPr>
            <w:tcW w:w="864" w:type="pct"/>
          </w:tcPr>
          <w:p w14:paraId="360F666E" w14:textId="49F7C98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0 (9)</w:t>
            </w:r>
          </w:p>
        </w:tc>
        <w:tc>
          <w:tcPr>
            <w:tcW w:w="865" w:type="pct"/>
          </w:tcPr>
          <w:p w14:paraId="07D95425" w14:textId="577ED76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6 (10)</w:t>
            </w:r>
          </w:p>
        </w:tc>
        <w:tc>
          <w:tcPr>
            <w:tcW w:w="836" w:type="pct"/>
            <w:shd w:val="clear" w:color="auto" w:fill="auto"/>
          </w:tcPr>
          <w:p w14:paraId="377DBC2D" w14:textId="6FF61896" w:rsidR="00253ADC" w:rsidRPr="00EF64C4" w:rsidRDefault="00DF65F6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58150413" w14:textId="77777777" w:rsidTr="0078591C">
        <w:trPr>
          <w:trHeight w:val="250"/>
        </w:trPr>
        <w:tc>
          <w:tcPr>
            <w:tcW w:w="1492" w:type="pct"/>
          </w:tcPr>
          <w:p w14:paraId="000DDC3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sting time, h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an (SD)</w:t>
            </w:r>
          </w:p>
        </w:tc>
        <w:tc>
          <w:tcPr>
            <w:tcW w:w="943" w:type="pct"/>
          </w:tcPr>
          <w:p w14:paraId="2EC67004" w14:textId="335EB03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.7 (2.4)</w:t>
            </w:r>
          </w:p>
        </w:tc>
        <w:tc>
          <w:tcPr>
            <w:tcW w:w="864" w:type="pct"/>
          </w:tcPr>
          <w:p w14:paraId="0DC42638" w14:textId="488C880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.1 (3.3)</w:t>
            </w:r>
          </w:p>
        </w:tc>
        <w:tc>
          <w:tcPr>
            <w:tcW w:w="865" w:type="pct"/>
          </w:tcPr>
          <w:p w14:paraId="38FAEE83" w14:textId="45D3055C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.7 (2.5)</w:t>
            </w:r>
          </w:p>
        </w:tc>
        <w:tc>
          <w:tcPr>
            <w:tcW w:w="836" w:type="pct"/>
            <w:shd w:val="clear" w:color="auto" w:fill="auto"/>
          </w:tcPr>
          <w:p w14:paraId="0D9CEBF6" w14:textId="0AF67C0A" w:rsidR="00253ADC" w:rsidRPr="00EF64C4" w:rsidRDefault="00150EE8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</w:tr>
      <w:tr w:rsidR="0077529F" w:rsidRPr="00EF64C4" w14:paraId="306571D3" w14:textId="77777777" w:rsidTr="00DE2A8B">
        <w:trPr>
          <w:trHeight w:val="250"/>
        </w:trPr>
        <w:tc>
          <w:tcPr>
            <w:tcW w:w="1492" w:type="pct"/>
          </w:tcPr>
          <w:p w14:paraId="394A203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Sex (male), N (%) </w:t>
            </w:r>
          </w:p>
        </w:tc>
        <w:tc>
          <w:tcPr>
            <w:tcW w:w="943" w:type="pct"/>
          </w:tcPr>
          <w:p w14:paraId="6BC303F2" w14:textId="5422D14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50 (48.8)</w:t>
            </w:r>
          </w:p>
        </w:tc>
        <w:tc>
          <w:tcPr>
            <w:tcW w:w="864" w:type="pct"/>
          </w:tcPr>
          <w:p w14:paraId="337B4191" w14:textId="40FAE46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6 (52.1)</w:t>
            </w:r>
          </w:p>
        </w:tc>
        <w:tc>
          <w:tcPr>
            <w:tcW w:w="865" w:type="pct"/>
          </w:tcPr>
          <w:p w14:paraId="1A8F2BD3" w14:textId="1B1372A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46 (49.1)</w:t>
            </w:r>
          </w:p>
        </w:tc>
        <w:tc>
          <w:tcPr>
            <w:tcW w:w="836" w:type="pct"/>
          </w:tcPr>
          <w:p w14:paraId="0190F075" w14:textId="3CEC45D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</w:tr>
      <w:tr w:rsidR="0077529F" w:rsidRPr="00EF64C4" w14:paraId="26475B0D" w14:textId="77777777" w:rsidTr="00DE2A8B">
        <w:trPr>
          <w:trHeight w:val="250"/>
        </w:trPr>
        <w:tc>
          <w:tcPr>
            <w:tcW w:w="1492" w:type="pct"/>
          </w:tcPr>
          <w:p w14:paraId="3ECC83C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Ethnicity, N (%)</w:t>
            </w:r>
          </w:p>
        </w:tc>
        <w:tc>
          <w:tcPr>
            <w:tcW w:w="943" w:type="pct"/>
          </w:tcPr>
          <w:p w14:paraId="46E7F2E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4B5F1B81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AAF008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836" w:type="pct"/>
          </w:tcPr>
          <w:p w14:paraId="46B4EF26" w14:textId="5E5527F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79892EE3" w14:textId="77777777" w:rsidTr="00DE2A8B">
        <w:trPr>
          <w:trHeight w:val="250"/>
        </w:trPr>
        <w:tc>
          <w:tcPr>
            <w:tcW w:w="1492" w:type="pct"/>
          </w:tcPr>
          <w:p w14:paraId="1A7CB7D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white</w:t>
            </w:r>
          </w:p>
        </w:tc>
        <w:tc>
          <w:tcPr>
            <w:tcW w:w="943" w:type="pct"/>
          </w:tcPr>
          <w:p w14:paraId="3DA4D2AC" w14:textId="66D90BE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70 (46.4)</w:t>
            </w:r>
          </w:p>
        </w:tc>
        <w:tc>
          <w:tcPr>
            <w:tcW w:w="864" w:type="pct"/>
          </w:tcPr>
          <w:p w14:paraId="7732F316" w14:textId="2B9BD6D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6 (38.8)</w:t>
            </w:r>
          </w:p>
        </w:tc>
        <w:tc>
          <w:tcPr>
            <w:tcW w:w="865" w:type="pct"/>
          </w:tcPr>
          <w:p w14:paraId="78A494B1" w14:textId="56C4663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16 (45.7)</w:t>
            </w:r>
          </w:p>
        </w:tc>
        <w:tc>
          <w:tcPr>
            <w:tcW w:w="836" w:type="pct"/>
          </w:tcPr>
          <w:p w14:paraId="5CE9345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B546A6B" w14:textId="77777777" w:rsidTr="00DE2A8B">
        <w:trPr>
          <w:trHeight w:val="250"/>
        </w:trPr>
        <w:tc>
          <w:tcPr>
            <w:tcW w:w="1492" w:type="pct"/>
          </w:tcPr>
          <w:p w14:paraId="1ED8B96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n-Hispanic black</w:t>
            </w:r>
          </w:p>
        </w:tc>
        <w:tc>
          <w:tcPr>
            <w:tcW w:w="943" w:type="pct"/>
          </w:tcPr>
          <w:p w14:paraId="7B4D2623" w14:textId="0158C28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90 (26.3)</w:t>
            </w:r>
          </w:p>
        </w:tc>
        <w:tc>
          <w:tcPr>
            <w:tcW w:w="864" w:type="pct"/>
          </w:tcPr>
          <w:p w14:paraId="59BD13BC" w14:textId="3FE5123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0 (21.3)</w:t>
            </w:r>
          </w:p>
        </w:tc>
        <w:tc>
          <w:tcPr>
            <w:tcW w:w="865" w:type="pct"/>
          </w:tcPr>
          <w:p w14:paraId="45AAF96D" w14:textId="48C6D99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70 (25.8)</w:t>
            </w:r>
          </w:p>
        </w:tc>
        <w:tc>
          <w:tcPr>
            <w:tcW w:w="836" w:type="pct"/>
          </w:tcPr>
          <w:p w14:paraId="4B2F942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70C6EC8" w14:textId="77777777" w:rsidTr="00DE2A8B">
        <w:trPr>
          <w:trHeight w:val="250"/>
        </w:trPr>
        <w:tc>
          <w:tcPr>
            <w:tcW w:w="1492" w:type="pct"/>
          </w:tcPr>
          <w:p w14:paraId="7083968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 xml:space="preserve">   </w:t>
            </w:r>
            <w:proofErr w:type="gramStart"/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Mexican-American</w:t>
            </w:r>
            <w:proofErr w:type="gramEnd"/>
          </w:p>
        </w:tc>
        <w:tc>
          <w:tcPr>
            <w:tcW w:w="943" w:type="pct"/>
          </w:tcPr>
          <w:p w14:paraId="0332F5CB" w14:textId="43A2FC4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78 (23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550C0F23" w14:textId="6C9659E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3 (35.4)</w:t>
            </w:r>
          </w:p>
        </w:tc>
        <w:tc>
          <w:tcPr>
            <w:tcW w:w="865" w:type="pct"/>
          </w:tcPr>
          <w:p w14:paraId="4AAD99DE" w14:textId="1F73FCC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11 (24.2)</w:t>
            </w:r>
          </w:p>
        </w:tc>
        <w:tc>
          <w:tcPr>
            <w:tcW w:w="836" w:type="pct"/>
          </w:tcPr>
          <w:p w14:paraId="00F4B690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089E2F7" w14:textId="77777777" w:rsidTr="00DE2A8B">
        <w:trPr>
          <w:trHeight w:val="250"/>
        </w:trPr>
        <w:tc>
          <w:tcPr>
            <w:tcW w:w="1492" w:type="pct"/>
          </w:tcPr>
          <w:p w14:paraId="4302B88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5A6E48D1" w14:textId="2AC36DA6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5 (4.3)</w:t>
            </w:r>
          </w:p>
        </w:tc>
        <w:tc>
          <w:tcPr>
            <w:tcW w:w="864" w:type="pct"/>
          </w:tcPr>
          <w:p w14:paraId="53EC6D17" w14:textId="3C52C66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7 (4.5)</w:t>
            </w:r>
          </w:p>
        </w:tc>
        <w:tc>
          <w:tcPr>
            <w:tcW w:w="865" w:type="pct"/>
          </w:tcPr>
          <w:p w14:paraId="3021EC2A" w14:textId="403DBD9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2 (4.3)</w:t>
            </w:r>
          </w:p>
        </w:tc>
        <w:tc>
          <w:tcPr>
            <w:tcW w:w="836" w:type="pct"/>
          </w:tcPr>
          <w:p w14:paraId="206DD4D0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2DF9411" w14:textId="77777777" w:rsidTr="00DE2A8B">
        <w:trPr>
          <w:trHeight w:val="250"/>
        </w:trPr>
        <w:tc>
          <w:tcPr>
            <w:tcW w:w="1492" w:type="pct"/>
          </w:tcPr>
          <w:p w14:paraId="34D4E86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Educa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66E5C7D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18302A98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ADED87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22243A5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29D8A771" w14:textId="77777777" w:rsidTr="00DE2A8B">
        <w:trPr>
          <w:trHeight w:val="250"/>
        </w:trPr>
        <w:tc>
          <w:tcPr>
            <w:tcW w:w="1492" w:type="pct"/>
          </w:tcPr>
          <w:p w14:paraId="3640364E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High School</w:t>
            </w:r>
          </w:p>
        </w:tc>
        <w:tc>
          <w:tcPr>
            <w:tcW w:w="943" w:type="pct"/>
          </w:tcPr>
          <w:p w14:paraId="587017EA" w14:textId="330F0619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87 (41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5F525415" w14:textId="329F69D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6 (57.4)</w:t>
            </w:r>
          </w:p>
        </w:tc>
        <w:tc>
          <w:tcPr>
            <w:tcW w:w="865" w:type="pct"/>
          </w:tcPr>
          <w:p w14:paraId="74708EEE" w14:textId="4793283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03 (42.6)</w:t>
            </w:r>
          </w:p>
        </w:tc>
        <w:tc>
          <w:tcPr>
            <w:tcW w:w="836" w:type="pct"/>
          </w:tcPr>
          <w:p w14:paraId="1D28307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2591A64" w14:textId="77777777" w:rsidTr="00DE2A8B">
        <w:trPr>
          <w:trHeight w:val="250"/>
        </w:trPr>
        <w:tc>
          <w:tcPr>
            <w:tcW w:w="1492" w:type="pct"/>
          </w:tcPr>
          <w:p w14:paraId="779C5BD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High School</w:t>
            </w:r>
          </w:p>
        </w:tc>
        <w:tc>
          <w:tcPr>
            <w:tcW w:w="943" w:type="pct"/>
          </w:tcPr>
          <w:p w14:paraId="447C0D03" w14:textId="5CA04EC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18 (30.1)</w:t>
            </w:r>
          </w:p>
        </w:tc>
        <w:tc>
          <w:tcPr>
            <w:tcW w:w="864" w:type="pct"/>
          </w:tcPr>
          <w:p w14:paraId="660C180F" w14:textId="27258C8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6 (25.5)</w:t>
            </w:r>
          </w:p>
        </w:tc>
        <w:tc>
          <w:tcPr>
            <w:tcW w:w="865" w:type="pct"/>
          </w:tcPr>
          <w:p w14:paraId="7903EDD5" w14:textId="737BDCE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14 (29.6)</w:t>
            </w:r>
          </w:p>
        </w:tc>
        <w:tc>
          <w:tcPr>
            <w:tcW w:w="836" w:type="pct"/>
          </w:tcPr>
          <w:p w14:paraId="26C8044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818A0A1" w14:textId="77777777" w:rsidTr="00DE2A8B">
        <w:trPr>
          <w:trHeight w:val="250"/>
        </w:trPr>
        <w:tc>
          <w:tcPr>
            <w:tcW w:w="1492" w:type="pct"/>
          </w:tcPr>
          <w:p w14:paraId="0F565F2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 &gt; High School</w:t>
            </w:r>
          </w:p>
        </w:tc>
        <w:tc>
          <w:tcPr>
            <w:tcW w:w="943" w:type="pct"/>
          </w:tcPr>
          <w:p w14:paraId="7F8DE396" w14:textId="73967B1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7 (28.3)</w:t>
            </w:r>
          </w:p>
        </w:tc>
        <w:tc>
          <w:tcPr>
            <w:tcW w:w="864" w:type="pct"/>
          </w:tcPr>
          <w:p w14:paraId="0160F213" w14:textId="050222F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4 (17)</w:t>
            </w:r>
          </w:p>
        </w:tc>
        <w:tc>
          <w:tcPr>
            <w:tcW w:w="865" w:type="pct"/>
          </w:tcPr>
          <w:p w14:paraId="7F336AB0" w14:textId="71D6E9A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21 (27.2)</w:t>
            </w:r>
          </w:p>
        </w:tc>
        <w:tc>
          <w:tcPr>
            <w:tcW w:w="836" w:type="pct"/>
          </w:tcPr>
          <w:p w14:paraId="7290CD1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A48E1A9" w14:textId="77777777" w:rsidTr="00DE2A8B">
        <w:trPr>
          <w:trHeight w:val="250"/>
        </w:trPr>
        <w:tc>
          <w:tcPr>
            <w:tcW w:w="1492" w:type="pct"/>
          </w:tcPr>
          <w:p w14:paraId="23D7200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0EF4505D" w14:textId="1BA7DC8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 (0.6)</w:t>
            </w:r>
          </w:p>
        </w:tc>
        <w:tc>
          <w:tcPr>
            <w:tcW w:w="864" w:type="pct"/>
          </w:tcPr>
          <w:p w14:paraId="4DBBAC84" w14:textId="0F7DC2F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 (0)</w:t>
            </w:r>
          </w:p>
        </w:tc>
        <w:tc>
          <w:tcPr>
            <w:tcW w:w="865" w:type="pct"/>
          </w:tcPr>
          <w:p w14:paraId="33D62EA7" w14:textId="379D208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1 (0.6)</w:t>
            </w:r>
          </w:p>
        </w:tc>
        <w:tc>
          <w:tcPr>
            <w:tcW w:w="836" w:type="pct"/>
          </w:tcPr>
          <w:p w14:paraId="3AC88952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0B0FC19B" w14:textId="77777777" w:rsidTr="00DE2A8B">
        <w:trPr>
          <w:trHeight w:val="250"/>
        </w:trPr>
        <w:tc>
          <w:tcPr>
            <w:tcW w:w="1492" w:type="pct"/>
          </w:tcPr>
          <w:p w14:paraId="1905E631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overty-income ratio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125C987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05516BE4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1FA4C3D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EF93FC2" w14:textId="5C97284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64A85B5E" w14:textId="77777777" w:rsidTr="00DE2A8B">
        <w:trPr>
          <w:trHeight w:val="250"/>
        </w:trPr>
        <w:tc>
          <w:tcPr>
            <w:tcW w:w="1492" w:type="pct"/>
          </w:tcPr>
          <w:p w14:paraId="76831FC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30%</w:t>
            </w:r>
          </w:p>
        </w:tc>
        <w:tc>
          <w:tcPr>
            <w:tcW w:w="943" w:type="pct"/>
          </w:tcPr>
          <w:p w14:paraId="1F666E7C" w14:textId="6A06955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89 (23.3)</w:t>
            </w:r>
          </w:p>
        </w:tc>
        <w:tc>
          <w:tcPr>
            <w:tcW w:w="864" w:type="pct"/>
          </w:tcPr>
          <w:p w14:paraId="37A93B3A" w14:textId="7BFC919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25 (33.2)</w:t>
            </w:r>
          </w:p>
        </w:tc>
        <w:tc>
          <w:tcPr>
            <w:tcW w:w="865" w:type="pct"/>
          </w:tcPr>
          <w:p w14:paraId="7251F20A" w14:textId="2D7B3F6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14 (24.3)</w:t>
            </w:r>
          </w:p>
        </w:tc>
        <w:tc>
          <w:tcPr>
            <w:tcW w:w="836" w:type="pct"/>
          </w:tcPr>
          <w:p w14:paraId="4CBF5EE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4710758" w14:textId="77777777" w:rsidTr="00DE2A8B">
        <w:trPr>
          <w:trHeight w:val="250"/>
        </w:trPr>
        <w:tc>
          <w:tcPr>
            <w:tcW w:w="1492" w:type="pct"/>
          </w:tcPr>
          <w:p w14:paraId="29C61FB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30%-349%</w:t>
            </w:r>
          </w:p>
        </w:tc>
        <w:tc>
          <w:tcPr>
            <w:tcW w:w="943" w:type="pct"/>
          </w:tcPr>
          <w:p w14:paraId="30BC2911" w14:textId="0CFB262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50 (39.9)</w:t>
            </w:r>
          </w:p>
        </w:tc>
        <w:tc>
          <w:tcPr>
            <w:tcW w:w="864" w:type="pct"/>
          </w:tcPr>
          <w:p w14:paraId="3D804CBD" w14:textId="4009F89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7 (39.1)</w:t>
            </w:r>
          </w:p>
        </w:tc>
        <w:tc>
          <w:tcPr>
            <w:tcW w:w="865" w:type="pct"/>
          </w:tcPr>
          <w:p w14:paraId="7E0CC726" w14:textId="5CCE943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97 (39.8)</w:t>
            </w:r>
          </w:p>
        </w:tc>
        <w:tc>
          <w:tcPr>
            <w:tcW w:w="836" w:type="pct"/>
          </w:tcPr>
          <w:p w14:paraId="4B40EA80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B38B48F" w14:textId="77777777" w:rsidTr="00DE2A8B">
        <w:trPr>
          <w:trHeight w:val="250"/>
        </w:trPr>
        <w:tc>
          <w:tcPr>
            <w:tcW w:w="1492" w:type="pct"/>
          </w:tcPr>
          <w:p w14:paraId="4F33827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350%</w:t>
            </w:r>
          </w:p>
        </w:tc>
        <w:tc>
          <w:tcPr>
            <w:tcW w:w="943" w:type="pct"/>
          </w:tcPr>
          <w:p w14:paraId="06205A8F" w14:textId="75FC3610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25 (27.3)</w:t>
            </w:r>
          </w:p>
        </w:tc>
        <w:tc>
          <w:tcPr>
            <w:tcW w:w="864" w:type="pct"/>
          </w:tcPr>
          <w:p w14:paraId="223EDF31" w14:textId="5AF8706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6 (17.6)</w:t>
            </w:r>
          </w:p>
        </w:tc>
        <w:tc>
          <w:tcPr>
            <w:tcW w:w="865" w:type="pct"/>
          </w:tcPr>
          <w:p w14:paraId="610519F7" w14:textId="0EF04AC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91 (26.4)</w:t>
            </w:r>
          </w:p>
        </w:tc>
        <w:tc>
          <w:tcPr>
            <w:tcW w:w="836" w:type="pct"/>
          </w:tcPr>
          <w:p w14:paraId="1BC1F74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B1C8351" w14:textId="77777777" w:rsidTr="00DE2A8B">
        <w:trPr>
          <w:trHeight w:val="250"/>
        </w:trPr>
        <w:tc>
          <w:tcPr>
            <w:tcW w:w="1492" w:type="pct"/>
          </w:tcPr>
          <w:p w14:paraId="4973DA9E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7C96C539" w14:textId="26F359B0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19 (9.4)</w:t>
            </w:r>
          </w:p>
        </w:tc>
        <w:tc>
          <w:tcPr>
            <w:tcW w:w="864" w:type="pct"/>
          </w:tcPr>
          <w:p w14:paraId="3F191624" w14:textId="6E10EC3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8 (10.1)</w:t>
            </w:r>
          </w:p>
        </w:tc>
        <w:tc>
          <w:tcPr>
            <w:tcW w:w="865" w:type="pct"/>
          </w:tcPr>
          <w:p w14:paraId="4073356D" w14:textId="7A8C50E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57 (9.5)</w:t>
            </w:r>
          </w:p>
        </w:tc>
        <w:tc>
          <w:tcPr>
            <w:tcW w:w="836" w:type="pct"/>
          </w:tcPr>
          <w:p w14:paraId="1ED561FA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0567861" w14:textId="77777777" w:rsidTr="00DE2A8B">
        <w:trPr>
          <w:trHeight w:val="250"/>
        </w:trPr>
        <w:tc>
          <w:tcPr>
            <w:tcW w:w="1492" w:type="pct"/>
          </w:tcPr>
          <w:p w14:paraId="0FE6AFE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Physical activity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1FF776A8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738FCBE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E8EDBB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79912572" w14:textId="05922C3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77529F" w:rsidRPr="00EF64C4" w14:paraId="07029D21" w14:textId="77777777" w:rsidTr="00DE2A8B">
        <w:trPr>
          <w:trHeight w:val="250"/>
        </w:trPr>
        <w:tc>
          <w:tcPr>
            <w:tcW w:w="1492" w:type="pct"/>
          </w:tcPr>
          <w:p w14:paraId="205505B8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Active</w:t>
            </w:r>
          </w:p>
        </w:tc>
        <w:tc>
          <w:tcPr>
            <w:tcW w:w="943" w:type="pct"/>
          </w:tcPr>
          <w:p w14:paraId="78C92D92" w14:textId="19F445D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228 (36.3)</w:t>
            </w:r>
          </w:p>
        </w:tc>
        <w:tc>
          <w:tcPr>
            <w:tcW w:w="864" w:type="pct"/>
          </w:tcPr>
          <w:p w14:paraId="58E6300D" w14:textId="398CC24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31 (34.8)</w:t>
            </w:r>
          </w:p>
        </w:tc>
        <w:tc>
          <w:tcPr>
            <w:tcW w:w="865" w:type="pct"/>
          </w:tcPr>
          <w:p w14:paraId="11CE3FDD" w14:textId="7C18049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59 (36.2)</w:t>
            </w:r>
          </w:p>
        </w:tc>
        <w:tc>
          <w:tcPr>
            <w:tcW w:w="836" w:type="pct"/>
          </w:tcPr>
          <w:p w14:paraId="3074AC4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1E2B9F6" w14:textId="77777777" w:rsidTr="00DE2A8B">
        <w:trPr>
          <w:trHeight w:val="250"/>
        </w:trPr>
        <w:tc>
          <w:tcPr>
            <w:tcW w:w="1492" w:type="pct"/>
          </w:tcPr>
          <w:p w14:paraId="0A52B357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sufficiently active</w:t>
            </w:r>
          </w:p>
        </w:tc>
        <w:tc>
          <w:tcPr>
            <w:tcW w:w="943" w:type="pct"/>
          </w:tcPr>
          <w:p w14:paraId="21B6B480" w14:textId="4B2748F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44 (42.7)</w:t>
            </w:r>
          </w:p>
        </w:tc>
        <w:tc>
          <w:tcPr>
            <w:tcW w:w="864" w:type="pct"/>
          </w:tcPr>
          <w:p w14:paraId="79374633" w14:textId="19AEC0A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55 (41.2)</w:t>
            </w:r>
          </w:p>
        </w:tc>
        <w:tc>
          <w:tcPr>
            <w:tcW w:w="865" w:type="pct"/>
          </w:tcPr>
          <w:p w14:paraId="588CF91A" w14:textId="40764C6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99 (42.5)</w:t>
            </w:r>
          </w:p>
        </w:tc>
        <w:tc>
          <w:tcPr>
            <w:tcW w:w="836" w:type="pct"/>
          </w:tcPr>
          <w:p w14:paraId="333D4DE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BFCDE66" w14:textId="77777777" w:rsidTr="00DE2A8B">
        <w:trPr>
          <w:trHeight w:val="250"/>
        </w:trPr>
        <w:tc>
          <w:tcPr>
            <w:tcW w:w="1492" w:type="pct"/>
          </w:tcPr>
          <w:p w14:paraId="0204F5C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Inactive</w:t>
            </w:r>
          </w:p>
        </w:tc>
        <w:tc>
          <w:tcPr>
            <w:tcW w:w="943" w:type="pct"/>
          </w:tcPr>
          <w:p w14:paraId="13566E60" w14:textId="458B60D6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711 (21</w:t>
            </w:r>
            <w:r w:rsidR="00CD53A6">
              <w:rPr>
                <w:rFonts w:ascii="Arial" w:hAnsi="Arial" w:cs="Arial"/>
                <w:sz w:val="20"/>
                <w:szCs w:val="20"/>
              </w:rPr>
              <w:t>.0</w:t>
            </w:r>
            <w:r w:rsidRPr="00EF64C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864" w:type="pct"/>
          </w:tcPr>
          <w:p w14:paraId="75D5157E" w14:textId="0534147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0 (23.9)</w:t>
            </w:r>
          </w:p>
        </w:tc>
        <w:tc>
          <w:tcPr>
            <w:tcW w:w="865" w:type="pct"/>
          </w:tcPr>
          <w:p w14:paraId="0AA67199" w14:textId="5CA7A44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01 (21.3)</w:t>
            </w:r>
          </w:p>
        </w:tc>
        <w:tc>
          <w:tcPr>
            <w:tcW w:w="836" w:type="pct"/>
          </w:tcPr>
          <w:p w14:paraId="2E60A092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5153F39" w14:textId="77777777" w:rsidTr="00DE2A8B">
        <w:trPr>
          <w:trHeight w:val="250"/>
        </w:trPr>
        <w:tc>
          <w:tcPr>
            <w:tcW w:w="1492" w:type="pct"/>
          </w:tcPr>
          <w:p w14:paraId="3EECD55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Alcohol consumption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1EC0F56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6B93038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1FB11B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17E41C10" w14:textId="29DD0A49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7529F" w:rsidRPr="00EF64C4" w14:paraId="48460FE4" w14:textId="77777777" w:rsidTr="00DE2A8B">
        <w:trPr>
          <w:trHeight w:val="250"/>
        </w:trPr>
        <w:tc>
          <w:tcPr>
            <w:tcW w:w="1492" w:type="pct"/>
          </w:tcPr>
          <w:p w14:paraId="3B273B0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0 drink/week</w:t>
            </w:r>
          </w:p>
        </w:tc>
        <w:tc>
          <w:tcPr>
            <w:tcW w:w="943" w:type="pct"/>
          </w:tcPr>
          <w:p w14:paraId="6B108D20" w14:textId="7D40900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79 (14.2)</w:t>
            </w:r>
          </w:p>
        </w:tc>
        <w:tc>
          <w:tcPr>
            <w:tcW w:w="864" w:type="pct"/>
          </w:tcPr>
          <w:p w14:paraId="7503020D" w14:textId="18D0785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0 (21.3)</w:t>
            </w:r>
          </w:p>
        </w:tc>
        <w:tc>
          <w:tcPr>
            <w:tcW w:w="865" w:type="pct"/>
          </w:tcPr>
          <w:p w14:paraId="0F72AFA0" w14:textId="226A28D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59 (14.9)</w:t>
            </w:r>
          </w:p>
        </w:tc>
        <w:tc>
          <w:tcPr>
            <w:tcW w:w="836" w:type="pct"/>
          </w:tcPr>
          <w:p w14:paraId="3DC84D30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70967B1E" w14:textId="77777777" w:rsidTr="00DE2A8B">
        <w:trPr>
          <w:trHeight w:val="250"/>
        </w:trPr>
        <w:tc>
          <w:tcPr>
            <w:tcW w:w="1492" w:type="pct"/>
          </w:tcPr>
          <w:p w14:paraId="42DC756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&lt; 1 drink/week</w:t>
            </w:r>
          </w:p>
        </w:tc>
        <w:tc>
          <w:tcPr>
            <w:tcW w:w="943" w:type="pct"/>
          </w:tcPr>
          <w:p w14:paraId="1E9170AD" w14:textId="5A47A83C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01 (11.9)</w:t>
            </w:r>
          </w:p>
        </w:tc>
        <w:tc>
          <w:tcPr>
            <w:tcW w:w="864" w:type="pct"/>
          </w:tcPr>
          <w:p w14:paraId="4C9C586A" w14:textId="50EA662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3 (8.8)</w:t>
            </w:r>
          </w:p>
        </w:tc>
        <w:tc>
          <w:tcPr>
            <w:tcW w:w="865" w:type="pct"/>
          </w:tcPr>
          <w:p w14:paraId="24F8C3DC" w14:textId="69AC9B1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34 (11.5)</w:t>
            </w:r>
          </w:p>
        </w:tc>
        <w:tc>
          <w:tcPr>
            <w:tcW w:w="836" w:type="pct"/>
          </w:tcPr>
          <w:p w14:paraId="767E913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A51CFDD" w14:textId="77777777" w:rsidTr="00DE2A8B">
        <w:trPr>
          <w:trHeight w:val="250"/>
        </w:trPr>
        <w:tc>
          <w:tcPr>
            <w:tcW w:w="1492" w:type="pct"/>
          </w:tcPr>
          <w:p w14:paraId="57FE234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-6 drinks/week</w:t>
            </w:r>
          </w:p>
        </w:tc>
        <w:tc>
          <w:tcPr>
            <w:tcW w:w="943" w:type="pct"/>
          </w:tcPr>
          <w:p w14:paraId="4B9D7FD1" w14:textId="6B0B12F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31 (18.7)</w:t>
            </w:r>
          </w:p>
        </w:tc>
        <w:tc>
          <w:tcPr>
            <w:tcW w:w="864" w:type="pct"/>
          </w:tcPr>
          <w:p w14:paraId="743D40E6" w14:textId="3491885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51 (13.6)</w:t>
            </w:r>
          </w:p>
        </w:tc>
        <w:tc>
          <w:tcPr>
            <w:tcW w:w="865" w:type="pct"/>
          </w:tcPr>
          <w:p w14:paraId="6CEFBECC" w14:textId="5598F39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682 (18.1)</w:t>
            </w:r>
          </w:p>
        </w:tc>
        <w:tc>
          <w:tcPr>
            <w:tcW w:w="836" w:type="pct"/>
          </w:tcPr>
          <w:p w14:paraId="44779311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3E1E8D99" w14:textId="77777777" w:rsidTr="00DE2A8B">
        <w:trPr>
          <w:trHeight w:val="250"/>
        </w:trPr>
        <w:tc>
          <w:tcPr>
            <w:tcW w:w="1492" w:type="pct"/>
          </w:tcPr>
          <w:p w14:paraId="6FA01F35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≥ 7 drinks/week</w:t>
            </w:r>
          </w:p>
        </w:tc>
        <w:tc>
          <w:tcPr>
            <w:tcW w:w="943" w:type="pct"/>
          </w:tcPr>
          <w:p w14:paraId="6CDA30DB" w14:textId="15E1537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24 (12.5)</w:t>
            </w:r>
          </w:p>
        </w:tc>
        <w:tc>
          <w:tcPr>
            <w:tcW w:w="864" w:type="pct"/>
          </w:tcPr>
          <w:p w14:paraId="09914476" w14:textId="52F3914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6 (12.2)</w:t>
            </w:r>
          </w:p>
        </w:tc>
        <w:tc>
          <w:tcPr>
            <w:tcW w:w="865" w:type="pct"/>
          </w:tcPr>
          <w:p w14:paraId="24FC22EF" w14:textId="6F2C548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70 (12.5)</w:t>
            </w:r>
          </w:p>
        </w:tc>
        <w:tc>
          <w:tcPr>
            <w:tcW w:w="836" w:type="pct"/>
          </w:tcPr>
          <w:p w14:paraId="77D4E9E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56422B6" w14:textId="77777777" w:rsidTr="00DE2A8B">
        <w:trPr>
          <w:trHeight w:val="250"/>
        </w:trPr>
        <w:tc>
          <w:tcPr>
            <w:tcW w:w="1492" w:type="pct"/>
          </w:tcPr>
          <w:p w14:paraId="352B0D7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4FB02A67" w14:textId="3D2787CC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48 (42.8)</w:t>
            </w:r>
          </w:p>
        </w:tc>
        <w:tc>
          <w:tcPr>
            <w:tcW w:w="864" w:type="pct"/>
          </w:tcPr>
          <w:p w14:paraId="345796A6" w14:textId="445044C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66 (44.1)</w:t>
            </w:r>
          </w:p>
        </w:tc>
        <w:tc>
          <w:tcPr>
            <w:tcW w:w="865" w:type="pct"/>
          </w:tcPr>
          <w:p w14:paraId="1F3B20FE" w14:textId="155D38E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14 (42.9)</w:t>
            </w:r>
          </w:p>
        </w:tc>
        <w:tc>
          <w:tcPr>
            <w:tcW w:w="836" w:type="pct"/>
          </w:tcPr>
          <w:p w14:paraId="3A6D7D1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24D94469" w14:textId="77777777" w:rsidTr="00DE2A8B">
        <w:trPr>
          <w:trHeight w:val="250"/>
        </w:trPr>
        <w:tc>
          <w:tcPr>
            <w:tcW w:w="1492" w:type="pct"/>
          </w:tcPr>
          <w:p w14:paraId="3D946DA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moking statu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024012E4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6F21592A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6D66A422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15B39148" w14:textId="7FDF284D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77529F" w:rsidRPr="00EF64C4" w14:paraId="59B80733" w14:textId="77777777" w:rsidTr="00DE2A8B">
        <w:trPr>
          <w:trHeight w:val="250"/>
        </w:trPr>
        <w:tc>
          <w:tcPr>
            <w:tcW w:w="1492" w:type="pct"/>
          </w:tcPr>
          <w:p w14:paraId="3E222E09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Past smoker</w:t>
            </w:r>
          </w:p>
        </w:tc>
        <w:tc>
          <w:tcPr>
            <w:tcW w:w="943" w:type="pct"/>
          </w:tcPr>
          <w:p w14:paraId="404CEA75" w14:textId="1633CC0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42 (27.8)</w:t>
            </w:r>
          </w:p>
        </w:tc>
        <w:tc>
          <w:tcPr>
            <w:tcW w:w="864" w:type="pct"/>
          </w:tcPr>
          <w:p w14:paraId="61CB6684" w14:textId="490CFEB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87 (23.1)</w:t>
            </w:r>
          </w:p>
        </w:tc>
        <w:tc>
          <w:tcPr>
            <w:tcW w:w="865" w:type="pct"/>
          </w:tcPr>
          <w:p w14:paraId="5328B1E4" w14:textId="345D9019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29 (27.4)</w:t>
            </w:r>
          </w:p>
        </w:tc>
        <w:tc>
          <w:tcPr>
            <w:tcW w:w="836" w:type="pct"/>
          </w:tcPr>
          <w:p w14:paraId="5B3D4CC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BB0BD6E" w14:textId="77777777" w:rsidTr="00DE2A8B">
        <w:trPr>
          <w:trHeight w:val="238"/>
        </w:trPr>
        <w:tc>
          <w:tcPr>
            <w:tcW w:w="1492" w:type="pct"/>
          </w:tcPr>
          <w:p w14:paraId="03F9083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Current smoker</w:t>
            </w:r>
          </w:p>
        </w:tc>
        <w:tc>
          <w:tcPr>
            <w:tcW w:w="943" w:type="pct"/>
          </w:tcPr>
          <w:p w14:paraId="03BE0EC4" w14:textId="548D9C7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44 (30.9)</w:t>
            </w:r>
          </w:p>
        </w:tc>
        <w:tc>
          <w:tcPr>
            <w:tcW w:w="864" w:type="pct"/>
          </w:tcPr>
          <w:p w14:paraId="2D491952" w14:textId="290A99B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2 (37.8)</w:t>
            </w:r>
          </w:p>
        </w:tc>
        <w:tc>
          <w:tcPr>
            <w:tcW w:w="865" w:type="pct"/>
          </w:tcPr>
          <w:p w14:paraId="685D2764" w14:textId="046DEB2C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186 (31.6)</w:t>
            </w:r>
          </w:p>
        </w:tc>
        <w:tc>
          <w:tcPr>
            <w:tcW w:w="836" w:type="pct"/>
          </w:tcPr>
          <w:p w14:paraId="58BD27E7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483C31F" w14:textId="77777777" w:rsidTr="00DE2A8B">
        <w:trPr>
          <w:trHeight w:val="250"/>
        </w:trPr>
        <w:tc>
          <w:tcPr>
            <w:tcW w:w="1492" w:type="pct"/>
          </w:tcPr>
          <w:p w14:paraId="7660101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Other</w:t>
            </w:r>
          </w:p>
        </w:tc>
        <w:tc>
          <w:tcPr>
            <w:tcW w:w="943" w:type="pct"/>
          </w:tcPr>
          <w:p w14:paraId="5E56D26B" w14:textId="309162F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397 (41.3)</w:t>
            </w:r>
          </w:p>
        </w:tc>
        <w:tc>
          <w:tcPr>
            <w:tcW w:w="864" w:type="pct"/>
          </w:tcPr>
          <w:p w14:paraId="43D34164" w14:textId="12E2452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47 (39.1)</w:t>
            </w:r>
          </w:p>
        </w:tc>
        <w:tc>
          <w:tcPr>
            <w:tcW w:w="865" w:type="pct"/>
          </w:tcPr>
          <w:p w14:paraId="1A807019" w14:textId="07E3B388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544 (41.1)</w:t>
            </w:r>
          </w:p>
        </w:tc>
        <w:tc>
          <w:tcPr>
            <w:tcW w:w="836" w:type="pct"/>
          </w:tcPr>
          <w:p w14:paraId="4C592F98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211ACC2" w14:textId="77777777" w:rsidTr="00DE2A8B">
        <w:trPr>
          <w:trHeight w:val="250"/>
        </w:trPr>
        <w:tc>
          <w:tcPr>
            <w:tcW w:w="1492" w:type="pct"/>
          </w:tcPr>
          <w:p w14:paraId="1DE13B21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urvey period, N (%)</w:t>
            </w:r>
          </w:p>
        </w:tc>
        <w:tc>
          <w:tcPr>
            <w:tcW w:w="943" w:type="pct"/>
          </w:tcPr>
          <w:p w14:paraId="64A623A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54B370A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02F5711E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1D013317" w14:textId="6EB533E6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6</w:t>
            </w:r>
          </w:p>
        </w:tc>
      </w:tr>
      <w:tr w:rsidR="0077529F" w:rsidRPr="00EF64C4" w14:paraId="6A30752B" w14:textId="77777777" w:rsidTr="00DE2A8B">
        <w:trPr>
          <w:trHeight w:val="250"/>
        </w:trPr>
        <w:tc>
          <w:tcPr>
            <w:tcW w:w="1492" w:type="pct"/>
          </w:tcPr>
          <w:p w14:paraId="0B1D7030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88-1991</w:t>
            </w:r>
          </w:p>
        </w:tc>
        <w:tc>
          <w:tcPr>
            <w:tcW w:w="943" w:type="pct"/>
          </w:tcPr>
          <w:p w14:paraId="03658F86" w14:textId="57B8E7DC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42 (48.5)</w:t>
            </w:r>
          </w:p>
        </w:tc>
        <w:tc>
          <w:tcPr>
            <w:tcW w:w="864" w:type="pct"/>
          </w:tcPr>
          <w:p w14:paraId="6A3FAFFD" w14:textId="2F1498B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2 (48.4)</w:t>
            </w:r>
          </w:p>
        </w:tc>
        <w:tc>
          <w:tcPr>
            <w:tcW w:w="865" w:type="pct"/>
          </w:tcPr>
          <w:p w14:paraId="284F7279" w14:textId="456B12E4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24 (48.5)</w:t>
            </w:r>
          </w:p>
        </w:tc>
        <w:tc>
          <w:tcPr>
            <w:tcW w:w="836" w:type="pct"/>
          </w:tcPr>
          <w:p w14:paraId="0AE76593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5826745F" w14:textId="77777777" w:rsidTr="00DE2A8B">
        <w:trPr>
          <w:trHeight w:val="250"/>
        </w:trPr>
        <w:tc>
          <w:tcPr>
            <w:tcW w:w="1492" w:type="pct"/>
          </w:tcPr>
          <w:p w14:paraId="600BD85F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1991-1994</w:t>
            </w:r>
          </w:p>
        </w:tc>
        <w:tc>
          <w:tcPr>
            <w:tcW w:w="943" w:type="pct"/>
          </w:tcPr>
          <w:p w14:paraId="4178A7FA" w14:textId="6BA3C03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741 (51.5)</w:t>
            </w:r>
          </w:p>
        </w:tc>
        <w:tc>
          <w:tcPr>
            <w:tcW w:w="864" w:type="pct"/>
          </w:tcPr>
          <w:p w14:paraId="4CD0F823" w14:textId="656F3A45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4 (51.6)</w:t>
            </w:r>
          </w:p>
        </w:tc>
        <w:tc>
          <w:tcPr>
            <w:tcW w:w="865" w:type="pct"/>
          </w:tcPr>
          <w:p w14:paraId="07CC3A26" w14:textId="37C08E4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935 (51.5)</w:t>
            </w:r>
          </w:p>
        </w:tc>
        <w:tc>
          <w:tcPr>
            <w:tcW w:w="836" w:type="pct"/>
          </w:tcPr>
          <w:p w14:paraId="40DF78B4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603E03D9" w14:textId="77777777" w:rsidTr="00DE2A8B">
        <w:trPr>
          <w:trHeight w:val="250"/>
        </w:trPr>
        <w:tc>
          <w:tcPr>
            <w:tcW w:w="1492" w:type="pct"/>
          </w:tcPr>
          <w:p w14:paraId="564B3854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Family history of diabetes, </w:t>
            </w:r>
            <w:r w:rsidRPr="00EF64C4">
              <w:rPr>
                <w:rFonts w:ascii="Arial" w:eastAsiaTheme="minorEastAsia" w:hAnsi="Arial" w:cs="Arial"/>
                <w:sz w:val="20"/>
                <w:szCs w:val="20"/>
                <w:lang w:eastAsia="zh-CN"/>
              </w:rPr>
              <w:t>N (%)</w:t>
            </w:r>
          </w:p>
        </w:tc>
        <w:tc>
          <w:tcPr>
            <w:tcW w:w="943" w:type="pct"/>
          </w:tcPr>
          <w:p w14:paraId="1EBCC3DC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4" w:type="pct"/>
          </w:tcPr>
          <w:p w14:paraId="4AB2A47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5" w:type="pct"/>
          </w:tcPr>
          <w:p w14:paraId="425D39E2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36" w:type="pct"/>
          </w:tcPr>
          <w:p w14:paraId="0D827137" w14:textId="62BF3D5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</w:tr>
      <w:tr w:rsidR="0077529F" w:rsidRPr="00EF64C4" w14:paraId="7D3EFCCB" w14:textId="77777777" w:rsidTr="00DE2A8B">
        <w:trPr>
          <w:trHeight w:val="250"/>
        </w:trPr>
        <w:tc>
          <w:tcPr>
            <w:tcW w:w="1492" w:type="pct"/>
          </w:tcPr>
          <w:p w14:paraId="462696DD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Yes</w:t>
            </w:r>
          </w:p>
        </w:tc>
        <w:tc>
          <w:tcPr>
            <w:tcW w:w="943" w:type="pct"/>
          </w:tcPr>
          <w:p w14:paraId="51767FDD" w14:textId="04119091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474 (43.6)</w:t>
            </w:r>
          </w:p>
        </w:tc>
        <w:tc>
          <w:tcPr>
            <w:tcW w:w="864" w:type="pct"/>
          </w:tcPr>
          <w:p w14:paraId="4A142A7C" w14:textId="024E13D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91 (50.8)</w:t>
            </w:r>
          </w:p>
        </w:tc>
        <w:tc>
          <w:tcPr>
            <w:tcW w:w="865" w:type="pct"/>
          </w:tcPr>
          <w:p w14:paraId="02AEB1CA" w14:textId="711FA870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665 (44.3)</w:t>
            </w:r>
          </w:p>
        </w:tc>
        <w:tc>
          <w:tcPr>
            <w:tcW w:w="836" w:type="pct"/>
          </w:tcPr>
          <w:p w14:paraId="02E74497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A38280C" w14:textId="77777777" w:rsidTr="00DE2A8B">
        <w:trPr>
          <w:trHeight w:val="250"/>
        </w:trPr>
        <w:tc>
          <w:tcPr>
            <w:tcW w:w="1492" w:type="pct"/>
          </w:tcPr>
          <w:p w14:paraId="7474E176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No</w:t>
            </w:r>
          </w:p>
        </w:tc>
        <w:tc>
          <w:tcPr>
            <w:tcW w:w="943" w:type="pct"/>
          </w:tcPr>
          <w:p w14:paraId="42FA6FD1" w14:textId="30E3BFF3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868 (55.2)</w:t>
            </w:r>
          </w:p>
        </w:tc>
        <w:tc>
          <w:tcPr>
            <w:tcW w:w="864" w:type="pct"/>
          </w:tcPr>
          <w:p w14:paraId="1CA079D2" w14:textId="1B5D91A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82 (48.4)</w:t>
            </w:r>
          </w:p>
        </w:tc>
        <w:tc>
          <w:tcPr>
            <w:tcW w:w="865" w:type="pct"/>
          </w:tcPr>
          <w:p w14:paraId="536E3F69" w14:textId="668DBEAE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2</w:t>
            </w:r>
            <w:r w:rsidR="000276EC" w:rsidRPr="00EF64C4">
              <w:rPr>
                <w:rFonts w:ascii="Arial" w:hAnsi="Arial" w:cs="Arial"/>
                <w:sz w:val="20"/>
                <w:szCs w:val="20"/>
              </w:rPr>
              <w:t>,</w:t>
            </w:r>
            <w:r w:rsidRPr="00EF64C4">
              <w:rPr>
                <w:rFonts w:ascii="Arial" w:hAnsi="Arial" w:cs="Arial"/>
                <w:sz w:val="20"/>
                <w:szCs w:val="20"/>
              </w:rPr>
              <w:t>050 (54.5)</w:t>
            </w:r>
          </w:p>
        </w:tc>
        <w:tc>
          <w:tcPr>
            <w:tcW w:w="836" w:type="pct"/>
          </w:tcPr>
          <w:p w14:paraId="47837BF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4CC84CE4" w14:textId="77777777" w:rsidTr="00DE2A8B">
        <w:trPr>
          <w:trHeight w:val="250"/>
        </w:trPr>
        <w:tc>
          <w:tcPr>
            <w:tcW w:w="1492" w:type="pct"/>
          </w:tcPr>
          <w:p w14:paraId="7765225B" w14:textId="77777777" w:rsidR="00253ADC" w:rsidRPr="00EF64C4" w:rsidRDefault="00253ADC" w:rsidP="00253ADC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   Unknown</w:t>
            </w:r>
          </w:p>
        </w:tc>
        <w:tc>
          <w:tcPr>
            <w:tcW w:w="943" w:type="pct"/>
          </w:tcPr>
          <w:p w14:paraId="7DE400A1" w14:textId="0E98AE72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1 (1.2)</w:t>
            </w:r>
          </w:p>
        </w:tc>
        <w:tc>
          <w:tcPr>
            <w:tcW w:w="864" w:type="pct"/>
          </w:tcPr>
          <w:p w14:paraId="2EF91F32" w14:textId="62DEAD4A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3 (0.8)</w:t>
            </w:r>
          </w:p>
        </w:tc>
        <w:tc>
          <w:tcPr>
            <w:tcW w:w="865" w:type="pct"/>
          </w:tcPr>
          <w:p w14:paraId="262E7AA3" w14:textId="1C2BB74F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44 (1.2)</w:t>
            </w:r>
          </w:p>
        </w:tc>
        <w:tc>
          <w:tcPr>
            <w:tcW w:w="836" w:type="pct"/>
          </w:tcPr>
          <w:p w14:paraId="60237EE7" w14:textId="278B9A5B" w:rsidR="00253ADC" w:rsidRPr="00EF64C4" w:rsidRDefault="00253ADC" w:rsidP="00253ADC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3B3AB306" w14:textId="609AEBC3" w:rsidR="00C06519" w:rsidRDefault="00C06519" w:rsidP="00C06519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lastRenderedPageBreak/>
        <w:t>Abbreviations: BMI, body mass index;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; HDL, high-density lipoprotein; IQR, interquartile range; </w:t>
      </w:r>
      <w:r w:rsidR="000276EC">
        <w:rPr>
          <w:rFonts w:ascii="Arial" w:hAnsi="Arial" w:cs="Arial"/>
          <w:sz w:val="16"/>
          <w:szCs w:val="16"/>
        </w:rPr>
        <w:t>N, number;</w:t>
      </w:r>
      <w:r w:rsidR="000276EC" w:rsidRPr="0077529F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 xml:space="preserve">NA, not applicable; </w:t>
      </w:r>
      <w:r w:rsidR="00122DDB" w:rsidRPr="0077529F">
        <w:rPr>
          <w:rFonts w:ascii="Arial" w:hAnsi="Arial" w:cs="Arial"/>
          <w:sz w:val="16"/>
          <w:szCs w:val="16"/>
        </w:rPr>
        <w:t>PG</w:t>
      </w:r>
      <w:r w:rsidR="00122DDB" w:rsidRPr="0077529F">
        <w:rPr>
          <w:rFonts w:ascii="Arial" w:hAnsi="Arial" w:cs="Arial"/>
          <w:sz w:val="16"/>
          <w:szCs w:val="16"/>
          <w:vertAlign w:val="subscript"/>
        </w:rPr>
        <w:t>2hOGTT</w:t>
      </w:r>
      <w:r w:rsidR="00122DDB" w:rsidRPr="0077529F">
        <w:rPr>
          <w:rFonts w:ascii="Arial" w:hAnsi="Arial" w:cs="Arial"/>
          <w:sz w:val="16"/>
          <w:szCs w:val="16"/>
        </w:rPr>
        <w:t xml:space="preserve">, plasma glucose measured </w:t>
      </w:r>
      <w:r w:rsidR="00122DDB">
        <w:rPr>
          <w:rFonts w:ascii="Arial" w:hAnsi="Arial" w:cs="Arial"/>
          <w:sz w:val="16"/>
          <w:szCs w:val="16"/>
        </w:rPr>
        <w:t xml:space="preserve">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="00122DDB" w:rsidRPr="0077529F">
        <w:rPr>
          <w:rFonts w:ascii="Arial" w:hAnsi="Arial" w:cs="Arial"/>
          <w:sz w:val="16"/>
          <w:szCs w:val="16"/>
        </w:rPr>
        <w:t xml:space="preserve"> test;</w:t>
      </w:r>
      <w:r w:rsidRPr="0077529F">
        <w:rPr>
          <w:rFonts w:ascii="Arial" w:hAnsi="Arial" w:cs="Arial"/>
          <w:sz w:val="16"/>
          <w:szCs w:val="16"/>
        </w:rPr>
        <w:t xml:space="preserve"> </w:t>
      </w:r>
      <w:r w:rsidR="002B3594" w:rsidRPr="0077529F">
        <w:rPr>
          <w:rFonts w:ascii="Arial" w:hAnsi="Arial" w:cs="Arial"/>
          <w:sz w:val="16"/>
          <w:szCs w:val="16"/>
        </w:rPr>
        <w:t>PG</w:t>
      </w:r>
      <w:r w:rsidR="002B3594">
        <w:rPr>
          <w:rFonts w:ascii="Arial" w:hAnsi="Arial" w:cs="Arial"/>
          <w:sz w:val="16"/>
          <w:szCs w:val="16"/>
          <w:vertAlign w:val="subscript"/>
        </w:rPr>
        <w:t>fasting</w:t>
      </w:r>
      <w:r w:rsidR="002B3594" w:rsidRPr="0077529F">
        <w:rPr>
          <w:rFonts w:ascii="Arial" w:hAnsi="Arial" w:cs="Arial"/>
          <w:sz w:val="16"/>
          <w:szCs w:val="16"/>
        </w:rPr>
        <w:t xml:space="preserve">, </w:t>
      </w:r>
      <w:r w:rsidR="002B3594">
        <w:rPr>
          <w:rFonts w:ascii="Arial" w:hAnsi="Arial" w:cs="Arial"/>
          <w:sz w:val="16"/>
          <w:szCs w:val="16"/>
        </w:rPr>
        <w:t>plasma glucose measured</w:t>
      </w:r>
      <w:r w:rsidR="002B3594" w:rsidRPr="0077529F">
        <w:rPr>
          <w:rFonts w:ascii="Arial" w:hAnsi="Arial" w:cs="Arial"/>
          <w:sz w:val="16"/>
          <w:szCs w:val="16"/>
        </w:rPr>
        <w:t xml:space="preserve"> </w:t>
      </w:r>
      <w:r w:rsidR="002B3594">
        <w:rPr>
          <w:rFonts w:ascii="Arial" w:hAnsi="Arial" w:cs="Arial"/>
          <w:sz w:val="16"/>
          <w:szCs w:val="16"/>
        </w:rPr>
        <w:t>from blood taken in a fasting state</w:t>
      </w:r>
      <w:r w:rsidR="002B3594" w:rsidRPr="0077529F">
        <w:rPr>
          <w:rFonts w:ascii="Arial" w:hAnsi="Arial" w:cs="Arial"/>
          <w:sz w:val="16"/>
          <w:szCs w:val="16"/>
        </w:rPr>
        <w:t xml:space="preserve"> (fasting time ≥8 h); </w:t>
      </w:r>
      <w:r w:rsidRPr="0077529F">
        <w:rPr>
          <w:rFonts w:ascii="Arial" w:hAnsi="Arial" w:cs="Arial"/>
          <w:sz w:val="16"/>
          <w:szCs w:val="16"/>
        </w:rPr>
        <w:t>SBP, systolic blood pressure; SD, standard deviation</w:t>
      </w:r>
      <w:r w:rsidR="00584BB0">
        <w:rPr>
          <w:rFonts w:ascii="Arial" w:hAnsi="Arial" w:cs="Arial"/>
          <w:sz w:val="16"/>
          <w:szCs w:val="16"/>
        </w:rPr>
        <w:t>; y, year</w:t>
      </w:r>
      <w:r w:rsidRPr="0077529F">
        <w:rPr>
          <w:rFonts w:ascii="Arial" w:hAnsi="Arial" w:cs="Arial"/>
          <w:sz w:val="16"/>
          <w:szCs w:val="16"/>
        </w:rPr>
        <w:t>.</w:t>
      </w:r>
    </w:p>
    <w:p w14:paraId="2E463837" w14:textId="77777777" w:rsidR="00122DDB" w:rsidRPr="0077529F" w:rsidRDefault="00122DDB" w:rsidP="00C06519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149E3880" w14:textId="25ADDC1C" w:rsidR="006F5146" w:rsidRPr="0077529F" w:rsidRDefault="006F5146">
      <w:pPr>
        <w:rPr>
          <w:rFonts w:ascii="Arial" w:hAnsi="Arial" w:cs="Arial"/>
          <w:sz w:val="24"/>
          <w:szCs w:val="24"/>
        </w:rPr>
      </w:pPr>
      <w:r w:rsidRPr="0077529F">
        <w:rPr>
          <w:rFonts w:ascii="Arial" w:hAnsi="Arial" w:cs="Arial"/>
          <w:sz w:val="24"/>
          <w:szCs w:val="24"/>
        </w:rPr>
        <w:br w:type="page"/>
      </w:r>
    </w:p>
    <w:p w14:paraId="71FB0C37" w14:textId="77777777" w:rsidR="00CB47F5" w:rsidRDefault="00CB47F5" w:rsidP="00D25571">
      <w:pPr>
        <w:rPr>
          <w:rFonts w:ascii="Arial" w:hAnsi="Arial" w:cs="Arial"/>
          <w:sz w:val="16"/>
          <w:szCs w:val="16"/>
        </w:rPr>
      </w:pPr>
    </w:p>
    <w:p w14:paraId="62DDF00F" w14:textId="77777777" w:rsidR="00C84DD9" w:rsidRPr="00A157CA" w:rsidRDefault="00C84DD9" w:rsidP="00C84DD9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A157CA">
        <w:rPr>
          <w:rFonts w:ascii="Arial" w:hAnsi="Arial" w:cs="Arial"/>
          <w:b/>
          <w:bCs/>
          <w:sz w:val="24"/>
          <w:szCs w:val="24"/>
        </w:rPr>
        <w:t>eTable 6. Mortality and follow-up</w:t>
      </w:r>
      <w:r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8777" w:type="dxa"/>
        <w:tblLook w:val="04A0" w:firstRow="1" w:lastRow="0" w:firstColumn="1" w:lastColumn="0" w:noHBand="0" w:noVBand="1"/>
      </w:tblPr>
      <w:tblGrid>
        <w:gridCol w:w="2547"/>
        <w:gridCol w:w="1134"/>
        <w:gridCol w:w="1134"/>
        <w:gridCol w:w="992"/>
        <w:gridCol w:w="1276"/>
        <w:gridCol w:w="1694"/>
      </w:tblGrid>
      <w:tr w:rsidR="00C84DD9" w:rsidRPr="0077529F" w14:paraId="2E668105" w14:textId="77777777" w:rsidTr="00C84DD9">
        <w:trPr>
          <w:trHeight w:val="592"/>
        </w:trPr>
        <w:tc>
          <w:tcPr>
            <w:tcW w:w="2547" w:type="dxa"/>
          </w:tcPr>
          <w:p w14:paraId="774F5580" w14:textId="77777777" w:rsidR="00C84DD9" w:rsidRPr="0077529F" w:rsidRDefault="00C84DD9" w:rsidP="005740C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Cohort</w:t>
            </w:r>
          </w:p>
        </w:tc>
        <w:tc>
          <w:tcPr>
            <w:tcW w:w="1134" w:type="dxa"/>
          </w:tcPr>
          <w:p w14:paraId="398FF87A" w14:textId="77777777" w:rsidR="00C84DD9" w:rsidRPr="0077529F" w:rsidRDefault="00C84DD9" w:rsidP="005740C7">
            <w:pPr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1134" w:type="dxa"/>
          </w:tcPr>
          <w:p w14:paraId="633C263A" w14:textId="74306FA9" w:rsidR="00C84DD9" w:rsidRPr="0077529F" w:rsidRDefault="00C84DD9" w:rsidP="005740C7">
            <w:pPr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All-cause deaths</w:t>
            </w:r>
          </w:p>
        </w:tc>
        <w:tc>
          <w:tcPr>
            <w:tcW w:w="992" w:type="dxa"/>
          </w:tcPr>
          <w:p w14:paraId="15936AF8" w14:textId="7615E916" w:rsidR="00C84DD9" w:rsidRPr="0077529F" w:rsidRDefault="00C84DD9" w:rsidP="005740C7">
            <w:pPr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Cancer deaths</w:t>
            </w:r>
          </w:p>
        </w:tc>
        <w:tc>
          <w:tcPr>
            <w:tcW w:w="1276" w:type="dxa"/>
          </w:tcPr>
          <w:p w14:paraId="537B7526" w14:textId="77777777" w:rsidR="00C84DD9" w:rsidRPr="0077529F" w:rsidRDefault="00C84DD9" w:rsidP="005740C7">
            <w:pPr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Mean follow-up, y</w:t>
            </w:r>
          </w:p>
        </w:tc>
        <w:tc>
          <w:tcPr>
            <w:tcW w:w="1694" w:type="dxa"/>
          </w:tcPr>
          <w:p w14:paraId="424A1077" w14:textId="77777777" w:rsidR="00C84DD9" w:rsidRPr="0077529F" w:rsidRDefault="00C84DD9" w:rsidP="005740C7">
            <w:pPr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 xml:space="preserve">Total follow-up, </w:t>
            </w:r>
            <w:r>
              <w:rPr>
                <w:rFonts w:ascii="Arial" w:hAnsi="Arial" w:cs="Arial"/>
                <w:sz w:val="20"/>
                <w:szCs w:val="20"/>
              </w:rPr>
              <w:t>person-years</w:t>
            </w:r>
          </w:p>
        </w:tc>
      </w:tr>
      <w:tr w:rsidR="00C84DD9" w:rsidRPr="0077529F" w14:paraId="5426B7E2" w14:textId="77777777" w:rsidTr="00C84DD9">
        <w:tc>
          <w:tcPr>
            <w:tcW w:w="2547" w:type="dxa"/>
          </w:tcPr>
          <w:p w14:paraId="2D7063DA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Whole cohort</w:t>
            </w:r>
          </w:p>
        </w:tc>
        <w:tc>
          <w:tcPr>
            <w:tcW w:w="1134" w:type="dxa"/>
          </w:tcPr>
          <w:p w14:paraId="4BB35D2A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14,860</w:t>
            </w:r>
          </w:p>
        </w:tc>
        <w:tc>
          <w:tcPr>
            <w:tcW w:w="1134" w:type="dxa"/>
          </w:tcPr>
          <w:p w14:paraId="3B09EC39" w14:textId="45DFF13C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5,996</w:t>
            </w:r>
          </w:p>
        </w:tc>
        <w:tc>
          <w:tcPr>
            <w:tcW w:w="992" w:type="dxa"/>
          </w:tcPr>
          <w:p w14:paraId="06B829FE" w14:textId="4AD43DA1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1,388</w:t>
            </w:r>
          </w:p>
        </w:tc>
        <w:tc>
          <w:tcPr>
            <w:tcW w:w="1276" w:type="dxa"/>
          </w:tcPr>
          <w:p w14:paraId="622F9C3C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2.4</w:t>
            </w:r>
          </w:p>
        </w:tc>
        <w:tc>
          <w:tcPr>
            <w:tcW w:w="1694" w:type="dxa"/>
          </w:tcPr>
          <w:p w14:paraId="57899505" w14:textId="77777777" w:rsidR="00C84DD9" w:rsidRPr="0077529F" w:rsidRDefault="00C84DD9" w:rsidP="00C84DD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332,313</w:t>
            </w:r>
          </w:p>
        </w:tc>
      </w:tr>
      <w:tr w:rsidR="00C84DD9" w:rsidRPr="0077529F" w14:paraId="457751F7" w14:textId="77777777" w:rsidTr="00C84DD9">
        <w:tc>
          <w:tcPr>
            <w:tcW w:w="2547" w:type="dxa"/>
          </w:tcPr>
          <w:p w14:paraId="6C69357C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Sub-cohort 1:</w:t>
            </w:r>
          </w:p>
          <w:p w14:paraId="1B35D4D4" w14:textId="7AB0E64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 xml:space="preserve">   Fasting time 0-3.9</w:t>
            </w:r>
            <w:r w:rsidR="0065581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7529F">
              <w:rPr>
                <w:rFonts w:ascii="Arial" w:hAnsi="Arial" w:cs="Arial"/>
                <w:sz w:val="20"/>
                <w:szCs w:val="20"/>
              </w:rPr>
              <w:t>h</w:t>
            </w:r>
          </w:p>
        </w:tc>
        <w:tc>
          <w:tcPr>
            <w:tcW w:w="1134" w:type="dxa"/>
            <w:vAlign w:val="center"/>
          </w:tcPr>
          <w:p w14:paraId="7B328960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888</w:t>
            </w:r>
          </w:p>
        </w:tc>
        <w:tc>
          <w:tcPr>
            <w:tcW w:w="1134" w:type="dxa"/>
            <w:vAlign w:val="center"/>
          </w:tcPr>
          <w:p w14:paraId="5CCD2933" w14:textId="3B367678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333</w:t>
            </w:r>
          </w:p>
        </w:tc>
        <w:tc>
          <w:tcPr>
            <w:tcW w:w="992" w:type="dxa"/>
            <w:vAlign w:val="center"/>
          </w:tcPr>
          <w:p w14:paraId="45B27726" w14:textId="4B4D35C2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1276" w:type="dxa"/>
            <w:vAlign w:val="center"/>
          </w:tcPr>
          <w:p w14:paraId="6A91BCAD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2.1</w:t>
            </w:r>
          </w:p>
        </w:tc>
        <w:tc>
          <w:tcPr>
            <w:tcW w:w="1694" w:type="dxa"/>
            <w:vAlign w:val="center"/>
          </w:tcPr>
          <w:p w14:paraId="74002AD0" w14:textId="77777777" w:rsidR="00C84DD9" w:rsidRPr="0077529F" w:rsidRDefault="00C84DD9" w:rsidP="00C84DD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19,597</w:t>
            </w:r>
          </w:p>
        </w:tc>
      </w:tr>
      <w:tr w:rsidR="00C84DD9" w:rsidRPr="0077529F" w14:paraId="7FE7FD10" w14:textId="77777777" w:rsidTr="00C84DD9">
        <w:tc>
          <w:tcPr>
            <w:tcW w:w="2547" w:type="dxa"/>
          </w:tcPr>
          <w:p w14:paraId="0D9059DC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Sub-cohort 2:</w:t>
            </w:r>
          </w:p>
          <w:p w14:paraId="75D3FA53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 xml:space="preserve">   Fasting time 4-7.9 h</w:t>
            </w:r>
          </w:p>
        </w:tc>
        <w:tc>
          <w:tcPr>
            <w:tcW w:w="1134" w:type="dxa"/>
          </w:tcPr>
          <w:p w14:paraId="60374533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4,648</w:t>
            </w:r>
          </w:p>
        </w:tc>
        <w:tc>
          <w:tcPr>
            <w:tcW w:w="1134" w:type="dxa"/>
          </w:tcPr>
          <w:p w14:paraId="4366A9E4" w14:textId="336BB41C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,001</w:t>
            </w:r>
          </w:p>
        </w:tc>
        <w:tc>
          <w:tcPr>
            <w:tcW w:w="992" w:type="dxa"/>
          </w:tcPr>
          <w:p w14:paraId="54906D0A" w14:textId="6C143F5F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451</w:t>
            </w:r>
          </w:p>
        </w:tc>
        <w:tc>
          <w:tcPr>
            <w:tcW w:w="1276" w:type="dxa"/>
          </w:tcPr>
          <w:p w14:paraId="43B3F0F9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2.1</w:t>
            </w:r>
          </w:p>
        </w:tc>
        <w:tc>
          <w:tcPr>
            <w:tcW w:w="1694" w:type="dxa"/>
          </w:tcPr>
          <w:p w14:paraId="69306037" w14:textId="77777777" w:rsidR="00C84DD9" w:rsidRPr="0077529F" w:rsidRDefault="00C84DD9" w:rsidP="00C84DD9">
            <w:pPr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102,810</w:t>
            </w:r>
          </w:p>
        </w:tc>
      </w:tr>
      <w:tr w:rsidR="00C84DD9" w:rsidRPr="0077529F" w14:paraId="4A51EBA0" w14:textId="77777777" w:rsidTr="00C84DD9">
        <w:tc>
          <w:tcPr>
            <w:tcW w:w="2547" w:type="dxa"/>
          </w:tcPr>
          <w:p w14:paraId="01E43BEA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Sub-cohort 3:</w:t>
            </w:r>
          </w:p>
          <w:p w14:paraId="2BDB1F1B" w14:textId="6F7F354A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 xml:space="preserve">   Fasting time </w:t>
            </w:r>
            <w:r>
              <w:rPr>
                <w:rFonts w:ascii="Arial" w:hAnsi="Arial" w:cs="Arial"/>
                <w:sz w:val="20"/>
                <w:szCs w:val="20"/>
              </w:rPr>
              <w:t>≥</w:t>
            </w:r>
            <w:r w:rsidRPr="0077529F">
              <w:rPr>
                <w:rFonts w:ascii="Arial" w:hAnsi="Arial" w:cs="Arial"/>
                <w:sz w:val="20"/>
                <w:szCs w:val="20"/>
              </w:rPr>
              <w:t>8</w:t>
            </w:r>
            <w:r w:rsidR="0065581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7529F">
              <w:rPr>
                <w:rFonts w:ascii="Arial" w:hAnsi="Arial" w:cs="Arial"/>
                <w:sz w:val="20"/>
                <w:szCs w:val="20"/>
              </w:rPr>
              <w:t>h</w:t>
            </w:r>
          </w:p>
        </w:tc>
        <w:tc>
          <w:tcPr>
            <w:tcW w:w="1134" w:type="dxa"/>
          </w:tcPr>
          <w:p w14:paraId="104510E7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9,324</w:t>
            </w:r>
          </w:p>
        </w:tc>
        <w:tc>
          <w:tcPr>
            <w:tcW w:w="1134" w:type="dxa"/>
          </w:tcPr>
          <w:p w14:paraId="44A619FA" w14:textId="45E959D5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3,662</w:t>
            </w:r>
          </w:p>
        </w:tc>
        <w:tc>
          <w:tcPr>
            <w:tcW w:w="992" w:type="dxa"/>
          </w:tcPr>
          <w:p w14:paraId="333F5E2B" w14:textId="5FD00EEE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879</w:t>
            </w:r>
          </w:p>
        </w:tc>
        <w:tc>
          <w:tcPr>
            <w:tcW w:w="1276" w:type="dxa"/>
          </w:tcPr>
          <w:p w14:paraId="210C6300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2.5</w:t>
            </w:r>
          </w:p>
        </w:tc>
        <w:tc>
          <w:tcPr>
            <w:tcW w:w="1694" w:type="dxa"/>
          </w:tcPr>
          <w:p w14:paraId="733EC67F" w14:textId="77777777" w:rsidR="00C84DD9" w:rsidRPr="0077529F" w:rsidRDefault="00C84DD9" w:rsidP="00C84DD9">
            <w:pPr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09,906</w:t>
            </w:r>
          </w:p>
        </w:tc>
      </w:tr>
      <w:tr w:rsidR="00C84DD9" w:rsidRPr="0077529F" w14:paraId="64D07BCA" w14:textId="77777777" w:rsidTr="00C84DD9">
        <w:tc>
          <w:tcPr>
            <w:tcW w:w="2547" w:type="dxa"/>
          </w:tcPr>
          <w:p w14:paraId="43C92BC5" w14:textId="77777777" w:rsidR="00C84DD9" w:rsidRPr="0077529F" w:rsidRDefault="00C84DD9" w:rsidP="00C84DD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Sub-cohort 4:</w:t>
            </w:r>
          </w:p>
          <w:p w14:paraId="17A10BD2" w14:textId="7E2C4FB1" w:rsidR="00C84DD9" w:rsidRPr="0077529F" w:rsidRDefault="00C84DD9" w:rsidP="00C84DD9">
            <w:pPr>
              <w:autoSpaceDE w:val="0"/>
              <w:autoSpaceDN w:val="0"/>
              <w:adjustRightInd w:val="0"/>
              <w:ind w:left="172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 xml:space="preserve">Fasting time </w:t>
            </w:r>
            <w:r>
              <w:rPr>
                <w:rFonts w:ascii="Arial" w:hAnsi="Arial" w:cs="Arial"/>
                <w:sz w:val="20"/>
                <w:szCs w:val="20"/>
              </w:rPr>
              <w:t>≥</w:t>
            </w:r>
            <w:r w:rsidRPr="0077529F">
              <w:rPr>
                <w:rFonts w:ascii="Arial" w:hAnsi="Arial" w:cs="Arial"/>
                <w:sz w:val="20"/>
                <w:szCs w:val="20"/>
              </w:rPr>
              <w:t>8</w:t>
            </w:r>
            <w:r w:rsidR="0065581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7529F">
              <w:rPr>
                <w:rFonts w:ascii="Arial" w:hAnsi="Arial" w:cs="Arial"/>
                <w:sz w:val="20"/>
                <w:szCs w:val="20"/>
              </w:rPr>
              <w:t xml:space="preserve">h and with plasma glucose </w:t>
            </w:r>
            <w:r>
              <w:rPr>
                <w:rFonts w:ascii="Arial" w:hAnsi="Arial" w:cs="Arial"/>
                <w:sz w:val="20"/>
                <w:szCs w:val="20"/>
              </w:rPr>
              <w:t xml:space="preserve">at </w:t>
            </w:r>
            <w:r w:rsidRPr="0077529F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7529F">
              <w:rPr>
                <w:rFonts w:ascii="Arial" w:hAnsi="Arial" w:cs="Arial"/>
                <w:sz w:val="20"/>
                <w:szCs w:val="20"/>
              </w:rPr>
              <w:t>h after OGTT</w:t>
            </w:r>
          </w:p>
        </w:tc>
        <w:tc>
          <w:tcPr>
            <w:tcW w:w="1134" w:type="dxa"/>
            <w:vAlign w:val="center"/>
          </w:tcPr>
          <w:p w14:paraId="184F364E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3,759</w:t>
            </w:r>
          </w:p>
        </w:tc>
        <w:tc>
          <w:tcPr>
            <w:tcW w:w="1134" w:type="dxa"/>
            <w:vAlign w:val="center"/>
          </w:tcPr>
          <w:p w14:paraId="31E31EF6" w14:textId="24281B0B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,037</w:t>
            </w:r>
          </w:p>
        </w:tc>
        <w:tc>
          <w:tcPr>
            <w:tcW w:w="992" w:type="dxa"/>
            <w:vAlign w:val="center"/>
          </w:tcPr>
          <w:p w14:paraId="712787ED" w14:textId="4BD99E32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559</w:t>
            </w:r>
          </w:p>
        </w:tc>
        <w:tc>
          <w:tcPr>
            <w:tcW w:w="1276" w:type="dxa"/>
            <w:vAlign w:val="center"/>
          </w:tcPr>
          <w:p w14:paraId="149670A8" w14:textId="77777777" w:rsidR="00C84DD9" w:rsidRPr="0077529F" w:rsidRDefault="00C84DD9" w:rsidP="00C84DD9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21.5</w:t>
            </w:r>
          </w:p>
        </w:tc>
        <w:tc>
          <w:tcPr>
            <w:tcW w:w="1694" w:type="dxa"/>
            <w:vAlign w:val="center"/>
          </w:tcPr>
          <w:p w14:paraId="6A6CA3B0" w14:textId="77777777" w:rsidR="00C84DD9" w:rsidRPr="0077529F" w:rsidRDefault="00C84DD9" w:rsidP="00C84DD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7529F">
              <w:rPr>
                <w:rFonts w:ascii="Arial" w:hAnsi="Arial" w:cs="Arial"/>
                <w:sz w:val="20"/>
                <w:szCs w:val="20"/>
              </w:rPr>
              <w:t>80,831</w:t>
            </w:r>
          </w:p>
        </w:tc>
      </w:tr>
    </w:tbl>
    <w:p w14:paraId="283E1ACC" w14:textId="77777777" w:rsidR="00724EED" w:rsidRDefault="00724EED" w:rsidP="00C84DD9">
      <w:pPr>
        <w:spacing w:after="120" w:line="240" w:lineRule="auto"/>
        <w:jc w:val="both"/>
        <w:rPr>
          <w:rFonts w:ascii="Arial" w:hAnsi="Arial" w:cs="Arial"/>
          <w:sz w:val="16"/>
          <w:szCs w:val="16"/>
        </w:rPr>
      </w:pPr>
    </w:p>
    <w:p w14:paraId="2D29E0F5" w14:textId="364287AF" w:rsidR="00C84DD9" w:rsidRPr="0077529F" w:rsidRDefault="00C84DD9" w:rsidP="00C84DD9">
      <w:pPr>
        <w:spacing w:after="120" w:line="240" w:lineRule="auto"/>
        <w:jc w:val="both"/>
        <w:rPr>
          <w:rFonts w:ascii="Arial" w:hAnsi="Arial" w:cs="Arial"/>
          <w:sz w:val="24"/>
          <w:szCs w:val="24"/>
        </w:rPr>
      </w:pPr>
      <w:r w:rsidRPr="0077529F">
        <w:rPr>
          <w:rFonts w:ascii="Arial" w:hAnsi="Arial" w:cs="Arial"/>
          <w:sz w:val="16"/>
          <w:szCs w:val="16"/>
        </w:rPr>
        <w:t>Abbreviations: OGTT, oral glucose tolerance test</w:t>
      </w:r>
      <w:r w:rsidR="00584BB0">
        <w:rPr>
          <w:rFonts w:ascii="Arial" w:hAnsi="Arial" w:cs="Arial"/>
          <w:sz w:val="16"/>
          <w:szCs w:val="16"/>
        </w:rPr>
        <w:t>; y, year</w:t>
      </w:r>
      <w:r w:rsidRPr="0077529F">
        <w:rPr>
          <w:rFonts w:ascii="Arial" w:hAnsi="Arial" w:cs="Arial"/>
          <w:sz w:val="16"/>
          <w:szCs w:val="16"/>
        </w:rPr>
        <w:t>.</w:t>
      </w:r>
    </w:p>
    <w:p w14:paraId="4AD17A22" w14:textId="4A17112F" w:rsidR="00C84DD9" w:rsidRPr="0077529F" w:rsidRDefault="00C84DD9" w:rsidP="00D25571">
      <w:pPr>
        <w:rPr>
          <w:rFonts w:ascii="Arial" w:hAnsi="Arial" w:cs="Arial"/>
          <w:sz w:val="16"/>
          <w:szCs w:val="16"/>
        </w:rPr>
        <w:sectPr w:rsidR="00C84DD9" w:rsidRPr="0077529F" w:rsidSect="0076516B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04EAAAAB" w14:textId="77777777" w:rsidR="00CB47F5" w:rsidRPr="0077529F" w:rsidRDefault="00CB47F5" w:rsidP="00D25571">
      <w:pPr>
        <w:rPr>
          <w:rFonts w:ascii="Arial" w:hAnsi="Arial" w:cs="Arial"/>
          <w:sz w:val="16"/>
          <w:szCs w:val="16"/>
        </w:rPr>
      </w:pPr>
    </w:p>
    <w:p w14:paraId="19D2E3E1" w14:textId="77777777" w:rsidR="00CB47F5" w:rsidRPr="0077529F" w:rsidRDefault="00CB47F5" w:rsidP="00D25571">
      <w:pPr>
        <w:rPr>
          <w:rFonts w:ascii="Arial" w:hAnsi="Arial" w:cs="Arial"/>
          <w:sz w:val="16"/>
          <w:szCs w:val="16"/>
        </w:rPr>
      </w:pPr>
    </w:p>
    <w:p w14:paraId="33F969E9" w14:textId="77777777" w:rsidR="00CB47F5" w:rsidRPr="0077529F" w:rsidRDefault="00CB47F5" w:rsidP="00D25571">
      <w:pPr>
        <w:rPr>
          <w:rFonts w:ascii="Arial" w:hAnsi="Arial" w:cs="Arial"/>
          <w:sz w:val="16"/>
          <w:szCs w:val="16"/>
        </w:rPr>
      </w:pPr>
    </w:p>
    <w:p w14:paraId="5C14FE44" w14:textId="77777777" w:rsidR="00CB47F5" w:rsidRPr="0077529F" w:rsidRDefault="00CB47F5" w:rsidP="00D25571">
      <w:pPr>
        <w:rPr>
          <w:rFonts w:ascii="Arial" w:hAnsi="Arial" w:cs="Arial"/>
          <w:sz w:val="16"/>
          <w:szCs w:val="16"/>
        </w:rPr>
      </w:pPr>
    </w:p>
    <w:p w14:paraId="30AF571D" w14:textId="7DDA6526" w:rsidR="00CB47F5" w:rsidRPr="00A157CA" w:rsidRDefault="00CB47F5" w:rsidP="00A157CA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A157CA">
        <w:rPr>
          <w:rFonts w:ascii="Arial" w:hAnsi="Arial" w:cs="Arial"/>
          <w:b/>
          <w:bCs/>
          <w:sz w:val="24"/>
          <w:szCs w:val="24"/>
        </w:rPr>
        <w:t>eTable 7. Cancer mortality risk associated with a 1-natural-log</w:t>
      </w:r>
      <w:r w:rsidR="00DF06DD" w:rsidRPr="00A157CA">
        <w:rPr>
          <w:rFonts w:ascii="Arial" w:hAnsi="Arial" w:cs="Arial"/>
          <w:b/>
          <w:bCs/>
          <w:sz w:val="24"/>
          <w:szCs w:val="24"/>
        </w:rPr>
        <w:t>-unit</w:t>
      </w:r>
      <w:r w:rsidRPr="00A157CA">
        <w:rPr>
          <w:rFonts w:ascii="Arial" w:hAnsi="Arial" w:cs="Arial"/>
          <w:b/>
          <w:bCs/>
          <w:sz w:val="24"/>
          <w:szCs w:val="24"/>
        </w:rPr>
        <w:t xml:space="preserve"> increase in </w:t>
      </w:r>
      <w:r w:rsidR="000443D3" w:rsidRPr="00A157CA">
        <w:rPr>
          <w:rFonts w:ascii="Arial" w:hAnsi="Arial" w:cs="Arial"/>
          <w:b/>
          <w:bCs/>
          <w:sz w:val="24"/>
          <w:szCs w:val="24"/>
        </w:rPr>
        <w:t>HbA</w:t>
      </w:r>
      <w:r w:rsidR="000443D3" w:rsidRPr="00A157CA">
        <w:rPr>
          <w:rFonts w:ascii="Arial" w:hAnsi="Arial" w:cs="Arial"/>
          <w:b/>
          <w:bCs/>
          <w:sz w:val="24"/>
          <w:szCs w:val="24"/>
          <w:vertAlign w:val="subscript"/>
        </w:rPr>
        <w:t>1c</w:t>
      </w:r>
      <w:r w:rsidR="00083DFD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982"/>
        <w:gridCol w:w="608"/>
        <w:gridCol w:w="1077"/>
        <w:gridCol w:w="731"/>
        <w:gridCol w:w="795"/>
        <w:gridCol w:w="1191"/>
        <w:gridCol w:w="709"/>
        <w:gridCol w:w="767"/>
        <w:gridCol w:w="1074"/>
        <w:gridCol w:w="709"/>
        <w:gridCol w:w="803"/>
        <w:gridCol w:w="1107"/>
        <w:gridCol w:w="834"/>
        <w:gridCol w:w="606"/>
        <w:gridCol w:w="1121"/>
        <w:gridCol w:w="834"/>
      </w:tblGrid>
      <w:tr w:rsidR="0077529F" w:rsidRPr="00EF64C4" w14:paraId="0A520A79" w14:textId="77777777" w:rsidTr="00DE2A8B">
        <w:trPr>
          <w:trHeight w:val="247"/>
        </w:trPr>
        <w:tc>
          <w:tcPr>
            <w:tcW w:w="352" w:type="pct"/>
          </w:tcPr>
          <w:p w14:paraId="51ADC79B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66" w:type="pct"/>
            <w:gridSpan w:val="3"/>
          </w:tcPr>
          <w:p w14:paraId="12CF578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All participants</w:t>
            </w:r>
          </w:p>
        </w:tc>
        <w:tc>
          <w:tcPr>
            <w:tcW w:w="966" w:type="pct"/>
            <w:gridSpan w:val="3"/>
          </w:tcPr>
          <w:p w14:paraId="375CD3AB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ub-cohort 1 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4" w:type="pct"/>
            <w:gridSpan w:val="3"/>
          </w:tcPr>
          <w:p w14:paraId="7F311ED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ub-cohort 2 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84" w:type="pct"/>
            <w:gridSpan w:val="3"/>
          </w:tcPr>
          <w:p w14:paraId="1A79D2A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ub-cohort 3 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8" w:type="pct"/>
            <w:gridSpan w:val="3"/>
          </w:tcPr>
          <w:p w14:paraId="4E93773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 xml:space="preserve">Sub-cohort 4 </w:t>
            </w:r>
            <w:r w:rsidRPr="00EF64C4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</w:p>
        </w:tc>
      </w:tr>
      <w:tr w:rsidR="0077529F" w:rsidRPr="00EF64C4" w14:paraId="415F916A" w14:textId="77777777" w:rsidTr="00DE2A8B">
        <w:trPr>
          <w:trHeight w:val="247"/>
        </w:trPr>
        <w:tc>
          <w:tcPr>
            <w:tcW w:w="352" w:type="pct"/>
          </w:tcPr>
          <w:p w14:paraId="086876FD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bookmarkStart w:id="2" w:name="_Hlk128561931"/>
          </w:p>
        </w:tc>
        <w:tc>
          <w:tcPr>
            <w:tcW w:w="218" w:type="pct"/>
          </w:tcPr>
          <w:p w14:paraId="2AA96FC6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R</w:t>
            </w:r>
          </w:p>
        </w:tc>
        <w:tc>
          <w:tcPr>
            <w:tcW w:w="386" w:type="pct"/>
          </w:tcPr>
          <w:p w14:paraId="4131CAAF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% CI</w:t>
            </w:r>
          </w:p>
        </w:tc>
        <w:tc>
          <w:tcPr>
            <w:tcW w:w="262" w:type="pct"/>
          </w:tcPr>
          <w:p w14:paraId="2E39678E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  <w:tc>
          <w:tcPr>
            <w:tcW w:w="285" w:type="pct"/>
          </w:tcPr>
          <w:p w14:paraId="6B466D1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R</w:t>
            </w:r>
          </w:p>
        </w:tc>
        <w:tc>
          <w:tcPr>
            <w:tcW w:w="427" w:type="pct"/>
          </w:tcPr>
          <w:p w14:paraId="07D4795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% CI</w:t>
            </w:r>
          </w:p>
        </w:tc>
        <w:tc>
          <w:tcPr>
            <w:tcW w:w="254" w:type="pct"/>
          </w:tcPr>
          <w:p w14:paraId="7D3F6128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  <w:tc>
          <w:tcPr>
            <w:tcW w:w="275" w:type="pct"/>
          </w:tcPr>
          <w:p w14:paraId="037F2CF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R</w:t>
            </w:r>
          </w:p>
        </w:tc>
        <w:tc>
          <w:tcPr>
            <w:tcW w:w="385" w:type="pct"/>
          </w:tcPr>
          <w:p w14:paraId="40ED2699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% CI</w:t>
            </w:r>
          </w:p>
        </w:tc>
        <w:tc>
          <w:tcPr>
            <w:tcW w:w="254" w:type="pct"/>
          </w:tcPr>
          <w:p w14:paraId="64EE82C3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  <w:tc>
          <w:tcPr>
            <w:tcW w:w="288" w:type="pct"/>
          </w:tcPr>
          <w:p w14:paraId="2D1B621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R</w:t>
            </w:r>
          </w:p>
        </w:tc>
        <w:tc>
          <w:tcPr>
            <w:tcW w:w="397" w:type="pct"/>
          </w:tcPr>
          <w:p w14:paraId="0E8F9BE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% CI</w:t>
            </w:r>
          </w:p>
        </w:tc>
        <w:tc>
          <w:tcPr>
            <w:tcW w:w="299" w:type="pct"/>
          </w:tcPr>
          <w:p w14:paraId="365C8439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  <w:tc>
          <w:tcPr>
            <w:tcW w:w="217" w:type="pct"/>
          </w:tcPr>
          <w:p w14:paraId="164944FE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HR</w:t>
            </w:r>
          </w:p>
        </w:tc>
        <w:tc>
          <w:tcPr>
            <w:tcW w:w="402" w:type="pct"/>
          </w:tcPr>
          <w:p w14:paraId="13E8864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95% CI</w:t>
            </w:r>
          </w:p>
        </w:tc>
        <w:tc>
          <w:tcPr>
            <w:tcW w:w="299" w:type="pct"/>
          </w:tcPr>
          <w:p w14:paraId="5A74795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</w:tr>
      <w:tr w:rsidR="0077529F" w:rsidRPr="00EF64C4" w14:paraId="656F5935" w14:textId="77777777" w:rsidTr="00DE2A8B">
        <w:trPr>
          <w:trHeight w:val="247"/>
        </w:trPr>
        <w:tc>
          <w:tcPr>
            <w:tcW w:w="352" w:type="pct"/>
          </w:tcPr>
          <w:p w14:paraId="0A5A59B1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1</w:t>
            </w:r>
          </w:p>
        </w:tc>
        <w:tc>
          <w:tcPr>
            <w:tcW w:w="218" w:type="pct"/>
          </w:tcPr>
          <w:p w14:paraId="472F8808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386" w:type="pct"/>
          </w:tcPr>
          <w:p w14:paraId="0582859C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0-2.16</w:t>
            </w:r>
          </w:p>
        </w:tc>
        <w:tc>
          <w:tcPr>
            <w:tcW w:w="262" w:type="pct"/>
          </w:tcPr>
          <w:p w14:paraId="7B4C57F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285" w:type="pct"/>
          </w:tcPr>
          <w:p w14:paraId="3AD74B3D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95</w:t>
            </w:r>
          </w:p>
        </w:tc>
        <w:tc>
          <w:tcPr>
            <w:tcW w:w="427" w:type="pct"/>
          </w:tcPr>
          <w:p w14:paraId="706E391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1-18.40</w:t>
            </w:r>
          </w:p>
        </w:tc>
        <w:tc>
          <w:tcPr>
            <w:tcW w:w="254" w:type="pct"/>
          </w:tcPr>
          <w:p w14:paraId="4F91816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275" w:type="pct"/>
          </w:tcPr>
          <w:p w14:paraId="1C1DEFB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7</w:t>
            </w:r>
          </w:p>
        </w:tc>
        <w:tc>
          <w:tcPr>
            <w:tcW w:w="385" w:type="pct"/>
          </w:tcPr>
          <w:p w14:paraId="4381E1C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-2.44</w:t>
            </w:r>
          </w:p>
        </w:tc>
        <w:tc>
          <w:tcPr>
            <w:tcW w:w="254" w:type="pct"/>
          </w:tcPr>
          <w:p w14:paraId="68C0304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87</w:t>
            </w:r>
          </w:p>
        </w:tc>
        <w:tc>
          <w:tcPr>
            <w:tcW w:w="288" w:type="pct"/>
          </w:tcPr>
          <w:p w14:paraId="3009774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53</w:t>
            </w:r>
          </w:p>
        </w:tc>
        <w:tc>
          <w:tcPr>
            <w:tcW w:w="397" w:type="pct"/>
          </w:tcPr>
          <w:p w14:paraId="7631A3F3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1-2.59</w:t>
            </w:r>
          </w:p>
        </w:tc>
        <w:tc>
          <w:tcPr>
            <w:tcW w:w="299" w:type="pct"/>
          </w:tcPr>
          <w:p w14:paraId="696B943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  <w:tc>
          <w:tcPr>
            <w:tcW w:w="217" w:type="pct"/>
          </w:tcPr>
          <w:p w14:paraId="5F21F46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402" w:type="pct"/>
          </w:tcPr>
          <w:p w14:paraId="34A9AE8B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6-2.60</w:t>
            </w:r>
          </w:p>
        </w:tc>
        <w:tc>
          <w:tcPr>
            <w:tcW w:w="299" w:type="pct"/>
          </w:tcPr>
          <w:p w14:paraId="6C99DAE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77529F" w:rsidRPr="00EF64C4" w14:paraId="317C19D8" w14:textId="77777777" w:rsidTr="00DE2A8B">
        <w:trPr>
          <w:trHeight w:val="247"/>
        </w:trPr>
        <w:tc>
          <w:tcPr>
            <w:tcW w:w="352" w:type="pct"/>
          </w:tcPr>
          <w:p w14:paraId="7BBE342C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2</w:t>
            </w:r>
          </w:p>
        </w:tc>
        <w:tc>
          <w:tcPr>
            <w:tcW w:w="218" w:type="pct"/>
          </w:tcPr>
          <w:p w14:paraId="4AE467BB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386" w:type="pct"/>
          </w:tcPr>
          <w:p w14:paraId="376C5291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9-1.93</w:t>
            </w:r>
          </w:p>
        </w:tc>
        <w:tc>
          <w:tcPr>
            <w:tcW w:w="262" w:type="pct"/>
          </w:tcPr>
          <w:p w14:paraId="51A8522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285" w:type="pct"/>
          </w:tcPr>
          <w:p w14:paraId="416474F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60</w:t>
            </w:r>
          </w:p>
        </w:tc>
        <w:tc>
          <w:tcPr>
            <w:tcW w:w="427" w:type="pct"/>
          </w:tcPr>
          <w:p w14:paraId="45E7F68E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6-16.36</w:t>
            </w:r>
          </w:p>
        </w:tc>
        <w:tc>
          <w:tcPr>
            <w:tcW w:w="254" w:type="pct"/>
          </w:tcPr>
          <w:p w14:paraId="6EEA82B8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  <w:tc>
          <w:tcPr>
            <w:tcW w:w="275" w:type="pct"/>
          </w:tcPr>
          <w:p w14:paraId="35A5C49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385" w:type="pct"/>
          </w:tcPr>
          <w:p w14:paraId="337345C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34-1.81</w:t>
            </w:r>
          </w:p>
        </w:tc>
        <w:tc>
          <w:tcPr>
            <w:tcW w:w="254" w:type="pct"/>
          </w:tcPr>
          <w:p w14:paraId="6849696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288" w:type="pct"/>
          </w:tcPr>
          <w:p w14:paraId="635D09B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47</w:t>
            </w:r>
          </w:p>
        </w:tc>
        <w:tc>
          <w:tcPr>
            <w:tcW w:w="397" w:type="pct"/>
          </w:tcPr>
          <w:p w14:paraId="034A193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86-2.52</w:t>
            </w:r>
          </w:p>
        </w:tc>
        <w:tc>
          <w:tcPr>
            <w:tcW w:w="299" w:type="pct"/>
          </w:tcPr>
          <w:p w14:paraId="4CB5BF6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  <w:tc>
          <w:tcPr>
            <w:tcW w:w="217" w:type="pct"/>
          </w:tcPr>
          <w:p w14:paraId="737D82C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30</w:t>
            </w:r>
          </w:p>
        </w:tc>
        <w:tc>
          <w:tcPr>
            <w:tcW w:w="402" w:type="pct"/>
          </w:tcPr>
          <w:p w14:paraId="310EF66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9-2.45</w:t>
            </w:r>
          </w:p>
        </w:tc>
        <w:tc>
          <w:tcPr>
            <w:tcW w:w="299" w:type="pct"/>
          </w:tcPr>
          <w:p w14:paraId="260F3BF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77529F" w:rsidRPr="00EF64C4" w14:paraId="77B7B3F4" w14:textId="77777777" w:rsidTr="00DE2A8B">
        <w:trPr>
          <w:trHeight w:val="247"/>
        </w:trPr>
        <w:tc>
          <w:tcPr>
            <w:tcW w:w="352" w:type="pct"/>
          </w:tcPr>
          <w:p w14:paraId="00F84645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3</w:t>
            </w:r>
          </w:p>
        </w:tc>
        <w:tc>
          <w:tcPr>
            <w:tcW w:w="218" w:type="pct"/>
          </w:tcPr>
          <w:p w14:paraId="4FAC6D87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8</w:t>
            </w:r>
          </w:p>
        </w:tc>
        <w:tc>
          <w:tcPr>
            <w:tcW w:w="386" w:type="pct"/>
          </w:tcPr>
          <w:p w14:paraId="24F2B12F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7-1.72</w:t>
            </w:r>
          </w:p>
        </w:tc>
        <w:tc>
          <w:tcPr>
            <w:tcW w:w="262" w:type="pct"/>
          </w:tcPr>
          <w:p w14:paraId="0D840E8D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  <w:tc>
          <w:tcPr>
            <w:tcW w:w="285" w:type="pct"/>
          </w:tcPr>
          <w:p w14:paraId="1E2EECB9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10</w:t>
            </w:r>
          </w:p>
        </w:tc>
        <w:tc>
          <w:tcPr>
            <w:tcW w:w="427" w:type="pct"/>
          </w:tcPr>
          <w:p w14:paraId="093C433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8-14.57</w:t>
            </w:r>
          </w:p>
        </w:tc>
        <w:tc>
          <w:tcPr>
            <w:tcW w:w="254" w:type="pct"/>
          </w:tcPr>
          <w:p w14:paraId="67EB257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275" w:type="pct"/>
          </w:tcPr>
          <w:p w14:paraId="43091E9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385" w:type="pct"/>
          </w:tcPr>
          <w:p w14:paraId="4FE6A6C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30-1.78</w:t>
            </w:r>
          </w:p>
        </w:tc>
        <w:tc>
          <w:tcPr>
            <w:tcW w:w="254" w:type="pct"/>
          </w:tcPr>
          <w:p w14:paraId="5E99BF31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8</w:t>
            </w:r>
          </w:p>
        </w:tc>
        <w:tc>
          <w:tcPr>
            <w:tcW w:w="288" w:type="pct"/>
          </w:tcPr>
          <w:p w14:paraId="4B48A7E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31</w:t>
            </w:r>
          </w:p>
        </w:tc>
        <w:tc>
          <w:tcPr>
            <w:tcW w:w="397" w:type="pct"/>
          </w:tcPr>
          <w:p w14:paraId="3D5DE80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4-2.30</w:t>
            </w:r>
          </w:p>
        </w:tc>
        <w:tc>
          <w:tcPr>
            <w:tcW w:w="299" w:type="pct"/>
          </w:tcPr>
          <w:p w14:paraId="569AA38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35</w:t>
            </w:r>
          </w:p>
        </w:tc>
        <w:tc>
          <w:tcPr>
            <w:tcW w:w="217" w:type="pct"/>
          </w:tcPr>
          <w:p w14:paraId="0580C6EB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7</w:t>
            </w:r>
          </w:p>
        </w:tc>
        <w:tc>
          <w:tcPr>
            <w:tcW w:w="402" w:type="pct"/>
          </w:tcPr>
          <w:p w14:paraId="385BDA6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5-2.50</w:t>
            </w:r>
          </w:p>
        </w:tc>
        <w:tc>
          <w:tcPr>
            <w:tcW w:w="299" w:type="pct"/>
          </w:tcPr>
          <w:p w14:paraId="36D72BC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</w:tr>
      <w:tr w:rsidR="0077529F" w:rsidRPr="00EF64C4" w14:paraId="649A4635" w14:textId="77777777" w:rsidTr="00DE2A8B">
        <w:trPr>
          <w:trHeight w:val="247"/>
        </w:trPr>
        <w:tc>
          <w:tcPr>
            <w:tcW w:w="352" w:type="pct"/>
          </w:tcPr>
          <w:p w14:paraId="5D7F9418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4</w:t>
            </w:r>
          </w:p>
        </w:tc>
        <w:tc>
          <w:tcPr>
            <w:tcW w:w="218" w:type="pct"/>
          </w:tcPr>
          <w:p w14:paraId="026151B0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5</w:t>
            </w:r>
          </w:p>
        </w:tc>
        <w:tc>
          <w:tcPr>
            <w:tcW w:w="386" w:type="pct"/>
          </w:tcPr>
          <w:p w14:paraId="6A876ECE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6-1.68</w:t>
            </w:r>
          </w:p>
        </w:tc>
        <w:tc>
          <w:tcPr>
            <w:tcW w:w="262" w:type="pct"/>
          </w:tcPr>
          <w:p w14:paraId="68B2B29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285" w:type="pct"/>
          </w:tcPr>
          <w:p w14:paraId="2A7984CD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427" w:type="pct"/>
          </w:tcPr>
          <w:p w14:paraId="12E8665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7-15.93</w:t>
            </w:r>
          </w:p>
        </w:tc>
        <w:tc>
          <w:tcPr>
            <w:tcW w:w="254" w:type="pct"/>
          </w:tcPr>
          <w:p w14:paraId="78AA13F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5</w:t>
            </w:r>
          </w:p>
        </w:tc>
        <w:tc>
          <w:tcPr>
            <w:tcW w:w="275" w:type="pct"/>
          </w:tcPr>
          <w:p w14:paraId="2FCC7260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385" w:type="pct"/>
          </w:tcPr>
          <w:p w14:paraId="514C94BB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9-1.76</w:t>
            </w:r>
          </w:p>
        </w:tc>
        <w:tc>
          <w:tcPr>
            <w:tcW w:w="254" w:type="pct"/>
          </w:tcPr>
          <w:p w14:paraId="01F2AB3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288" w:type="pct"/>
          </w:tcPr>
          <w:p w14:paraId="559E47C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7</w:t>
            </w:r>
          </w:p>
        </w:tc>
        <w:tc>
          <w:tcPr>
            <w:tcW w:w="397" w:type="pct"/>
          </w:tcPr>
          <w:p w14:paraId="3435448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2-2.25</w:t>
            </w:r>
          </w:p>
        </w:tc>
        <w:tc>
          <w:tcPr>
            <w:tcW w:w="299" w:type="pct"/>
          </w:tcPr>
          <w:p w14:paraId="7A92398A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0</w:t>
            </w:r>
          </w:p>
        </w:tc>
        <w:tc>
          <w:tcPr>
            <w:tcW w:w="217" w:type="pct"/>
          </w:tcPr>
          <w:p w14:paraId="56B66F2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6</w:t>
            </w:r>
          </w:p>
        </w:tc>
        <w:tc>
          <w:tcPr>
            <w:tcW w:w="402" w:type="pct"/>
          </w:tcPr>
          <w:p w14:paraId="2FD3D78F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4-2.50</w:t>
            </w:r>
          </w:p>
        </w:tc>
        <w:tc>
          <w:tcPr>
            <w:tcW w:w="299" w:type="pct"/>
          </w:tcPr>
          <w:p w14:paraId="6D0143FE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</w:tr>
      <w:tr w:rsidR="0077529F" w:rsidRPr="00EF64C4" w14:paraId="38DC9044" w14:textId="77777777" w:rsidTr="00DE2A8B">
        <w:trPr>
          <w:trHeight w:val="247"/>
        </w:trPr>
        <w:tc>
          <w:tcPr>
            <w:tcW w:w="352" w:type="pct"/>
          </w:tcPr>
          <w:p w14:paraId="0D843E7E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5</w:t>
            </w:r>
          </w:p>
        </w:tc>
        <w:tc>
          <w:tcPr>
            <w:tcW w:w="218" w:type="pct"/>
          </w:tcPr>
          <w:p w14:paraId="255E1615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3</w:t>
            </w:r>
          </w:p>
        </w:tc>
        <w:tc>
          <w:tcPr>
            <w:tcW w:w="386" w:type="pct"/>
          </w:tcPr>
          <w:p w14:paraId="2581E0D9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4-1.65</w:t>
            </w:r>
          </w:p>
        </w:tc>
        <w:tc>
          <w:tcPr>
            <w:tcW w:w="262" w:type="pct"/>
          </w:tcPr>
          <w:p w14:paraId="029BA7A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  <w:tc>
          <w:tcPr>
            <w:tcW w:w="285" w:type="pct"/>
          </w:tcPr>
          <w:p w14:paraId="287C25D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427" w:type="pct"/>
          </w:tcPr>
          <w:p w14:paraId="3DC5417D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8-16.47</w:t>
            </w:r>
          </w:p>
        </w:tc>
        <w:tc>
          <w:tcPr>
            <w:tcW w:w="254" w:type="pct"/>
          </w:tcPr>
          <w:p w14:paraId="536E3DB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275" w:type="pct"/>
          </w:tcPr>
          <w:p w14:paraId="47425F23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385" w:type="pct"/>
          </w:tcPr>
          <w:p w14:paraId="58488A6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9-1.77</w:t>
            </w:r>
          </w:p>
        </w:tc>
        <w:tc>
          <w:tcPr>
            <w:tcW w:w="254" w:type="pct"/>
          </w:tcPr>
          <w:p w14:paraId="71F225DF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288" w:type="pct"/>
          </w:tcPr>
          <w:p w14:paraId="71A3CC6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4</w:t>
            </w:r>
          </w:p>
        </w:tc>
        <w:tc>
          <w:tcPr>
            <w:tcW w:w="397" w:type="pct"/>
          </w:tcPr>
          <w:p w14:paraId="33E576F1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0-2.18</w:t>
            </w:r>
          </w:p>
        </w:tc>
        <w:tc>
          <w:tcPr>
            <w:tcW w:w="299" w:type="pct"/>
          </w:tcPr>
          <w:p w14:paraId="0510C83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217" w:type="pct"/>
          </w:tcPr>
          <w:p w14:paraId="6FDD45C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18</w:t>
            </w:r>
          </w:p>
        </w:tc>
        <w:tc>
          <w:tcPr>
            <w:tcW w:w="402" w:type="pct"/>
          </w:tcPr>
          <w:p w14:paraId="16CA1FA3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9-2.35</w:t>
            </w:r>
          </w:p>
        </w:tc>
        <w:tc>
          <w:tcPr>
            <w:tcW w:w="299" w:type="pct"/>
          </w:tcPr>
          <w:p w14:paraId="632C62F1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</w:tr>
      <w:tr w:rsidR="0077529F" w:rsidRPr="00EF64C4" w14:paraId="3F2D3068" w14:textId="77777777" w:rsidTr="00DE2A8B">
        <w:trPr>
          <w:trHeight w:val="247"/>
        </w:trPr>
        <w:tc>
          <w:tcPr>
            <w:tcW w:w="352" w:type="pct"/>
          </w:tcPr>
          <w:p w14:paraId="00975CF2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Model 6</w:t>
            </w:r>
          </w:p>
        </w:tc>
        <w:tc>
          <w:tcPr>
            <w:tcW w:w="218" w:type="pct"/>
          </w:tcPr>
          <w:p w14:paraId="49D55407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03</w:t>
            </w:r>
          </w:p>
        </w:tc>
        <w:tc>
          <w:tcPr>
            <w:tcW w:w="386" w:type="pct"/>
          </w:tcPr>
          <w:p w14:paraId="18057F84" w14:textId="77777777" w:rsidR="00CB47F5" w:rsidRPr="00EF64C4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4-1.65</w:t>
            </w:r>
          </w:p>
        </w:tc>
        <w:tc>
          <w:tcPr>
            <w:tcW w:w="262" w:type="pct"/>
          </w:tcPr>
          <w:p w14:paraId="25F9AA4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  <w:tc>
          <w:tcPr>
            <w:tcW w:w="285" w:type="pct"/>
          </w:tcPr>
          <w:p w14:paraId="7605DF3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15</w:t>
            </w:r>
          </w:p>
        </w:tc>
        <w:tc>
          <w:tcPr>
            <w:tcW w:w="427" w:type="pct"/>
          </w:tcPr>
          <w:p w14:paraId="5A5081F7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08-16.36</w:t>
            </w:r>
          </w:p>
        </w:tc>
        <w:tc>
          <w:tcPr>
            <w:tcW w:w="254" w:type="pct"/>
          </w:tcPr>
          <w:p w14:paraId="5D96C3D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  <w:tc>
          <w:tcPr>
            <w:tcW w:w="275" w:type="pct"/>
          </w:tcPr>
          <w:p w14:paraId="7BE4B4A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385" w:type="pct"/>
          </w:tcPr>
          <w:p w14:paraId="0FF41DF4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29-1.77</w:t>
            </w:r>
          </w:p>
        </w:tc>
        <w:tc>
          <w:tcPr>
            <w:tcW w:w="254" w:type="pct"/>
          </w:tcPr>
          <w:p w14:paraId="232DC9A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288" w:type="pct"/>
          </w:tcPr>
          <w:p w14:paraId="2E9E8F85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397" w:type="pct"/>
          </w:tcPr>
          <w:p w14:paraId="13F4B876" w14:textId="3BAC6618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7</w:t>
            </w:r>
            <w:r w:rsidR="00580804">
              <w:rPr>
                <w:rFonts w:ascii="Arial" w:hAnsi="Arial" w:cs="Arial"/>
                <w:sz w:val="20"/>
                <w:szCs w:val="20"/>
              </w:rPr>
              <w:t>0</w:t>
            </w:r>
            <w:r w:rsidRPr="00EF64C4">
              <w:rPr>
                <w:rFonts w:ascii="Arial" w:hAnsi="Arial" w:cs="Arial"/>
                <w:sz w:val="20"/>
                <w:szCs w:val="20"/>
              </w:rPr>
              <w:t>-2.18</w:t>
            </w:r>
          </w:p>
        </w:tc>
        <w:tc>
          <w:tcPr>
            <w:tcW w:w="299" w:type="pct"/>
          </w:tcPr>
          <w:p w14:paraId="2E5543D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217" w:type="pct"/>
          </w:tcPr>
          <w:p w14:paraId="18192338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1.18</w:t>
            </w:r>
          </w:p>
        </w:tc>
        <w:tc>
          <w:tcPr>
            <w:tcW w:w="402" w:type="pct"/>
          </w:tcPr>
          <w:p w14:paraId="1768DC16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59-2.34</w:t>
            </w:r>
          </w:p>
        </w:tc>
        <w:tc>
          <w:tcPr>
            <w:tcW w:w="299" w:type="pct"/>
          </w:tcPr>
          <w:p w14:paraId="2CCFE912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</w:tr>
      <w:bookmarkEnd w:id="2"/>
    </w:tbl>
    <w:p w14:paraId="67EF0D0E" w14:textId="77777777" w:rsidR="00083888" w:rsidRDefault="00083888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43A6C997" w14:textId="0A547763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Abbreviations: CI, confidence interval;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; HR, hazard ratio.</w:t>
      </w:r>
    </w:p>
    <w:p w14:paraId="70908E74" w14:textId="0468384A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a</w:t>
      </w:r>
      <w:r w:rsidRPr="0077529F">
        <w:rPr>
          <w:rFonts w:ascii="Arial" w:hAnsi="Arial" w:cs="Arial"/>
          <w:sz w:val="16"/>
          <w:szCs w:val="16"/>
        </w:rPr>
        <w:t xml:space="preserve"> Sub-cohort 1, 888 participants whose plasma glucose was</w:t>
      </w:r>
      <w:r w:rsidR="00112173">
        <w:rPr>
          <w:rFonts w:ascii="Arial" w:hAnsi="Arial" w:cs="Arial"/>
          <w:sz w:val="16"/>
          <w:szCs w:val="16"/>
        </w:rPr>
        <w:t xml:space="preserve"> measured from blood</w:t>
      </w:r>
      <w:r w:rsidRPr="0077529F">
        <w:rPr>
          <w:rFonts w:ascii="Arial" w:hAnsi="Arial" w:cs="Arial"/>
          <w:sz w:val="16"/>
          <w:szCs w:val="16"/>
        </w:rPr>
        <w:t xml:space="preserve"> taken with a fasting time of 0-3.9 h.</w:t>
      </w:r>
    </w:p>
    <w:p w14:paraId="74B5E7DB" w14:textId="1541A95D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b</w:t>
      </w:r>
      <w:r w:rsidRPr="0077529F">
        <w:rPr>
          <w:rFonts w:ascii="Arial" w:hAnsi="Arial" w:cs="Arial"/>
          <w:sz w:val="16"/>
          <w:szCs w:val="16"/>
        </w:rPr>
        <w:t xml:space="preserve"> Sub-cohort 2, 4,648 participants whose plasma glucose was </w:t>
      </w:r>
      <w:r w:rsidR="00112173">
        <w:rPr>
          <w:rFonts w:ascii="Arial" w:hAnsi="Arial" w:cs="Arial"/>
          <w:sz w:val="16"/>
          <w:szCs w:val="16"/>
        </w:rPr>
        <w:t>measured from blood</w:t>
      </w:r>
      <w:r w:rsidR="00112173" w:rsidRPr="0077529F">
        <w:rPr>
          <w:rFonts w:ascii="Arial" w:hAnsi="Arial" w:cs="Arial"/>
          <w:sz w:val="16"/>
          <w:szCs w:val="16"/>
        </w:rPr>
        <w:t xml:space="preserve"> taken </w:t>
      </w:r>
      <w:r w:rsidRPr="0077529F">
        <w:rPr>
          <w:rFonts w:ascii="Arial" w:hAnsi="Arial" w:cs="Arial"/>
          <w:sz w:val="16"/>
          <w:szCs w:val="16"/>
        </w:rPr>
        <w:t>with a fasting time of 4-7.9h.</w:t>
      </w:r>
    </w:p>
    <w:p w14:paraId="018CB62C" w14:textId="74BF4840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c</w:t>
      </w:r>
      <w:r w:rsidRPr="0077529F">
        <w:rPr>
          <w:rFonts w:ascii="Arial" w:hAnsi="Arial" w:cs="Arial"/>
          <w:sz w:val="16"/>
          <w:szCs w:val="16"/>
        </w:rPr>
        <w:t xml:space="preserve"> Sub-cohort 3, 9,324 participants whose plasma glucose was </w:t>
      </w:r>
      <w:r w:rsidR="00112173">
        <w:rPr>
          <w:rFonts w:ascii="Arial" w:hAnsi="Arial" w:cs="Arial"/>
          <w:sz w:val="16"/>
          <w:szCs w:val="16"/>
        </w:rPr>
        <w:t>measured from blood</w:t>
      </w:r>
      <w:r w:rsidR="00112173" w:rsidRPr="0077529F">
        <w:rPr>
          <w:rFonts w:ascii="Arial" w:hAnsi="Arial" w:cs="Arial"/>
          <w:sz w:val="16"/>
          <w:szCs w:val="16"/>
        </w:rPr>
        <w:t xml:space="preserve"> taken </w:t>
      </w:r>
      <w:r w:rsidRPr="0077529F">
        <w:rPr>
          <w:rFonts w:ascii="Arial" w:hAnsi="Arial" w:cs="Arial"/>
          <w:sz w:val="16"/>
          <w:szCs w:val="16"/>
        </w:rPr>
        <w:t xml:space="preserve">with a fasting time </w:t>
      </w:r>
      <w:r w:rsidR="00083888">
        <w:rPr>
          <w:rFonts w:ascii="Arial" w:hAnsi="Arial" w:cs="Arial"/>
          <w:sz w:val="16"/>
          <w:szCs w:val="16"/>
        </w:rPr>
        <w:t xml:space="preserve">of </w:t>
      </w:r>
      <w:r w:rsidRPr="0077529F">
        <w:rPr>
          <w:rFonts w:ascii="Arial" w:hAnsi="Arial" w:cs="Arial"/>
          <w:sz w:val="16"/>
          <w:szCs w:val="16"/>
        </w:rPr>
        <w:t>≥8 h.</w:t>
      </w:r>
    </w:p>
    <w:p w14:paraId="0E3561F8" w14:textId="795DF83F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d</w:t>
      </w:r>
      <w:r w:rsidRPr="0077529F">
        <w:rPr>
          <w:rFonts w:ascii="Arial" w:hAnsi="Arial" w:cs="Arial"/>
          <w:sz w:val="16"/>
          <w:szCs w:val="16"/>
        </w:rPr>
        <w:t xml:space="preserve"> Sub-cohort 4, 3,759 </w:t>
      </w:r>
      <w:r w:rsidR="00112173">
        <w:rPr>
          <w:rFonts w:ascii="Arial" w:hAnsi="Arial" w:cs="Arial"/>
          <w:sz w:val="16"/>
          <w:szCs w:val="16"/>
        </w:rPr>
        <w:t xml:space="preserve">participants whose </w:t>
      </w:r>
      <w:r w:rsidRPr="0077529F">
        <w:rPr>
          <w:rFonts w:ascii="Arial" w:hAnsi="Arial" w:cs="Arial"/>
          <w:sz w:val="16"/>
          <w:szCs w:val="16"/>
        </w:rPr>
        <w:t>plasma glucose</w:t>
      </w:r>
      <w:r w:rsidR="00112173">
        <w:rPr>
          <w:rFonts w:ascii="Arial" w:hAnsi="Arial" w:cs="Arial"/>
          <w:sz w:val="16"/>
          <w:szCs w:val="16"/>
        </w:rPr>
        <w:t xml:space="preserve"> was measured from </w:t>
      </w:r>
      <w:r w:rsidR="00D90028">
        <w:rPr>
          <w:rFonts w:ascii="Arial" w:hAnsi="Arial" w:cs="Arial"/>
          <w:sz w:val="16"/>
          <w:szCs w:val="16"/>
        </w:rPr>
        <w:t>blood taken at 2 h after an oral glucose tolerance</w:t>
      </w:r>
      <w:r w:rsidRPr="0077529F">
        <w:rPr>
          <w:rFonts w:ascii="Arial" w:hAnsi="Arial" w:cs="Arial"/>
          <w:sz w:val="16"/>
          <w:szCs w:val="16"/>
        </w:rPr>
        <w:t xml:space="preserve"> test (OGTT) with 75 g glucose.</w:t>
      </w:r>
    </w:p>
    <w:p w14:paraId="30FC3279" w14:textId="77777777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1: adjusted for age.</w:t>
      </w:r>
    </w:p>
    <w:p w14:paraId="562926F5" w14:textId="77777777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2: adjusted for age, sex, and ethnicity.</w:t>
      </w:r>
    </w:p>
    <w:p w14:paraId="03C862C8" w14:textId="123F17DF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3: adjusted for all the factors in Model 2 plus body mass index, education, poverty-income ratio, survey period, physical activity, alcohol consumption, and smoking status.</w:t>
      </w:r>
    </w:p>
    <w:p w14:paraId="39823F50" w14:textId="76A814A6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4: adjusted for all the factors in Model 3 plus systolic blood pressure, total cholesterol</w:t>
      </w:r>
      <w:r w:rsidR="00083888">
        <w:rPr>
          <w:rFonts w:ascii="Arial" w:hAnsi="Arial" w:cs="Arial"/>
          <w:sz w:val="16"/>
          <w:szCs w:val="16"/>
        </w:rPr>
        <w:t>,</w:t>
      </w:r>
      <w:r w:rsidR="00083888" w:rsidRPr="00083888">
        <w:rPr>
          <w:rFonts w:ascii="Arial" w:hAnsi="Arial" w:cs="Arial"/>
          <w:sz w:val="16"/>
          <w:szCs w:val="16"/>
        </w:rPr>
        <w:t xml:space="preserve"> </w:t>
      </w:r>
      <w:r w:rsidR="00083888" w:rsidRPr="0077529F">
        <w:rPr>
          <w:rFonts w:ascii="Arial" w:hAnsi="Arial" w:cs="Arial"/>
          <w:sz w:val="16"/>
          <w:szCs w:val="16"/>
        </w:rPr>
        <w:t>and high-density lipoprotein</w:t>
      </w:r>
      <w:r w:rsidR="00083888">
        <w:rPr>
          <w:rFonts w:ascii="Arial" w:hAnsi="Arial" w:cs="Arial"/>
          <w:sz w:val="16"/>
          <w:szCs w:val="16"/>
        </w:rPr>
        <w:t xml:space="preserve"> (</w:t>
      </w:r>
      <w:r w:rsidR="00083888" w:rsidRPr="0077529F">
        <w:rPr>
          <w:rFonts w:ascii="Arial" w:hAnsi="Arial" w:cs="Arial"/>
          <w:sz w:val="16"/>
          <w:szCs w:val="16"/>
        </w:rPr>
        <w:t>HDL</w:t>
      </w:r>
      <w:r w:rsidR="00083888">
        <w:rPr>
          <w:rFonts w:ascii="Arial" w:hAnsi="Arial" w:cs="Arial"/>
          <w:sz w:val="16"/>
          <w:szCs w:val="16"/>
        </w:rPr>
        <w:t>)</w:t>
      </w:r>
      <w:r w:rsidR="00083888" w:rsidRPr="0077529F">
        <w:rPr>
          <w:rFonts w:ascii="Arial" w:hAnsi="Arial" w:cs="Arial"/>
          <w:sz w:val="16"/>
          <w:szCs w:val="16"/>
        </w:rPr>
        <w:t xml:space="preserve"> cholesterol</w:t>
      </w:r>
      <w:r w:rsidRPr="0077529F">
        <w:rPr>
          <w:rFonts w:ascii="Arial" w:hAnsi="Arial" w:cs="Arial"/>
          <w:sz w:val="16"/>
          <w:szCs w:val="16"/>
        </w:rPr>
        <w:t xml:space="preserve">. </w:t>
      </w:r>
    </w:p>
    <w:p w14:paraId="54C3C3CB" w14:textId="77777777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 xml:space="preserve">Model 5: adjusted for all the factors in Model 4 plus family history of diabetes. </w:t>
      </w:r>
    </w:p>
    <w:p w14:paraId="753B1384" w14:textId="77777777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Model 6:  adjusted for all the factors in Model 5 plus fasting time.</w:t>
      </w:r>
    </w:p>
    <w:p w14:paraId="0BD209D4" w14:textId="77777777" w:rsidR="00CB47F5" w:rsidRDefault="00CB47F5" w:rsidP="00D25571">
      <w:pPr>
        <w:rPr>
          <w:rFonts w:ascii="Arial" w:hAnsi="Arial" w:cs="Arial"/>
          <w:sz w:val="16"/>
          <w:szCs w:val="16"/>
        </w:rPr>
      </w:pPr>
    </w:p>
    <w:p w14:paraId="590405E1" w14:textId="77777777" w:rsidR="00122DDB" w:rsidRDefault="00122DDB" w:rsidP="00D25571">
      <w:pPr>
        <w:rPr>
          <w:rFonts w:ascii="Arial" w:hAnsi="Arial" w:cs="Arial"/>
          <w:sz w:val="16"/>
          <w:szCs w:val="16"/>
        </w:rPr>
      </w:pPr>
    </w:p>
    <w:p w14:paraId="2C6B6FDE" w14:textId="13510864" w:rsidR="00122DDB" w:rsidRPr="0077529F" w:rsidRDefault="00122DDB" w:rsidP="00D25571">
      <w:pPr>
        <w:rPr>
          <w:rFonts w:ascii="Arial" w:hAnsi="Arial" w:cs="Arial"/>
          <w:sz w:val="16"/>
          <w:szCs w:val="16"/>
        </w:rPr>
        <w:sectPr w:rsidR="00122DDB" w:rsidRPr="0077529F" w:rsidSect="00CB47F5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0D4EB80E" w14:textId="35E7886F" w:rsidR="00CB47F5" w:rsidRPr="00A157CA" w:rsidRDefault="00CB47F5" w:rsidP="00CB47F5">
      <w:pPr>
        <w:spacing w:after="120"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A157CA">
        <w:rPr>
          <w:rFonts w:ascii="Arial" w:hAnsi="Arial" w:cs="Arial"/>
          <w:b/>
          <w:bCs/>
          <w:sz w:val="24"/>
          <w:szCs w:val="24"/>
        </w:rPr>
        <w:lastRenderedPageBreak/>
        <w:t xml:space="preserve">eTable 8. </w:t>
      </w:r>
      <w:r w:rsidR="00A44C62" w:rsidRPr="00A44C62">
        <w:rPr>
          <w:rFonts w:ascii="Arial" w:hAnsi="Arial" w:cs="Arial"/>
          <w:b/>
          <w:bCs/>
          <w:sz w:val="24"/>
          <w:szCs w:val="24"/>
        </w:rPr>
        <w:t>PG</w:t>
      </w:r>
      <w:r w:rsidR="00A44C62" w:rsidRPr="00A44C62">
        <w:rPr>
          <w:rFonts w:ascii="Arial" w:hAnsi="Arial" w:cs="Arial"/>
          <w:b/>
          <w:bCs/>
          <w:sz w:val="24"/>
          <w:szCs w:val="24"/>
          <w:vertAlign w:val="subscript"/>
        </w:rPr>
        <w:t>fasting</w:t>
      </w:r>
      <w:r w:rsidR="00A44C62" w:rsidRPr="00A44C62">
        <w:rPr>
          <w:rFonts w:ascii="Arial" w:hAnsi="Arial" w:cs="Arial"/>
          <w:b/>
          <w:bCs/>
          <w:sz w:val="24"/>
          <w:szCs w:val="24"/>
        </w:rPr>
        <w:t xml:space="preserve"> </w:t>
      </w:r>
      <w:r w:rsidRPr="00A157CA">
        <w:rPr>
          <w:rFonts w:ascii="Arial" w:hAnsi="Arial" w:cs="Arial"/>
          <w:b/>
          <w:bCs/>
          <w:sz w:val="24"/>
          <w:szCs w:val="24"/>
        </w:rPr>
        <w:t>and PPG</w:t>
      </w:r>
      <w:r w:rsidRPr="00A157CA">
        <w:rPr>
          <w:rFonts w:ascii="Arial" w:hAnsi="Arial" w:cs="Arial"/>
          <w:b/>
          <w:bCs/>
          <w:sz w:val="24"/>
          <w:szCs w:val="24"/>
          <w:vertAlign w:val="subscript"/>
        </w:rPr>
        <w:t>4-7.9h</w:t>
      </w:r>
      <w:r w:rsidRPr="00A157CA">
        <w:rPr>
          <w:rFonts w:ascii="Arial" w:hAnsi="Arial" w:cs="Arial"/>
          <w:b/>
          <w:bCs/>
          <w:sz w:val="24"/>
          <w:szCs w:val="24"/>
        </w:rPr>
        <w:t xml:space="preserve"> in patients with type 2 diabetes</w:t>
      </w:r>
      <w:r w:rsidR="008C6E17" w:rsidRPr="00A157CA">
        <w:rPr>
          <w:rFonts w:ascii="Arial" w:hAnsi="Arial" w:cs="Arial"/>
          <w:b/>
          <w:bCs/>
          <w:sz w:val="24"/>
          <w:szCs w:val="24"/>
        </w:rPr>
        <w:t xml:space="preserve"> with relatively good diabetic control</w:t>
      </w:r>
      <w:r w:rsidR="000443D3">
        <w:rPr>
          <w:rFonts w:ascii="Arial" w:hAnsi="Arial" w:cs="Arial"/>
          <w:b/>
          <w:bCs/>
          <w:sz w:val="20"/>
          <w:szCs w:val="20"/>
        </w:rPr>
        <w:t>.</w:t>
      </w:r>
    </w:p>
    <w:tbl>
      <w:tblPr>
        <w:tblStyle w:val="TableGrid"/>
        <w:tblW w:w="8777" w:type="dxa"/>
        <w:tblLook w:val="04A0" w:firstRow="1" w:lastRow="0" w:firstColumn="1" w:lastColumn="0" w:noHBand="0" w:noVBand="1"/>
      </w:tblPr>
      <w:tblGrid>
        <w:gridCol w:w="1830"/>
        <w:gridCol w:w="1316"/>
        <w:gridCol w:w="960"/>
        <w:gridCol w:w="1573"/>
        <w:gridCol w:w="1267"/>
        <w:gridCol w:w="1831"/>
      </w:tblGrid>
      <w:tr w:rsidR="0077529F" w:rsidRPr="00EF64C4" w14:paraId="6CCE4D59" w14:textId="77777777" w:rsidTr="00A44C62">
        <w:trPr>
          <w:trHeight w:val="700"/>
        </w:trPr>
        <w:tc>
          <w:tcPr>
            <w:tcW w:w="1830" w:type="dxa"/>
          </w:tcPr>
          <w:p w14:paraId="1FF79C2C" w14:textId="77777777" w:rsidR="00CB47F5" w:rsidRPr="00EF64C4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Study</w:t>
            </w:r>
          </w:p>
        </w:tc>
        <w:tc>
          <w:tcPr>
            <w:tcW w:w="1316" w:type="dxa"/>
          </w:tcPr>
          <w:p w14:paraId="792F0877" w14:textId="77777777" w:rsidR="00CB47F5" w:rsidRPr="00A44C62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Patients</w:t>
            </w:r>
          </w:p>
        </w:tc>
        <w:tc>
          <w:tcPr>
            <w:tcW w:w="960" w:type="dxa"/>
          </w:tcPr>
          <w:p w14:paraId="1C64BE2F" w14:textId="77777777" w:rsidR="00CB47F5" w:rsidRPr="00A44C62" w:rsidRDefault="00CB47F5" w:rsidP="00A44C6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N</w:t>
            </w:r>
          </w:p>
        </w:tc>
        <w:tc>
          <w:tcPr>
            <w:tcW w:w="1573" w:type="dxa"/>
          </w:tcPr>
          <w:p w14:paraId="5FE0DBC7" w14:textId="2F92B82E" w:rsidR="00CB47F5" w:rsidRPr="00A44C62" w:rsidRDefault="00A44C62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PG</w:t>
            </w:r>
            <w:r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fasting</w:t>
            </w:r>
            <w:r w:rsidR="00CB47F5" w:rsidRPr="00A44C62">
              <w:rPr>
                <w:rFonts w:ascii="Arial" w:hAnsi="Arial" w:cs="Arial"/>
                <w:sz w:val="20"/>
                <w:szCs w:val="20"/>
              </w:rPr>
              <w:t>, mg/dL</w:t>
            </w:r>
          </w:p>
        </w:tc>
        <w:tc>
          <w:tcPr>
            <w:tcW w:w="1267" w:type="dxa"/>
          </w:tcPr>
          <w:p w14:paraId="505C3ECE" w14:textId="3159D67F" w:rsidR="00CB47F5" w:rsidRPr="00A44C62" w:rsidRDefault="00CB47F5" w:rsidP="00A44C6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PPG</w:t>
            </w:r>
            <w:r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4-7.9h</w:t>
            </w:r>
            <w:r w:rsidRPr="00A44C62">
              <w:rPr>
                <w:rFonts w:ascii="Arial" w:hAnsi="Arial" w:cs="Arial"/>
                <w:sz w:val="20"/>
                <w:szCs w:val="20"/>
              </w:rPr>
              <w:t>, mg</w:t>
            </w:r>
            <w:r w:rsidR="00A44C62">
              <w:rPr>
                <w:rFonts w:ascii="Arial" w:hAnsi="Arial" w:cs="Arial"/>
                <w:sz w:val="20"/>
                <w:szCs w:val="20"/>
              </w:rPr>
              <w:t>/dL</w:t>
            </w:r>
          </w:p>
        </w:tc>
        <w:tc>
          <w:tcPr>
            <w:tcW w:w="1831" w:type="dxa"/>
          </w:tcPr>
          <w:p w14:paraId="7DE232AF" w14:textId="77777777" w:rsidR="00CB47F5" w:rsidRPr="00A44C62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 xml:space="preserve">Difference </w:t>
            </w:r>
          </w:p>
          <w:p w14:paraId="69BF5936" w14:textId="1B8CDDA2" w:rsidR="00CB47F5" w:rsidRPr="00A44C62" w:rsidRDefault="00CB47F5" w:rsidP="00DE2A8B">
            <w:pPr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(</w:t>
            </w:r>
            <w:r w:rsidR="00A44C62" w:rsidRPr="00A44C62">
              <w:rPr>
                <w:rFonts w:ascii="Arial" w:hAnsi="Arial" w:cs="Arial"/>
                <w:sz w:val="20"/>
                <w:szCs w:val="20"/>
              </w:rPr>
              <w:t>PG</w:t>
            </w:r>
            <w:r w:rsidR="00A44C62"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fasting</w:t>
            </w:r>
            <w:r w:rsidR="00A44C62" w:rsidRPr="00A44C62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44C62">
              <w:rPr>
                <w:rFonts w:ascii="Arial" w:hAnsi="Arial" w:cs="Arial"/>
                <w:sz w:val="20"/>
                <w:szCs w:val="20"/>
              </w:rPr>
              <w:t>- PPG</w:t>
            </w:r>
            <w:r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4-7.9h</w:t>
            </w:r>
            <w:r w:rsidRPr="00A44C62">
              <w:rPr>
                <w:rFonts w:ascii="Arial" w:hAnsi="Arial" w:cs="Arial"/>
                <w:sz w:val="20"/>
                <w:szCs w:val="20"/>
              </w:rPr>
              <w:t>), mg/dL</w:t>
            </w:r>
          </w:p>
        </w:tc>
      </w:tr>
      <w:tr w:rsidR="0077529F" w:rsidRPr="00EF64C4" w14:paraId="4870E1B7" w14:textId="77777777" w:rsidTr="00A44C62">
        <w:tc>
          <w:tcPr>
            <w:tcW w:w="1830" w:type="dxa"/>
          </w:tcPr>
          <w:p w14:paraId="417A3C47" w14:textId="7D30F73D" w:rsidR="00CB47F5" w:rsidRPr="00EF64C4" w:rsidRDefault="00CB47F5" w:rsidP="00DE2A8B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Avignon et al</w:t>
            </w:r>
            <w:r w:rsidR="005C1A99">
              <w:t xml:space="preserve"> </w: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6173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vignon&lt;/Author&gt;&lt;Year&gt;1997&lt;/Year&gt;&lt;RecNum&gt;8334&lt;/RecNum&gt;&lt;DisplayText&gt;&lt;style face="superscript"&gt;4&lt;/style&gt;&lt;/DisplayText&gt;&lt;record&gt;&lt;rec-number&gt;8334&lt;/rec-number&gt;&lt;foreign-keys&gt;&lt;key app="EN" db-id="wftf2vprn9eevnea555pvee9pp09spz555vr" timestamp="1676280393"&gt;8334&lt;/key&gt;&lt;/foreign-keys&gt;&lt;ref-type name="Journal Article"&gt;17&lt;/ref-type&gt;&lt;contributors&gt;&lt;authors&gt;&lt;author&gt;Avignon, A.&lt;/author&gt;&lt;author&gt;Radauceanu, A.&lt;/author&gt;&lt;author&gt;Monnier, L.&lt;/author&gt;&lt;/authors&gt;&lt;/contributors&gt;&lt;auth-address&gt;University Hospital of Montpellier, Department of Metabolism, Lapeyronie Hospital, France.&lt;/auth-address&gt;&lt;titles&gt;&lt;title&gt;Nonfasting plasma glucose is a better marker of diabetic control than fasting plasma glucose in type 2 diabetes&lt;/title&gt;&lt;secondary-title&gt;Diabetes Care&lt;/secondary-title&gt;&lt;/titles&gt;&lt;periodical&gt;&lt;full-title&gt;Diabetes Care&lt;/full-title&gt;&lt;/periodical&gt;&lt;pages&gt;1822-6&lt;/pages&gt;&lt;volume&gt;20&lt;/volume&gt;&lt;number&gt;12&lt;/number&gt;&lt;edition&gt;1997/12/24&lt;/edition&gt;&lt;keywords&gt;&lt;keyword&gt;Adult&lt;/keyword&gt;&lt;keyword&gt;Aged&lt;/keyword&gt;&lt;keyword&gt;Biomarkers/blood&lt;/keyword&gt;&lt;keyword&gt;Blood Glucose/*analysis/*metabolism&lt;/keyword&gt;&lt;keyword&gt;Circadian Rhythm&lt;/keyword&gt;&lt;keyword&gt;Diabetes Mellitus, Type 2/*blood/metabolism&lt;/keyword&gt;&lt;keyword&gt;Fasting/blood/metabolism&lt;/keyword&gt;&lt;keyword&gt;Female&lt;/keyword&gt;&lt;keyword&gt;Glycated Hemoglobin/analysis/*metabolism&lt;/keyword&gt;&lt;keyword&gt;Humans&lt;/keyword&gt;&lt;keyword&gt;Linear Models&lt;/keyword&gt;&lt;keyword&gt;Male&lt;/keyword&gt;&lt;keyword&gt;Middle Aged&lt;/keyword&gt;&lt;keyword&gt;Postprandial Period&lt;/keyword&gt;&lt;keyword&gt;Predictive Value of Tests&lt;/keyword&gt;&lt;keyword&gt;Sensitivity and Specificity&lt;/keyword&gt;&lt;/keywords&gt;&lt;dates&gt;&lt;year&gt;1997&lt;/year&gt;&lt;pub-dates&gt;&lt;date&gt;Dec&lt;/date&gt;&lt;/pub-dates&gt;&lt;/dates&gt;&lt;isbn&gt;0149-5992 (Print)&amp;#xD;0149-5992&lt;/isbn&gt;&lt;accession-num&gt;9405900&lt;/accession-num&gt;&lt;urls&gt;&lt;/urls&gt;&lt;electronic-resource-num&gt;10.2337/diacare.20.12.1822&lt;/electronic-resource-num&gt;&lt;remote-database-provider&gt;NLM&lt;/remote-database-provider&gt;&lt;language&gt;eng&lt;/language&gt;&lt;/record&gt;&lt;/Cite&gt;&lt;/EndNote&gt;</w:instrTex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61733" w:rsidRPr="00161733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</w: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16" w:type="dxa"/>
          </w:tcPr>
          <w:p w14:paraId="09674DD5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 xml:space="preserve">T2D with </w:t>
            </w:r>
            <w:proofErr w:type="spellStart"/>
            <w:r w:rsidRPr="00A44C62">
              <w:rPr>
                <w:rFonts w:ascii="Arial" w:hAnsi="Arial" w:cs="Arial"/>
                <w:sz w:val="20"/>
                <w:szCs w:val="20"/>
              </w:rPr>
              <w:t>HbA</w:t>
            </w:r>
            <w:r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lc</w:t>
            </w:r>
            <w:proofErr w:type="spellEnd"/>
            <w:r w:rsidRPr="00A44C62">
              <w:rPr>
                <w:rFonts w:ascii="Arial" w:hAnsi="Arial" w:cs="Arial"/>
                <w:sz w:val="20"/>
                <w:szCs w:val="20"/>
              </w:rPr>
              <w:t>&lt;7.0%</w:t>
            </w:r>
          </w:p>
        </w:tc>
        <w:tc>
          <w:tcPr>
            <w:tcW w:w="960" w:type="dxa"/>
          </w:tcPr>
          <w:p w14:paraId="5B219648" w14:textId="77777777" w:rsidR="00CB47F5" w:rsidRPr="00A44C62" w:rsidRDefault="00CB47F5" w:rsidP="00A44C62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573" w:type="dxa"/>
          </w:tcPr>
          <w:p w14:paraId="328F20F3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133</w:t>
            </w:r>
          </w:p>
        </w:tc>
        <w:tc>
          <w:tcPr>
            <w:tcW w:w="1267" w:type="dxa"/>
          </w:tcPr>
          <w:p w14:paraId="37EFC71F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 xml:space="preserve">104 </w:t>
            </w:r>
            <w:r w:rsidRPr="00A44C62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31" w:type="dxa"/>
          </w:tcPr>
          <w:p w14:paraId="04B6B6A0" w14:textId="77777777" w:rsidR="00CB47F5" w:rsidRPr="00A44C62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29</w:t>
            </w:r>
          </w:p>
          <w:p w14:paraId="7088BABD" w14:textId="77777777" w:rsidR="00CB47F5" w:rsidRPr="00A44C62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529F" w:rsidRPr="00EF64C4" w14:paraId="1FD587EC" w14:textId="77777777" w:rsidTr="00A44C62">
        <w:tc>
          <w:tcPr>
            <w:tcW w:w="1830" w:type="dxa"/>
          </w:tcPr>
          <w:p w14:paraId="2D900977" w14:textId="6DF038A9" w:rsidR="00CB47F5" w:rsidRPr="00EF64C4" w:rsidRDefault="00CB47F5" w:rsidP="00DE2A8B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Peter et al</w:t>
            </w:r>
            <w:r w:rsidR="005C1A99">
              <w:t xml:space="preserve"> </w: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6173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ter&lt;/Author&gt;&lt;Year&gt;2010&lt;/Year&gt;&lt;RecNum&gt;8302&lt;/RecNum&gt;&lt;DisplayText&gt;&lt;style face="superscript"&gt;5&lt;/style&gt;&lt;/DisplayText&gt;&lt;record&gt;&lt;rec-number&gt;8302&lt;/rec-number&gt;&lt;foreign-keys&gt;&lt;key app="EN" db-id="wftf2vprn9eevnea555pvee9pp09spz555vr" timestamp="1676072749"&gt;8302&lt;/key&gt;&lt;/foreign-keys&gt;&lt;ref-type name="Journal Article"&gt;17&lt;/ref-type&gt;&lt;contributors&gt;&lt;authors&gt;&lt;author&gt;Peter, R.&lt;/author&gt;&lt;author&gt;Dunseath, G.&lt;/author&gt;&lt;author&gt;Luzio, S. D.&lt;/author&gt;&lt;author&gt;Chudleigh, R.&lt;/author&gt;&lt;author&gt;Roy Choudhury, S.&lt;/author&gt;&lt;author&gt;Owens, D. R.&lt;/author&gt;&lt;/authors&gt;&lt;/contributors&gt;&lt;auth-address&gt;Diabetes Research Unit, University Hospital Llandough, Penarth, UK. rajpeter@aol.com&lt;/auth-address&gt;&lt;titles&gt;&lt;title&gt;Daytime variability of postprandial glucose tolerance and pancreatic B-cell function using 12-h profiles in persons with Type 2 diabetes&lt;/title&gt;&lt;secondary-title&gt;Diabet Med&lt;/secondary-title&gt;&lt;/titles&gt;&lt;periodical&gt;&lt;full-title&gt;Diabet Med&lt;/full-title&gt;&lt;/periodical&gt;&lt;pages&gt;266-73&lt;/pages&gt;&lt;volume&gt;27&lt;/volume&gt;&lt;number&gt;3&lt;/number&gt;&lt;edition&gt;2010/06/12&lt;/edition&gt;&lt;keywords&gt;&lt;keyword&gt;Area Under Curve&lt;/keyword&gt;&lt;keyword&gt;Blood Glucose/*metabolism&lt;/keyword&gt;&lt;keyword&gt;*Circadian Rhythm&lt;/keyword&gt;&lt;keyword&gt;Diabetes Mellitus, Type 2/blood/*physiopathology&lt;/keyword&gt;&lt;keyword&gt;Fasting&lt;/keyword&gt;&lt;keyword&gt;Female&lt;/keyword&gt;&lt;keyword&gt;Glucose Tolerance Test&lt;/keyword&gt;&lt;keyword&gt;Glycated Hemoglobin/analysis&lt;/keyword&gt;&lt;keyword&gt;Humans&lt;/keyword&gt;&lt;keyword&gt;Insulin/metabolism&lt;/keyword&gt;&lt;keyword&gt;Insulin Secretion&lt;/keyword&gt;&lt;keyword&gt;Insulin-Secreting Cells/*metabolism&lt;/keyword&gt;&lt;keyword&gt;Male&lt;/keyword&gt;&lt;keyword&gt;Middle Aged&lt;/keyword&gt;&lt;keyword&gt;Postprandial Period/*physiology&lt;/keyword&gt;&lt;keyword&gt;Proinsulin/metabolism&lt;/keyword&gt;&lt;/keywords&gt;&lt;dates&gt;&lt;year&gt;2010&lt;/year&gt;&lt;/dates&gt;&lt;isbn&gt;0742-3071&lt;/isbn&gt;&lt;accession-num&gt;20536488&lt;/accession-num&gt;&lt;urls&gt;&lt;/urls&gt;&lt;electronic-resource-num&gt;10.1111/j.1464-5491.2010.02949.x&lt;/electronic-resource-num&gt;&lt;remote-database-provider&gt;NLM&lt;/remote-database-provider&gt;&lt;language&gt;eng&lt;/language&gt;&lt;/record&gt;&lt;/Cite&gt;&lt;/EndNote&gt;</w:instrTex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61733" w:rsidRPr="00161733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="005C1A9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16" w:type="dxa"/>
          </w:tcPr>
          <w:p w14:paraId="09C7E7DC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eastAsia="HelveticaNeueLTStd-Lt" w:hAnsi="Arial" w:cs="Arial"/>
                <w:sz w:val="20"/>
                <w:szCs w:val="20"/>
              </w:rPr>
              <w:t>T2D</w:t>
            </w:r>
            <w:r w:rsidRPr="00A44C62">
              <w:rPr>
                <w:rFonts w:ascii="Arial" w:hAnsi="Arial" w:cs="Arial"/>
                <w:sz w:val="20"/>
                <w:szCs w:val="20"/>
              </w:rPr>
              <w:t xml:space="preserve"> with HbA</w:t>
            </w:r>
            <w:r w:rsidRPr="00A44C62">
              <w:rPr>
                <w:rFonts w:ascii="Arial" w:hAnsi="Arial" w:cs="Arial"/>
                <w:sz w:val="20"/>
                <w:szCs w:val="20"/>
                <w:vertAlign w:val="subscript"/>
              </w:rPr>
              <w:t>1c</w:t>
            </w:r>
            <w:r w:rsidRPr="00A44C62">
              <w:rPr>
                <w:rFonts w:ascii="Arial" w:hAnsi="Arial" w:cs="Arial"/>
                <w:sz w:val="20"/>
                <w:szCs w:val="20"/>
              </w:rPr>
              <w:t>&lt;7.3%</w:t>
            </w:r>
          </w:p>
        </w:tc>
        <w:tc>
          <w:tcPr>
            <w:tcW w:w="960" w:type="dxa"/>
          </w:tcPr>
          <w:p w14:paraId="55169D4A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573" w:type="dxa"/>
          </w:tcPr>
          <w:p w14:paraId="5F9D0CD4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A44C62">
              <w:rPr>
                <w:rFonts w:ascii="Arial" w:eastAsia="HelveticaNeueLTStd-Lt" w:hAnsi="Arial" w:cs="Arial"/>
                <w:sz w:val="20"/>
                <w:szCs w:val="20"/>
              </w:rPr>
              <w:t>127</w:t>
            </w:r>
          </w:p>
        </w:tc>
        <w:tc>
          <w:tcPr>
            <w:tcW w:w="1267" w:type="dxa"/>
          </w:tcPr>
          <w:p w14:paraId="2701FEE7" w14:textId="77777777" w:rsidR="00CB47F5" w:rsidRPr="00A44C62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eastAsia="HelveticaNeueLTStd-Lt" w:hAnsi="Arial" w:cs="Arial"/>
                <w:sz w:val="20"/>
                <w:szCs w:val="20"/>
              </w:rPr>
              <w:t xml:space="preserve">102 </w:t>
            </w:r>
            <w:r w:rsidRPr="00A44C62">
              <w:rPr>
                <w:rFonts w:ascii="Arial" w:eastAsia="HelveticaNeueLTStd-Lt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831" w:type="dxa"/>
          </w:tcPr>
          <w:p w14:paraId="129CAE40" w14:textId="77777777" w:rsidR="00CB47F5" w:rsidRPr="00A44C62" w:rsidRDefault="00CB47F5" w:rsidP="00DE2A8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4C62">
              <w:rPr>
                <w:rFonts w:ascii="Arial" w:hAnsi="Arial" w:cs="Arial"/>
                <w:sz w:val="20"/>
                <w:szCs w:val="20"/>
              </w:rPr>
              <w:t>25</w:t>
            </w:r>
          </w:p>
        </w:tc>
      </w:tr>
      <w:tr w:rsidR="0077529F" w:rsidRPr="00EF64C4" w14:paraId="260DFB5C" w14:textId="77777777" w:rsidTr="00A44C62">
        <w:tc>
          <w:tcPr>
            <w:tcW w:w="1830" w:type="dxa"/>
          </w:tcPr>
          <w:p w14:paraId="5DCC24D3" w14:textId="77777777" w:rsidR="00CB47F5" w:rsidRPr="00EF64C4" w:rsidRDefault="00CB47F5" w:rsidP="00DE2A8B">
            <w:pPr>
              <w:autoSpaceDE w:val="0"/>
              <w:autoSpaceDN w:val="0"/>
              <w:adjustRightInd w:val="0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EF64C4">
              <w:rPr>
                <w:rFonts w:ascii="Arial" w:eastAsia="HelveticaNeueLTStd-Lt" w:hAnsi="Arial" w:cs="Arial"/>
                <w:sz w:val="20"/>
                <w:szCs w:val="20"/>
              </w:rPr>
              <w:t>Weighted Mean</w:t>
            </w:r>
          </w:p>
        </w:tc>
        <w:tc>
          <w:tcPr>
            <w:tcW w:w="1316" w:type="dxa"/>
          </w:tcPr>
          <w:p w14:paraId="7BADA66A" w14:textId="77777777" w:rsidR="00CB47F5" w:rsidRPr="00EF64C4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4C4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960" w:type="dxa"/>
          </w:tcPr>
          <w:p w14:paraId="4FD622B3" w14:textId="77777777" w:rsidR="00CB47F5" w:rsidRPr="00EF64C4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EF64C4">
              <w:rPr>
                <w:rFonts w:ascii="Arial" w:eastAsia="HelveticaNeueLTStd-Lt" w:hAnsi="Arial" w:cs="Arial"/>
                <w:sz w:val="20"/>
                <w:szCs w:val="20"/>
              </w:rPr>
              <w:t>N/A</w:t>
            </w:r>
          </w:p>
        </w:tc>
        <w:tc>
          <w:tcPr>
            <w:tcW w:w="1573" w:type="dxa"/>
          </w:tcPr>
          <w:p w14:paraId="64FDFFF9" w14:textId="77777777" w:rsidR="00CB47F5" w:rsidRPr="00EF64C4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EF64C4">
              <w:rPr>
                <w:rFonts w:ascii="Arial" w:eastAsia="HelveticaNeueLTStd-Lt" w:hAnsi="Arial" w:cs="Arial"/>
                <w:sz w:val="20"/>
                <w:szCs w:val="20"/>
              </w:rPr>
              <w:t>130.2</w:t>
            </w:r>
          </w:p>
        </w:tc>
        <w:tc>
          <w:tcPr>
            <w:tcW w:w="1267" w:type="dxa"/>
          </w:tcPr>
          <w:p w14:paraId="7F51D037" w14:textId="77777777" w:rsidR="00CB47F5" w:rsidRPr="00EF64C4" w:rsidRDefault="00CB47F5" w:rsidP="00DE2A8B">
            <w:pPr>
              <w:autoSpaceDE w:val="0"/>
              <w:autoSpaceDN w:val="0"/>
              <w:adjustRightInd w:val="0"/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EF64C4">
              <w:rPr>
                <w:rFonts w:ascii="Arial" w:eastAsia="HelveticaNeueLTStd-Lt" w:hAnsi="Arial" w:cs="Arial"/>
                <w:sz w:val="20"/>
                <w:szCs w:val="20"/>
              </w:rPr>
              <w:t>103.1</w:t>
            </w:r>
          </w:p>
        </w:tc>
        <w:tc>
          <w:tcPr>
            <w:tcW w:w="1831" w:type="dxa"/>
          </w:tcPr>
          <w:p w14:paraId="00ADC93E" w14:textId="77777777" w:rsidR="00CB47F5" w:rsidRPr="00EF64C4" w:rsidRDefault="00CB47F5" w:rsidP="00DE2A8B">
            <w:pPr>
              <w:jc w:val="center"/>
              <w:rPr>
                <w:rFonts w:ascii="Arial" w:eastAsia="HelveticaNeueLTStd-Lt" w:hAnsi="Arial" w:cs="Arial"/>
                <w:sz w:val="20"/>
                <w:szCs w:val="20"/>
              </w:rPr>
            </w:pPr>
            <w:r w:rsidRPr="00EF64C4">
              <w:rPr>
                <w:rFonts w:ascii="Arial" w:eastAsia="HelveticaNeueLTStd-Lt" w:hAnsi="Arial" w:cs="Arial"/>
                <w:sz w:val="20"/>
                <w:szCs w:val="20"/>
              </w:rPr>
              <w:t>27.1</w:t>
            </w:r>
          </w:p>
        </w:tc>
      </w:tr>
    </w:tbl>
    <w:p w14:paraId="428013F3" w14:textId="77777777" w:rsidR="00724EED" w:rsidRDefault="00724EED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0170B5DE" w14:textId="7196D541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</w:rPr>
        <w:t>Abbreviations: Hb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>, hemoglobin A</w:t>
      </w:r>
      <w:r w:rsidRPr="0077529F">
        <w:rPr>
          <w:rFonts w:ascii="Arial" w:hAnsi="Arial" w:cs="Arial"/>
          <w:sz w:val="16"/>
          <w:szCs w:val="16"/>
          <w:vertAlign w:val="subscript"/>
        </w:rPr>
        <w:t>1c</w:t>
      </w:r>
      <w:r w:rsidRPr="0077529F">
        <w:rPr>
          <w:rFonts w:ascii="Arial" w:hAnsi="Arial" w:cs="Arial"/>
          <w:sz w:val="16"/>
          <w:szCs w:val="16"/>
        </w:rPr>
        <w:t xml:space="preserve">; </w:t>
      </w:r>
      <w:r w:rsidR="00A44C62" w:rsidRPr="0077529F">
        <w:rPr>
          <w:rFonts w:ascii="Arial" w:hAnsi="Arial" w:cs="Arial"/>
          <w:sz w:val="16"/>
          <w:szCs w:val="16"/>
        </w:rPr>
        <w:t>PG</w:t>
      </w:r>
      <w:r w:rsidR="00A44C62">
        <w:rPr>
          <w:rFonts w:ascii="Arial" w:hAnsi="Arial" w:cs="Arial"/>
          <w:sz w:val="16"/>
          <w:szCs w:val="16"/>
          <w:vertAlign w:val="subscript"/>
        </w:rPr>
        <w:t>fasting</w:t>
      </w:r>
      <w:r w:rsidR="00A44C62" w:rsidRPr="0077529F">
        <w:rPr>
          <w:rFonts w:ascii="Arial" w:hAnsi="Arial" w:cs="Arial"/>
          <w:sz w:val="16"/>
          <w:szCs w:val="16"/>
        </w:rPr>
        <w:t xml:space="preserve">, </w:t>
      </w:r>
      <w:r w:rsidR="00A44C62">
        <w:rPr>
          <w:rFonts w:ascii="Arial" w:hAnsi="Arial" w:cs="Arial"/>
          <w:sz w:val="16"/>
          <w:szCs w:val="16"/>
        </w:rPr>
        <w:t>plasma glucose measured</w:t>
      </w:r>
      <w:r w:rsidR="00A44C62" w:rsidRPr="0077529F">
        <w:rPr>
          <w:rFonts w:ascii="Arial" w:hAnsi="Arial" w:cs="Arial"/>
          <w:sz w:val="16"/>
          <w:szCs w:val="16"/>
        </w:rPr>
        <w:t xml:space="preserve"> </w:t>
      </w:r>
      <w:r w:rsidR="00A44C62">
        <w:rPr>
          <w:rFonts w:ascii="Arial" w:hAnsi="Arial" w:cs="Arial"/>
          <w:sz w:val="16"/>
          <w:szCs w:val="16"/>
        </w:rPr>
        <w:t>from blood taken in a fasting state</w:t>
      </w:r>
      <w:r w:rsidR="00A44C62" w:rsidRPr="0077529F">
        <w:rPr>
          <w:rFonts w:ascii="Arial" w:hAnsi="Arial" w:cs="Arial"/>
          <w:sz w:val="16"/>
          <w:szCs w:val="16"/>
        </w:rPr>
        <w:t xml:space="preserve"> (fasting time ≥8 h);</w:t>
      </w:r>
      <w:r w:rsidR="00A44C62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>PPG</w:t>
      </w:r>
      <w:r w:rsidRPr="0077529F">
        <w:rPr>
          <w:rFonts w:ascii="Arial" w:eastAsiaTheme="minorHAnsi" w:hAnsi="Arial" w:cs="Arial"/>
          <w:sz w:val="16"/>
          <w:szCs w:val="16"/>
          <w:vertAlign w:val="subscript"/>
          <w:lang w:eastAsia="en-US"/>
        </w:rPr>
        <w:t>4-7.9h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>, post</w:t>
      </w:r>
      <w:r w:rsidR="003C4BF8">
        <w:rPr>
          <w:rFonts w:ascii="Arial" w:eastAsiaTheme="minorHAnsi" w:hAnsi="Arial" w:cs="Arial"/>
          <w:sz w:val="16"/>
          <w:szCs w:val="16"/>
          <w:lang w:eastAsia="en-US"/>
        </w:rPr>
        <w:t>prandial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 xml:space="preserve">plasma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glucose 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>measured</w:t>
      </w:r>
      <w:r w:rsidR="008D069F">
        <w:rPr>
          <w:rFonts w:ascii="Arial" w:eastAsiaTheme="minorHAnsi" w:hAnsi="Arial" w:cs="Arial"/>
          <w:sz w:val="16"/>
          <w:szCs w:val="16"/>
          <w:lang w:eastAsia="en-US"/>
        </w:rPr>
        <w:t xml:space="preserve"> from blood taken</w:t>
      </w:r>
      <w:r w:rsidR="008D069F"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 </w:t>
      </w:r>
      <w:r w:rsidRPr="0077529F">
        <w:rPr>
          <w:rFonts w:ascii="Arial" w:eastAsiaTheme="minorHAnsi" w:hAnsi="Arial" w:cs="Arial"/>
          <w:sz w:val="16"/>
          <w:szCs w:val="16"/>
          <w:lang w:eastAsia="en-US"/>
        </w:rPr>
        <w:t xml:space="preserve">between 4 and 7.9 h; </w:t>
      </w:r>
      <w:r w:rsidRPr="0077529F">
        <w:rPr>
          <w:rFonts w:ascii="Arial" w:hAnsi="Arial" w:cs="Arial"/>
          <w:sz w:val="16"/>
          <w:szCs w:val="16"/>
        </w:rPr>
        <w:t>Ref, reference; T2D, type 2 diabetes</w:t>
      </w:r>
      <w:r w:rsidR="00A44C62">
        <w:rPr>
          <w:rFonts w:ascii="Arial" w:eastAsiaTheme="minorHAnsi" w:hAnsi="Arial" w:cs="Arial"/>
          <w:sz w:val="16"/>
          <w:szCs w:val="16"/>
          <w:lang w:eastAsia="en-US"/>
        </w:rPr>
        <w:t>.</w:t>
      </w:r>
    </w:p>
    <w:p w14:paraId="5BFDC287" w14:textId="16CFDC79" w:rsidR="00CB47F5" w:rsidRPr="0077529F" w:rsidRDefault="00CB47F5" w:rsidP="00112173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a</w:t>
      </w:r>
      <w:r w:rsidRPr="0077529F">
        <w:rPr>
          <w:rFonts w:ascii="Arial" w:hAnsi="Arial" w:cs="Arial"/>
          <w:sz w:val="16"/>
          <w:szCs w:val="16"/>
        </w:rPr>
        <w:t xml:space="preserve"> PPG</w:t>
      </w:r>
      <w:r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Pr="0077529F">
        <w:rPr>
          <w:rFonts w:ascii="Arial" w:hAnsi="Arial" w:cs="Arial"/>
          <w:sz w:val="16"/>
          <w:szCs w:val="16"/>
        </w:rPr>
        <w:t xml:space="preserve"> was defined as 5</w:t>
      </w:r>
      <w:r w:rsidR="00112173">
        <w:rPr>
          <w:rFonts w:ascii="Arial" w:hAnsi="Arial" w:cs="Arial"/>
          <w:sz w:val="16"/>
          <w:szCs w:val="16"/>
        </w:rPr>
        <w:t xml:space="preserve"> </w:t>
      </w:r>
      <w:r w:rsidRPr="0077529F">
        <w:rPr>
          <w:rFonts w:ascii="Arial" w:hAnsi="Arial" w:cs="Arial"/>
          <w:sz w:val="16"/>
          <w:szCs w:val="16"/>
        </w:rPr>
        <w:t>h after lunch</w:t>
      </w:r>
      <w:r w:rsidR="00112173">
        <w:rPr>
          <w:rFonts w:ascii="Arial" w:hAnsi="Arial" w:cs="Arial"/>
          <w:sz w:val="16"/>
          <w:szCs w:val="16"/>
        </w:rPr>
        <w:t>.</w:t>
      </w:r>
    </w:p>
    <w:p w14:paraId="311C9212" w14:textId="3F49C2B5" w:rsidR="00CB47F5" w:rsidRPr="0077529F" w:rsidRDefault="00CB47F5" w:rsidP="00112173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77529F">
        <w:rPr>
          <w:rFonts w:ascii="Arial" w:hAnsi="Arial" w:cs="Arial"/>
          <w:sz w:val="16"/>
          <w:szCs w:val="16"/>
          <w:vertAlign w:val="superscript"/>
        </w:rPr>
        <w:t>b</w:t>
      </w:r>
      <w:r w:rsidRPr="0077529F">
        <w:rPr>
          <w:rFonts w:ascii="Arial" w:hAnsi="Arial" w:cs="Arial"/>
          <w:sz w:val="16"/>
          <w:szCs w:val="16"/>
        </w:rPr>
        <w:t xml:space="preserve"> PPG</w:t>
      </w:r>
      <w:r w:rsidRPr="0077529F">
        <w:rPr>
          <w:rFonts w:ascii="Arial" w:hAnsi="Arial" w:cs="Arial"/>
          <w:sz w:val="16"/>
          <w:szCs w:val="16"/>
          <w:vertAlign w:val="subscript"/>
        </w:rPr>
        <w:t>4-7.9h</w:t>
      </w:r>
      <w:r w:rsidRPr="0077529F">
        <w:rPr>
          <w:rFonts w:ascii="Arial" w:hAnsi="Arial" w:cs="Arial"/>
          <w:sz w:val="16"/>
          <w:szCs w:val="16"/>
        </w:rPr>
        <w:t xml:space="preserve"> was defined as </w:t>
      </w:r>
      <w:r w:rsidRPr="0077529F">
        <w:rPr>
          <w:rFonts w:ascii="Arial" w:eastAsia="HelveticaNeueLTStd-Lt" w:hAnsi="Arial" w:cs="Arial"/>
          <w:sz w:val="16"/>
          <w:szCs w:val="16"/>
        </w:rPr>
        <w:t>4</w:t>
      </w:r>
      <w:r w:rsidR="00112173">
        <w:rPr>
          <w:rFonts w:ascii="Arial" w:eastAsia="HelveticaNeueLTStd-Lt" w:hAnsi="Arial" w:cs="Arial"/>
          <w:sz w:val="16"/>
          <w:szCs w:val="16"/>
        </w:rPr>
        <w:t xml:space="preserve"> </w:t>
      </w:r>
      <w:r w:rsidRPr="0077529F">
        <w:rPr>
          <w:rFonts w:ascii="Arial" w:eastAsia="HelveticaNeueLTStd-Lt" w:hAnsi="Arial" w:cs="Arial"/>
          <w:sz w:val="16"/>
          <w:szCs w:val="16"/>
        </w:rPr>
        <w:t xml:space="preserve">h after </w:t>
      </w:r>
      <w:r w:rsidRPr="0077529F">
        <w:rPr>
          <w:rFonts w:ascii="Arial" w:hAnsi="Arial" w:cs="Arial"/>
          <w:sz w:val="16"/>
          <w:szCs w:val="16"/>
        </w:rPr>
        <w:t xml:space="preserve">breakfast, </w:t>
      </w:r>
      <w:proofErr w:type="gramStart"/>
      <w:r w:rsidRPr="0077529F">
        <w:rPr>
          <w:rFonts w:ascii="Arial" w:eastAsia="HelveticaNeueLTStd-Lt" w:hAnsi="Arial" w:cs="Arial"/>
          <w:sz w:val="16"/>
          <w:szCs w:val="16"/>
        </w:rPr>
        <w:t>lunch</w:t>
      </w:r>
      <w:proofErr w:type="gramEnd"/>
      <w:r w:rsidRPr="0077529F">
        <w:rPr>
          <w:rFonts w:ascii="Arial" w:eastAsia="HelveticaNeueLTStd-Lt" w:hAnsi="Arial" w:cs="Arial"/>
          <w:sz w:val="16"/>
          <w:szCs w:val="16"/>
        </w:rPr>
        <w:t xml:space="preserve"> and dinner</w:t>
      </w:r>
      <w:r w:rsidR="00112173">
        <w:rPr>
          <w:rFonts w:ascii="Arial" w:eastAsia="HelveticaNeueLTStd-Lt" w:hAnsi="Arial" w:cs="Arial"/>
          <w:sz w:val="16"/>
          <w:szCs w:val="16"/>
        </w:rPr>
        <w:t>.</w:t>
      </w:r>
    </w:p>
    <w:p w14:paraId="301C7BC8" w14:textId="77777777" w:rsidR="00CB47F5" w:rsidRPr="0077529F" w:rsidRDefault="00CB47F5" w:rsidP="00CB47F5">
      <w:pPr>
        <w:rPr>
          <w:rFonts w:ascii="Arial" w:hAnsi="Arial" w:cs="Arial"/>
          <w:sz w:val="20"/>
          <w:szCs w:val="20"/>
        </w:rPr>
      </w:pPr>
    </w:p>
    <w:p w14:paraId="4FC566D2" w14:textId="77777777" w:rsidR="00CB47F5" w:rsidRPr="0077529F" w:rsidRDefault="00CB47F5" w:rsidP="00CB47F5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14:paraId="5761A105" w14:textId="77777777" w:rsidR="00CB47F5" w:rsidRPr="0077529F" w:rsidRDefault="00CB47F5" w:rsidP="00CB47F5">
      <w:pPr>
        <w:autoSpaceDE w:val="0"/>
        <w:autoSpaceDN w:val="0"/>
        <w:adjustRightInd w:val="0"/>
        <w:spacing w:before="120" w:after="120" w:line="360" w:lineRule="auto"/>
        <w:jc w:val="both"/>
        <w:rPr>
          <w:rFonts w:ascii="Arial" w:hAnsi="Arial" w:cs="Arial"/>
          <w:sz w:val="16"/>
          <w:szCs w:val="16"/>
        </w:rPr>
      </w:pPr>
    </w:p>
    <w:p w14:paraId="0A2649BA" w14:textId="576B10E3" w:rsidR="00D25571" w:rsidRPr="0077529F" w:rsidRDefault="00D25571" w:rsidP="00D25571">
      <w:pPr>
        <w:rPr>
          <w:rFonts w:ascii="Arial" w:hAnsi="Arial" w:cs="Arial"/>
          <w:sz w:val="16"/>
          <w:szCs w:val="16"/>
        </w:rPr>
      </w:pPr>
    </w:p>
    <w:p w14:paraId="7C84227E" w14:textId="77777777" w:rsidR="00161733" w:rsidRDefault="00161733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4BF1F571" w14:textId="0DAB37B0" w:rsidR="005C1A99" w:rsidRPr="00A157CA" w:rsidRDefault="00A157CA" w:rsidP="00D25571">
      <w:pPr>
        <w:rPr>
          <w:rFonts w:ascii="Arial" w:hAnsi="Arial" w:cs="Arial"/>
          <w:b/>
          <w:bCs/>
          <w:sz w:val="24"/>
          <w:szCs w:val="24"/>
        </w:rPr>
      </w:pPr>
      <w:proofErr w:type="spellStart"/>
      <w:r>
        <w:rPr>
          <w:rFonts w:ascii="Arial" w:hAnsi="Arial" w:cs="Arial"/>
          <w:b/>
          <w:bCs/>
          <w:sz w:val="24"/>
          <w:szCs w:val="24"/>
        </w:rPr>
        <w:lastRenderedPageBreak/>
        <w:t>e</w:t>
      </w:r>
      <w:r w:rsidR="005C1A99" w:rsidRPr="00A157CA">
        <w:rPr>
          <w:rFonts w:ascii="Arial" w:hAnsi="Arial" w:cs="Arial"/>
          <w:b/>
          <w:bCs/>
          <w:sz w:val="24"/>
          <w:szCs w:val="24"/>
        </w:rPr>
        <w:t>References</w:t>
      </w:r>
      <w:proofErr w:type="spellEnd"/>
    </w:p>
    <w:p w14:paraId="6F937599" w14:textId="77777777" w:rsidR="005C1A99" w:rsidRDefault="005C1A99" w:rsidP="00D25571">
      <w:pPr>
        <w:rPr>
          <w:rFonts w:ascii="Arial" w:hAnsi="Arial" w:cs="Arial"/>
          <w:b/>
          <w:bCs/>
          <w:sz w:val="16"/>
          <w:szCs w:val="16"/>
        </w:rPr>
      </w:pPr>
    </w:p>
    <w:p w14:paraId="3B166DB8" w14:textId="77777777" w:rsidR="00161733" w:rsidRPr="00161733" w:rsidRDefault="005C1A99" w:rsidP="00161733">
      <w:pPr>
        <w:pStyle w:val="EndNoteBibliography"/>
        <w:spacing w:after="0"/>
        <w:ind w:left="426" w:hanging="426"/>
      </w:pPr>
      <w:r>
        <w:rPr>
          <w:rFonts w:ascii="Arial" w:hAnsi="Arial" w:cs="Arial"/>
          <w:b/>
          <w:bCs/>
          <w:sz w:val="16"/>
          <w:szCs w:val="16"/>
        </w:rPr>
        <w:fldChar w:fldCharType="begin"/>
      </w:r>
      <w:r>
        <w:rPr>
          <w:rFonts w:ascii="Arial" w:hAnsi="Arial" w:cs="Arial"/>
          <w:b/>
          <w:bCs/>
          <w:sz w:val="16"/>
          <w:szCs w:val="16"/>
        </w:rPr>
        <w:instrText xml:space="preserve"> ADDIN EN.REFLIST </w:instrText>
      </w:r>
      <w:r>
        <w:rPr>
          <w:rFonts w:ascii="Arial" w:hAnsi="Arial" w:cs="Arial"/>
          <w:b/>
          <w:bCs/>
          <w:sz w:val="16"/>
          <w:szCs w:val="16"/>
        </w:rPr>
        <w:fldChar w:fldCharType="separate"/>
      </w:r>
      <w:r w:rsidR="00161733" w:rsidRPr="00161733">
        <w:t>1.</w:t>
      </w:r>
      <w:r w:rsidR="00161733" w:rsidRPr="00161733">
        <w:tab/>
        <w:t xml:space="preserve">Eichenlaub MM, Khovanova NA, Gannon MC, Nuttall FQ, Hattersley JG. A Glucose-Only Model to Extract Physiological Information from Postprandial Glucose Profiles in Subjects with Normal Glucose Tolerance. </w:t>
      </w:r>
      <w:r w:rsidR="00161733" w:rsidRPr="00161733">
        <w:rPr>
          <w:i/>
        </w:rPr>
        <w:t>J Diabetes Sci Technol</w:t>
      </w:r>
      <w:r w:rsidR="00161733" w:rsidRPr="00161733">
        <w:t>. 2022;16(6):1532-1540. doi:10.1177/19322968211026978</w:t>
      </w:r>
    </w:p>
    <w:p w14:paraId="3C5ADA1F" w14:textId="77777777" w:rsidR="00161733" w:rsidRPr="00161733" w:rsidRDefault="00161733" w:rsidP="00161733">
      <w:pPr>
        <w:pStyle w:val="EndNoteBibliography"/>
        <w:spacing w:after="0"/>
        <w:ind w:left="426" w:hanging="426"/>
      </w:pPr>
      <w:r w:rsidRPr="00161733">
        <w:t>2.</w:t>
      </w:r>
      <w:r w:rsidRPr="00161733">
        <w:tab/>
        <w:t xml:space="preserve">American Diabetes Association. 2. Classification and Diagnosis of Diabetes: Standards of Medical Care in Diabetes—2021. </w:t>
      </w:r>
      <w:r w:rsidRPr="00161733">
        <w:rPr>
          <w:i/>
        </w:rPr>
        <w:t>Diabetes Care</w:t>
      </w:r>
      <w:r w:rsidRPr="00161733">
        <w:t>. 2021;44(Supplement 1):S15-S33. doi:10.2337/dc21-S002</w:t>
      </w:r>
    </w:p>
    <w:p w14:paraId="2C1C0555" w14:textId="77777777" w:rsidR="00161733" w:rsidRPr="00161733" w:rsidRDefault="00161733" w:rsidP="00161733">
      <w:pPr>
        <w:pStyle w:val="EndNoteBibliography"/>
        <w:spacing w:after="0"/>
        <w:ind w:left="426" w:hanging="426"/>
      </w:pPr>
      <w:r w:rsidRPr="00161733">
        <w:t>3.</w:t>
      </w:r>
      <w:r w:rsidRPr="00161733">
        <w:tab/>
        <w:t xml:space="preserve">Diagnosis TECot, Mellitus CoD. Report of the Expert Committee on the Diagnosis and Classification of Diabetes Mellitus. </w:t>
      </w:r>
      <w:r w:rsidRPr="00161733">
        <w:rPr>
          <w:i/>
        </w:rPr>
        <w:t>Diabetes Care</w:t>
      </w:r>
      <w:r w:rsidRPr="00161733">
        <w:t>. 1997;20(7):1183-1197. doi:10.2337/diacare.20.7.1183</w:t>
      </w:r>
    </w:p>
    <w:p w14:paraId="2B389C87" w14:textId="77777777" w:rsidR="00161733" w:rsidRPr="00161733" w:rsidRDefault="00161733" w:rsidP="00161733">
      <w:pPr>
        <w:pStyle w:val="EndNoteBibliography"/>
        <w:spacing w:after="0"/>
        <w:ind w:left="426" w:hanging="426"/>
      </w:pPr>
      <w:r w:rsidRPr="00161733">
        <w:t>4.</w:t>
      </w:r>
      <w:r w:rsidRPr="00161733">
        <w:tab/>
        <w:t xml:space="preserve">Avignon A, Radauceanu A, Monnier L. Nonfasting plasma glucose is a better marker of diabetic control than fasting plasma glucose in type 2 diabetes. </w:t>
      </w:r>
      <w:r w:rsidRPr="00161733">
        <w:rPr>
          <w:i/>
        </w:rPr>
        <w:t>Diabetes Care</w:t>
      </w:r>
      <w:r w:rsidRPr="00161733">
        <w:t>. 1997;20(12):1822-6. doi:10.2337/diacare.20.12.1822</w:t>
      </w:r>
    </w:p>
    <w:p w14:paraId="38796C32" w14:textId="77777777" w:rsidR="00161733" w:rsidRPr="00161733" w:rsidRDefault="00161733" w:rsidP="00161733">
      <w:pPr>
        <w:pStyle w:val="EndNoteBibliography"/>
        <w:ind w:left="426" w:hanging="426"/>
      </w:pPr>
      <w:r w:rsidRPr="00161733">
        <w:t>5.</w:t>
      </w:r>
      <w:r w:rsidRPr="00161733">
        <w:tab/>
        <w:t xml:space="preserve">Peter R, Dunseath G, Luzio SD, Chudleigh R, Roy Choudhury S, Owens DR. Daytime variability of postprandial glucose tolerance and pancreatic B-cell function using 12-h profiles in persons with Type 2 diabetes. </w:t>
      </w:r>
      <w:r w:rsidRPr="00161733">
        <w:rPr>
          <w:i/>
        </w:rPr>
        <w:t>Diabet Med</w:t>
      </w:r>
      <w:r w:rsidRPr="00161733">
        <w:t>. 2010;27(3):266-73. doi:10.1111/j.1464-5491.2010.02949.x</w:t>
      </w:r>
    </w:p>
    <w:p w14:paraId="79E71C3D" w14:textId="797C814D" w:rsidR="00D25571" w:rsidRPr="0077529F" w:rsidRDefault="005C1A99" w:rsidP="00161733">
      <w:pPr>
        <w:ind w:left="426" w:hanging="426"/>
        <w:rPr>
          <w:rFonts w:ascii="Arial" w:hAnsi="Arial" w:cs="Arial"/>
          <w:b/>
          <w:bCs/>
          <w:sz w:val="16"/>
          <w:szCs w:val="16"/>
        </w:rPr>
      </w:pPr>
      <w:r>
        <w:rPr>
          <w:rFonts w:ascii="Arial" w:hAnsi="Arial" w:cs="Arial"/>
          <w:b/>
          <w:bCs/>
          <w:sz w:val="16"/>
          <w:szCs w:val="16"/>
        </w:rPr>
        <w:fldChar w:fldCharType="end"/>
      </w:r>
    </w:p>
    <w:sectPr w:rsidR="00D25571" w:rsidRPr="0077529F" w:rsidSect="0076516B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484412" w14:textId="77777777" w:rsidR="00786C15" w:rsidRDefault="00786C15" w:rsidP="003B6EAC">
      <w:pPr>
        <w:spacing w:after="0" w:line="240" w:lineRule="auto"/>
      </w:pPr>
      <w:r>
        <w:separator/>
      </w:r>
    </w:p>
  </w:endnote>
  <w:endnote w:type="continuationSeparator" w:id="0">
    <w:p w14:paraId="00321042" w14:textId="77777777" w:rsidR="00786C15" w:rsidRDefault="00786C15" w:rsidP="003B6E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NeueLTStd-Lt">
    <w:altName w:val="Yu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773023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67EFE9" w14:textId="77777777" w:rsidR="00ED48FB" w:rsidRDefault="00ED48F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66B8E91" w14:textId="77777777" w:rsidR="00ED48FB" w:rsidRDefault="00ED48F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5BE0D4" w14:textId="77777777" w:rsidR="00786C15" w:rsidRDefault="00786C15" w:rsidP="003B6EAC">
      <w:pPr>
        <w:spacing w:after="0" w:line="240" w:lineRule="auto"/>
      </w:pPr>
      <w:r>
        <w:separator/>
      </w:r>
    </w:p>
  </w:footnote>
  <w:footnote w:type="continuationSeparator" w:id="0">
    <w:p w14:paraId="0343984F" w14:textId="77777777" w:rsidR="00786C15" w:rsidRDefault="00786C15" w:rsidP="003B6E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DB2148"/>
    <w:multiLevelType w:val="multilevel"/>
    <w:tmpl w:val="04129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6194DEE"/>
    <w:multiLevelType w:val="multilevel"/>
    <w:tmpl w:val="E11232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14F59E4"/>
    <w:multiLevelType w:val="multilevel"/>
    <w:tmpl w:val="8D86BD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0C0440E"/>
    <w:multiLevelType w:val="multilevel"/>
    <w:tmpl w:val="2ABCEA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D4479A2"/>
    <w:multiLevelType w:val="multilevel"/>
    <w:tmpl w:val="038EDE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91870650">
    <w:abstractNumId w:val="1"/>
  </w:num>
  <w:num w:numId="2" w16cid:durableId="1615331963">
    <w:abstractNumId w:val="3"/>
  </w:num>
  <w:num w:numId="3" w16cid:durableId="1580793935">
    <w:abstractNumId w:val="2"/>
  </w:num>
  <w:num w:numId="4" w16cid:durableId="744181574">
    <w:abstractNumId w:val="0"/>
  </w:num>
  <w:num w:numId="5" w16cid:durableId="8114796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AwMDQxNDK1MDI2tjRT0lEKTi0uzszPAykwNakFAJw/8PE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tf2vprn9eevnea555pvee9pp09spz555vr&quot;&gt;Final Yutang Library-Converted - 20230713&lt;record-ids&gt;&lt;item&gt;7158&lt;/item&gt;&lt;item&gt;7231&lt;/item&gt;&lt;item&gt;8253&lt;/item&gt;&lt;item&gt;8302&lt;/item&gt;&lt;item&gt;8334&lt;/item&gt;&lt;/record-ids&gt;&lt;/item&gt;&lt;/Libraries&gt;"/>
  </w:docVars>
  <w:rsids>
    <w:rsidRoot w:val="00D430F0"/>
    <w:rsid w:val="00000EF6"/>
    <w:rsid w:val="000011FF"/>
    <w:rsid w:val="0000416E"/>
    <w:rsid w:val="00004812"/>
    <w:rsid w:val="0000497C"/>
    <w:rsid w:val="00004FF1"/>
    <w:rsid w:val="000054B0"/>
    <w:rsid w:val="00006B8D"/>
    <w:rsid w:val="00006DF5"/>
    <w:rsid w:val="0000743B"/>
    <w:rsid w:val="0000770C"/>
    <w:rsid w:val="000102EC"/>
    <w:rsid w:val="0001141A"/>
    <w:rsid w:val="00012B50"/>
    <w:rsid w:val="000140CA"/>
    <w:rsid w:val="00015197"/>
    <w:rsid w:val="00016C68"/>
    <w:rsid w:val="000175AB"/>
    <w:rsid w:val="00022341"/>
    <w:rsid w:val="00024296"/>
    <w:rsid w:val="000262A8"/>
    <w:rsid w:val="000276EC"/>
    <w:rsid w:val="00030571"/>
    <w:rsid w:val="000316EA"/>
    <w:rsid w:val="000320AC"/>
    <w:rsid w:val="000343D7"/>
    <w:rsid w:val="0003637B"/>
    <w:rsid w:val="00036A50"/>
    <w:rsid w:val="00040FB3"/>
    <w:rsid w:val="00042118"/>
    <w:rsid w:val="00043E93"/>
    <w:rsid w:val="000443D3"/>
    <w:rsid w:val="00045891"/>
    <w:rsid w:val="00046931"/>
    <w:rsid w:val="0005362A"/>
    <w:rsid w:val="00055B9D"/>
    <w:rsid w:val="00056713"/>
    <w:rsid w:val="0006052B"/>
    <w:rsid w:val="00061500"/>
    <w:rsid w:val="000674A8"/>
    <w:rsid w:val="0006774F"/>
    <w:rsid w:val="0007241A"/>
    <w:rsid w:val="00073C24"/>
    <w:rsid w:val="00077BA0"/>
    <w:rsid w:val="00077FD2"/>
    <w:rsid w:val="00081393"/>
    <w:rsid w:val="0008197E"/>
    <w:rsid w:val="000828CE"/>
    <w:rsid w:val="00082A33"/>
    <w:rsid w:val="00083888"/>
    <w:rsid w:val="00083DFD"/>
    <w:rsid w:val="00085001"/>
    <w:rsid w:val="000856B6"/>
    <w:rsid w:val="000859E8"/>
    <w:rsid w:val="00087432"/>
    <w:rsid w:val="00090230"/>
    <w:rsid w:val="000910F3"/>
    <w:rsid w:val="000911A9"/>
    <w:rsid w:val="00091BBB"/>
    <w:rsid w:val="00092385"/>
    <w:rsid w:val="00092FE2"/>
    <w:rsid w:val="00093707"/>
    <w:rsid w:val="000940F5"/>
    <w:rsid w:val="00094C32"/>
    <w:rsid w:val="00096DB4"/>
    <w:rsid w:val="00097172"/>
    <w:rsid w:val="000A0C78"/>
    <w:rsid w:val="000A1008"/>
    <w:rsid w:val="000A3471"/>
    <w:rsid w:val="000A3520"/>
    <w:rsid w:val="000A7546"/>
    <w:rsid w:val="000B12A0"/>
    <w:rsid w:val="000B30AF"/>
    <w:rsid w:val="000B4992"/>
    <w:rsid w:val="000C0462"/>
    <w:rsid w:val="000C3120"/>
    <w:rsid w:val="000C4B0A"/>
    <w:rsid w:val="000C6AE8"/>
    <w:rsid w:val="000C739E"/>
    <w:rsid w:val="000C789E"/>
    <w:rsid w:val="000D118A"/>
    <w:rsid w:val="000D1A16"/>
    <w:rsid w:val="000D40D8"/>
    <w:rsid w:val="000D57E9"/>
    <w:rsid w:val="000D6204"/>
    <w:rsid w:val="000E073C"/>
    <w:rsid w:val="000E0941"/>
    <w:rsid w:val="000E0DE4"/>
    <w:rsid w:val="000E1628"/>
    <w:rsid w:val="000E2011"/>
    <w:rsid w:val="000E37EA"/>
    <w:rsid w:val="000E446F"/>
    <w:rsid w:val="000E6086"/>
    <w:rsid w:val="000E6AAE"/>
    <w:rsid w:val="000E7DDD"/>
    <w:rsid w:val="000E7FA2"/>
    <w:rsid w:val="000F039D"/>
    <w:rsid w:val="000F0F58"/>
    <w:rsid w:val="000F51B5"/>
    <w:rsid w:val="000F7C92"/>
    <w:rsid w:val="00102EC4"/>
    <w:rsid w:val="001054AE"/>
    <w:rsid w:val="0011099B"/>
    <w:rsid w:val="00110B9D"/>
    <w:rsid w:val="00110C9B"/>
    <w:rsid w:val="001115D7"/>
    <w:rsid w:val="00112173"/>
    <w:rsid w:val="0011264B"/>
    <w:rsid w:val="001129F1"/>
    <w:rsid w:val="00113211"/>
    <w:rsid w:val="00113677"/>
    <w:rsid w:val="00113A86"/>
    <w:rsid w:val="001160CA"/>
    <w:rsid w:val="00120F09"/>
    <w:rsid w:val="00121099"/>
    <w:rsid w:val="00121616"/>
    <w:rsid w:val="00121D21"/>
    <w:rsid w:val="00122DDB"/>
    <w:rsid w:val="00123A0A"/>
    <w:rsid w:val="00123CC0"/>
    <w:rsid w:val="0012431B"/>
    <w:rsid w:val="00127AC3"/>
    <w:rsid w:val="00130851"/>
    <w:rsid w:val="00131A9C"/>
    <w:rsid w:val="00132C90"/>
    <w:rsid w:val="00135AE1"/>
    <w:rsid w:val="00135DA1"/>
    <w:rsid w:val="00141D30"/>
    <w:rsid w:val="00142D1D"/>
    <w:rsid w:val="0014378C"/>
    <w:rsid w:val="0014573C"/>
    <w:rsid w:val="00145F32"/>
    <w:rsid w:val="00145FB1"/>
    <w:rsid w:val="00150EE8"/>
    <w:rsid w:val="00152EB9"/>
    <w:rsid w:val="00152FE5"/>
    <w:rsid w:val="00156805"/>
    <w:rsid w:val="00156ABB"/>
    <w:rsid w:val="00156B99"/>
    <w:rsid w:val="00157037"/>
    <w:rsid w:val="00157560"/>
    <w:rsid w:val="0016124D"/>
    <w:rsid w:val="00161733"/>
    <w:rsid w:val="001640BA"/>
    <w:rsid w:val="001642EB"/>
    <w:rsid w:val="00165567"/>
    <w:rsid w:val="00165729"/>
    <w:rsid w:val="001662A3"/>
    <w:rsid w:val="00166CA2"/>
    <w:rsid w:val="00166F95"/>
    <w:rsid w:val="0017141D"/>
    <w:rsid w:val="00171CE1"/>
    <w:rsid w:val="00172384"/>
    <w:rsid w:val="00174A41"/>
    <w:rsid w:val="00174B99"/>
    <w:rsid w:val="00175EFA"/>
    <w:rsid w:val="00176624"/>
    <w:rsid w:val="0017763F"/>
    <w:rsid w:val="0017783E"/>
    <w:rsid w:val="001801AC"/>
    <w:rsid w:val="00180231"/>
    <w:rsid w:val="001818AE"/>
    <w:rsid w:val="00183925"/>
    <w:rsid w:val="00184E00"/>
    <w:rsid w:val="0018528D"/>
    <w:rsid w:val="00186E92"/>
    <w:rsid w:val="00191164"/>
    <w:rsid w:val="00192F77"/>
    <w:rsid w:val="00194160"/>
    <w:rsid w:val="00194458"/>
    <w:rsid w:val="00194B31"/>
    <w:rsid w:val="001969B5"/>
    <w:rsid w:val="001972F0"/>
    <w:rsid w:val="001A7AC2"/>
    <w:rsid w:val="001B084C"/>
    <w:rsid w:val="001B2666"/>
    <w:rsid w:val="001B2736"/>
    <w:rsid w:val="001B3F11"/>
    <w:rsid w:val="001B56AB"/>
    <w:rsid w:val="001B7016"/>
    <w:rsid w:val="001B75BC"/>
    <w:rsid w:val="001C1CDF"/>
    <w:rsid w:val="001D035D"/>
    <w:rsid w:val="001D16EB"/>
    <w:rsid w:val="001D192D"/>
    <w:rsid w:val="001D1B91"/>
    <w:rsid w:val="001D1E21"/>
    <w:rsid w:val="001D1F74"/>
    <w:rsid w:val="001D503F"/>
    <w:rsid w:val="001D67FA"/>
    <w:rsid w:val="001D684A"/>
    <w:rsid w:val="001D7928"/>
    <w:rsid w:val="001E332C"/>
    <w:rsid w:val="001E4569"/>
    <w:rsid w:val="001E6620"/>
    <w:rsid w:val="001F20A4"/>
    <w:rsid w:val="001F3171"/>
    <w:rsid w:val="001F4204"/>
    <w:rsid w:val="001F4256"/>
    <w:rsid w:val="001F452A"/>
    <w:rsid w:val="001F5AC4"/>
    <w:rsid w:val="001F6065"/>
    <w:rsid w:val="0020021E"/>
    <w:rsid w:val="00202053"/>
    <w:rsid w:val="00202C45"/>
    <w:rsid w:val="00202C7C"/>
    <w:rsid w:val="00203ABE"/>
    <w:rsid w:val="00204519"/>
    <w:rsid w:val="00205094"/>
    <w:rsid w:val="00205AC1"/>
    <w:rsid w:val="00206D61"/>
    <w:rsid w:val="00211E7D"/>
    <w:rsid w:val="00213ED7"/>
    <w:rsid w:val="00214493"/>
    <w:rsid w:val="00215352"/>
    <w:rsid w:val="00224071"/>
    <w:rsid w:val="00224221"/>
    <w:rsid w:val="00224230"/>
    <w:rsid w:val="00226E06"/>
    <w:rsid w:val="00227DDB"/>
    <w:rsid w:val="002309D0"/>
    <w:rsid w:val="00230DA0"/>
    <w:rsid w:val="00235303"/>
    <w:rsid w:val="00236479"/>
    <w:rsid w:val="00237090"/>
    <w:rsid w:val="00237BCD"/>
    <w:rsid w:val="00240277"/>
    <w:rsid w:val="002403D8"/>
    <w:rsid w:val="0024148F"/>
    <w:rsid w:val="002422F4"/>
    <w:rsid w:val="002423E0"/>
    <w:rsid w:val="00242B9F"/>
    <w:rsid w:val="00242E4F"/>
    <w:rsid w:val="00243484"/>
    <w:rsid w:val="0024585C"/>
    <w:rsid w:val="00247580"/>
    <w:rsid w:val="0025076C"/>
    <w:rsid w:val="0025317F"/>
    <w:rsid w:val="00253ADC"/>
    <w:rsid w:val="00255365"/>
    <w:rsid w:val="002575D7"/>
    <w:rsid w:val="002602E4"/>
    <w:rsid w:val="002616F9"/>
    <w:rsid w:val="00261B37"/>
    <w:rsid w:val="00265422"/>
    <w:rsid w:val="00265966"/>
    <w:rsid w:val="0026749C"/>
    <w:rsid w:val="00271182"/>
    <w:rsid w:val="00271F37"/>
    <w:rsid w:val="00272357"/>
    <w:rsid w:val="00273B17"/>
    <w:rsid w:val="00276652"/>
    <w:rsid w:val="002810D3"/>
    <w:rsid w:val="00281653"/>
    <w:rsid w:val="00282A21"/>
    <w:rsid w:val="002831AF"/>
    <w:rsid w:val="00283935"/>
    <w:rsid w:val="00283D89"/>
    <w:rsid w:val="002841B8"/>
    <w:rsid w:val="00284526"/>
    <w:rsid w:val="00284B7B"/>
    <w:rsid w:val="00285B09"/>
    <w:rsid w:val="00286FCD"/>
    <w:rsid w:val="002903AA"/>
    <w:rsid w:val="00290582"/>
    <w:rsid w:val="00292784"/>
    <w:rsid w:val="00292917"/>
    <w:rsid w:val="00292C48"/>
    <w:rsid w:val="00293FD1"/>
    <w:rsid w:val="0029787A"/>
    <w:rsid w:val="00297C9D"/>
    <w:rsid w:val="002A0D61"/>
    <w:rsid w:val="002A5C7E"/>
    <w:rsid w:val="002A5D9C"/>
    <w:rsid w:val="002A7C77"/>
    <w:rsid w:val="002B0076"/>
    <w:rsid w:val="002B12AE"/>
    <w:rsid w:val="002B26D8"/>
    <w:rsid w:val="002B2CC7"/>
    <w:rsid w:val="002B3594"/>
    <w:rsid w:val="002B3C0C"/>
    <w:rsid w:val="002B4866"/>
    <w:rsid w:val="002B4F58"/>
    <w:rsid w:val="002B54FE"/>
    <w:rsid w:val="002B5BB2"/>
    <w:rsid w:val="002B76AB"/>
    <w:rsid w:val="002B783B"/>
    <w:rsid w:val="002C45EF"/>
    <w:rsid w:val="002C5289"/>
    <w:rsid w:val="002C5A11"/>
    <w:rsid w:val="002C5B55"/>
    <w:rsid w:val="002D0A02"/>
    <w:rsid w:val="002D1034"/>
    <w:rsid w:val="002D1961"/>
    <w:rsid w:val="002D39A2"/>
    <w:rsid w:val="002D590C"/>
    <w:rsid w:val="002D6701"/>
    <w:rsid w:val="002D6AF8"/>
    <w:rsid w:val="002D7946"/>
    <w:rsid w:val="002D79A5"/>
    <w:rsid w:val="002D7F6C"/>
    <w:rsid w:val="002E1377"/>
    <w:rsid w:val="002F10CD"/>
    <w:rsid w:val="002F13DB"/>
    <w:rsid w:val="002F26BE"/>
    <w:rsid w:val="002F2AB2"/>
    <w:rsid w:val="002F35D3"/>
    <w:rsid w:val="002F41B3"/>
    <w:rsid w:val="002F652E"/>
    <w:rsid w:val="003007EB"/>
    <w:rsid w:val="00300ABC"/>
    <w:rsid w:val="00300D44"/>
    <w:rsid w:val="0030132F"/>
    <w:rsid w:val="003019C6"/>
    <w:rsid w:val="003030DD"/>
    <w:rsid w:val="00304644"/>
    <w:rsid w:val="003050CB"/>
    <w:rsid w:val="00307225"/>
    <w:rsid w:val="00312663"/>
    <w:rsid w:val="00313DC0"/>
    <w:rsid w:val="00315204"/>
    <w:rsid w:val="003161DA"/>
    <w:rsid w:val="00316241"/>
    <w:rsid w:val="00316AF2"/>
    <w:rsid w:val="00316EBE"/>
    <w:rsid w:val="0032017A"/>
    <w:rsid w:val="00320F4B"/>
    <w:rsid w:val="003233C4"/>
    <w:rsid w:val="0032613C"/>
    <w:rsid w:val="0033003B"/>
    <w:rsid w:val="00332006"/>
    <w:rsid w:val="003323D8"/>
    <w:rsid w:val="00334762"/>
    <w:rsid w:val="0033542A"/>
    <w:rsid w:val="003358DD"/>
    <w:rsid w:val="00340586"/>
    <w:rsid w:val="003406DC"/>
    <w:rsid w:val="00341245"/>
    <w:rsid w:val="00341EFC"/>
    <w:rsid w:val="00341F4C"/>
    <w:rsid w:val="00342FD4"/>
    <w:rsid w:val="0034380D"/>
    <w:rsid w:val="00343F02"/>
    <w:rsid w:val="003466DA"/>
    <w:rsid w:val="003504AD"/>
    <w:rsid w:val="00350EF7"/>
    <w:rsid w:val="003516E2"/>
    <w:rsid w:val="003517A0"/>
    <w:rsid w:val="00353F63"/>
    <w:rsid w:val="0035417B"/>
    <w:rsid w:val="00360643"/>
    <w:rsid w:val="003633B5"/>
    <w:rsid w:val="00363D1F"/>
    <w:rsid w:val="003640B9"/>
    <w:rsid w:val="00365F2E"/>
    <w:rsid w:val="00366FCA"/>
    <w:rsid w:val="00367428"/>
    <w:rsid w:val="00370EC6"/>
    <w:rsid w:val="00371402"/>
    <w:rsid w:val="003744B0"/>
    <w:rsid w:val="00374E2C"/>
    <w:rsid w:val="0037723C"/>
    <w:rsid w:val="0038685C"/>
    <w:rsid w:val="00387325"/>
    <w:rsid w:val="003924E5"/>
    <w:rsid w:val="00393DA0"/>
    <w:rsid w:val="00394D22"/>
    <w:rsid w:val="00396529"/>
    <w:rsid w:val="00396811"/>
    <w:rsid w:val="00397937"/>
    <w:rsid w:val="003A08A2"/>
    <w:rsid w:val="003A17D5"/>
    <w:rsid w:val="003A1F90"/>
    <w:rsid w:val="003A3559"/>
    <w:rsid w:val="003A41E0"/>
    <w:rsid w:val="003B2A12"/>
    <w:rsid w:val="003B6EAC"/>
    <w:rsid w:val="003B74A9"/>
    <w:rsid w:val="003C14A7"/>
    <w:rsid w:val="003C3791"/>
    <w:rsid w:val="003C39E3"/>
    <w:rsid w:val="003C413D"/>
    <w:rsid w:val="003C4BF8"/>
    <w:rsid w:val="003C52D7"/>
    <w:rsid w:val="003C5640"/>
    <w:rsid w:val="003C5F90"/>
    <w:rsid w:val="003C65FA"/>
    <w:rsid w:val="003D185E"/>
    <w:rsid w:val="003D1A2E"/>
    <w:rsid w:val="003D4E77"/>
    <w:rsid w:val="003D4F49"/>
    <w:rsid w:val="003D7377"/>
    <w:rsid w:val="003D756E"/>
    <w:rsid w:val="003E14AC"/>
    <w:rsid w:val="003E151A"/>
    <w:rsid w:val="003E207C"/>
    <w:rsid w:val="003E289B"/>
    <w:rsid w:val="003E3CD1"/>
    <w:rsid w:val="003E5649"/>
    <w:rsid w:val="003E5F23"/>
    <w:rsid w:val="003F1440"/>
    <w:rsid w:val="003F1B92"/>
    <w:rsid w:val="003F3F3C"/>
    <w:rsid w:val="003F49E3"/>
    <w:rsid w:val="003F54A1"/>
    <w:rsid w:val="003F5A9B"/>
    <w:rsid w:val="003F766B"/>
    <w:rsid w:val="003F7BE9"/>
    <w:rsid w:val="00402BFC"/>
    <w:rsid w:val="00403FAA"/>
    <w:rsid w:val="00406350"/>
    <w:rsid w:val="004069E5"/>
    <w:rsid w:val="00406A2E"/>
    <w:rsid w:val="00407678"/>
    <w:rsid w:val="00413373"/>
    <w:rsid w:val="004137AE"/>
    <w:rsid w:val="004150EE"/>
    <w:rsid w:val="00415801"/>
    <w:rsid w:val="004158D0"/>
    <w:rsid w:val="004206A5"/>
    <w:rsid w:val="00421156"/>
    <w:rsid w:val="00421903"/>
    <w:rsid w:val="0042376D"/>
    <w:rsid w:val="00423C23"/>
    <w:rsid w:val="00426508"/>
    <w:rsid w:val="00427946"/>
    <w:rsid w:val="00435D90"/>
    <w:rsid w:val="004404F3"/>
    <w:rsid w:val="00440C01"/>
    <w:rsid w:val="00443FC9"/>
    <w:rsid w:val="00445B8B"/>
    <w:rsid w:val="00445CB8"/>
    <w:rsid w:val="00450949"/>
    <w:rsid w:val="0045648B"/>
    <w:rsid w:val="0046178C"/>
    <w:rsid w:val="0046588B"/>
    <w:rsid w:val="004658F2"/>
    <w:rsid w:val="00466EB7"/>
    <w:rsid w:val="004670C8"/>
    <w:rsid w:val="00471D4C"/>
    <w:rsid w:val="00480743"/>
    <w:rsid w:val="004811D3"/>
    <w:rsid w:val="00484390"/>
    <w:rsid w:val="00484C1F"/>
    <w:rsid w:val="00486EC4"/>
    <w:rsid w:val="00487FAA"/>
    <w:rsid w:val="00490CE7"/>
    <w:rsid w:val="00492F89"/>
    <w:rsid w:val="0049630D"/>
    <w:rsid w:val="004970B7"/>
    <w:rsid w:val="0049757F"/>
    <w:rsid w:val="00497D82"/>
    <w:rsid w:val="004A035F"/>
    <w:rsid w:val="004A0CD4"/>
    <w:rsid w:val="004A0D22"/>
    <w:rsid w:val="004A568B"/>
    <w:rsid w:val="004A687C"/>
    <w:rsid w:val="004A7675"/>
    <w:rsid w:val="004B01CA"/>
    <w:rsid w:val="004B65C4"/>
    <w:rsid w:val="004B6727"/>
    <w:rsid w:val="004B6E26"/>
    <w:rsid w:val="004C14E6"/>
    <w:rsid w:val="004C2216"/>
    <w:rsid w:val="004C252E"/>
    <w:rsid w:val="004C398B"/>
    <w:rsid w:val="004C3D4F"/>
    <w:rsid w:val="004C4AD5"/>
    <w:rsid w:val="004C770D"/>
    <w:rsid w:val="004D2FC6"/>
    <w:rsid w:val="004D40F1"/>
    <w:rsid w:val="004D4BA7"/>
    <w:rsid w:val="004D51B1"/>
    <w:rsid w:val="004D6138"/>
    <w:rsid w:val="004D6E18"/>
    <w:rsid w:val="004D7E49"/>
    <w:rsid w:val="004E0BBC"/>
    <w:rsid w:val="004E10AF"/>
    <w:rsid w:val="004E1FB8"/>
    <w:rsid w:val="004E2741"/>
    <w:rsid w:val="004E3D5B"/>
    <w:rsid w:val="004E4DEC"/>
    <w:rsid w:val="004E7BC6"/>
    <w:rsid w:val="004F3876"/>
    <w:rsid w:val="004F6074"/>
    <w:rsid w:val="004F7618"/>
    <w:rsid w:val="004F7F78"/>
    <w:rsid w:val="00500306"/>
    <w:rsid w:val="00501EA6"/>
    <w:rsid w:val="005027BF"/>
    <w:rsid w:val="00504592"/>
    <w:rsid w:val="00506756"/>
    <w:rsid w:val="005113A3"/>
    <w:rsid w:val="0051264B"/>
    <w:rsid w:val="005144A9"/>
    <w:rsid w:val="00517C68"/>
    <w:rsid w:val="00517E49"/>
    <w:rsid w:val="00520D12"/>
    <w:rsid w:val="00524D16"/>
    <w:rsid w:val="00526454"/>
    <w:rsid w:val="0053150D"/>
    <w:rsid w:val="00531586"/>
    <w:rsid w:val="00532800"/>
    <w:rsid w:val="00536057"/>
    <w:rsid w:val="00536465"/>
    <w:rsid w:val="005369D1"/>
    <w:rsid w:val="00537849"/>
    <w:rsid w:val="005411F7"/>
    <w:rsid w:val="00542AC7"/>
    <w:rsid w:val="005442B7"/>
    <w:rsid w:val="00544331"/>
    <w:rsid w:val="00545927"/>
    <w:rsid w:val="00545EF1"/>
    <w:rsid w:val="00546D8C"/>
    <w:rsid w:val="005472C1"/>
    <w:rsid w:val="00547488"/>
    <w:rsid w:val="00547DE3"/>
    <w:rsid w:val="0055067A"/>
    <w:rsid w:val="00551076"/>
    <w:rsid w:val="00551E59"/>
    <w:rsid w:val="00556795"/>
    <w:rsid w:val="00556D72"/>
    <w:rsid w:val="0055762A"/>
    <w:rsid w:val="00560BD7"/>
    <w:rsid w:val="005612D5"/>
    <w:rsid w:val="00564A7D"/>
    <w:rsid w:val="005667C0"/>
    <w:rsid w:val="00566B1B"/>
    <w:rsid w:val="00567A80"/>
    <w:rsid w:val="00567C16"/>
    <w:rsid w:val="005725E6"/>
    <w:rsid w:val="005739CC"/>
    <w:rsid w:val="00573C2A"/>
    <w:rsid w:val="0057428F"/>
    <w:rsid w:val="005742C6"/>
    <w:rsid w:val="00575657"/>
    <w:rsid w:val="0057593A"/>
    <w:rsid w:val="00577A8F"/>
    <w:rsid w:val="00580804"/>
    <w:rsid w:val="00581155"/>
    <w:rsid w:val="00584BB0"/>
    <w:rsid w:val="00586600"/>
    <w:rsid w:val="00586826"/>
    <w:rsid w:val="00590EF5"/>
    <w:rsid w:val="0059489C"/>
    <w:rsid w:val="00596300"/>
    <w:rsid w:val="005970A3"/>
    <w:rsid w:val="005A220A"/>
    <w:rsid w:val="005A32BE"/>
    <w:rsid w:val="005A35B1"/>
    <w:rsid w:val="005A4BD8"/>
    <w:rsid w:val="005A72F5"/>
    <w:rsid w:val="005B200F"/>
    <w:rsid w:val="005B203C"/>
    <w:rsid w:val="005B2FF3"/>
    <w:rsid w:val="005B355B"/>
    <w:rsid w:val="005B3B35"/>
    <w:rsid w:val="005B4736"/>
    <w:rsid w:val="005B5927"/>
    <w:rsid w:val="005B5ECE"/>
    <w:rsid w:val="005B6B0C"/>
    <w:rsid w:val="005B7901"/>
    <w:rsid w:val="005C02BB"/>
    <w:rsid w:val="005C0BDA"/>
    <w:rsid w:val="005C1A99"/>
    <w:rsid w:val="005C2934"/>
    <w:rsid w:val="005D407A"/>
    <w:rsid w:val="005D5A7D"/>
    <w:rsid w:val="005D77FB"/>
    <w:rsid w:val="005E10CE"/>
    <w:rsid w:val="005E2A30"/>
    <w:rsid w:val="005E6F76"/>
    <w:rsid w:val="005F280C"/>
    <w:rsid w:val="005F4938"/>
    <w:rsid w:val="005F4C5F"/>
    <w:rsid w:val="005F67BB"/>
    <w:rsid w:val="005F71C0"/>
    <w:rsid w:val="005F7585"/>
    <w:rsid w:val="00601842"/>
    <w:rsid w:val="00602177"/>
    <w:rsid w:val="00602A45"/>
    <w:rsid w:val="00602F4C"/>
    <w:rsid w:val="0060424E"/>
    <w:rsid w:val="006052B3"/>
    <w:rsid w:val="00610C7A"/>
    <w:rsid w:val="00610F25"/>
    <w:rsid w:val="006113AD"/>
    <w:rsid w:val="006131D5"/>
    <w:rsid w:val="006133EE"/>
    <w:rsid w:val="006151A8"/>
    <w:rsid w:val="00620098"/>
    <w:rsid w:val="0062264F"/>
    <w:rsid w:val="00624918"/>
    <w:rsid w:val="006276FF"/>
    <w:rsid w:val="006304E0"/>
    <w:rsid w:val="00630632"/>
    <w:rsid w:val="00630635"/>
    <w:rsid w:val="00631810"/>
    <w:rsid w:val="00634B0D"/>
    <w:rsid w:val="00634E3E"/>
    <w:rsid w:val="00636F89"/>
    <w:rsid w:val="0063711D"/>
    <w:rsid w:val="0063756E"/>
    <w:rsid w:val="00637865"/>
    <w:rsid w:val="006378A3"/>
    <w:rsid w:val="00637FE3"/>
    <w:rsid w:val="00641DA0"/>
    <w:rsid w:val="00645370"/>
    <w:rsid w:val="0064610B"/>
    <w:rsid w:val="00651775"/>
    <w:rsid w:val="00651AF4"/>
    <w:rsid w:val="00652EA8"/>
    <w:rsid w:val="006536ED"/>
    <w:rsid w:val="006551EC"/>
    <w:rsid w:val="00655818"/>
    <w:rsid w:val="006560B3"/>
    <w:rsid w:val="006560BE"/>
    <w:rsid w:val="00657AD6"/>
    <w:rsid w:val="006624A2"/>
    <w:rsid w:val="006624BF"/>
    <w:rsid w:val="00664E64"/>
    <w:rsid w:val="0066549F"/>
    <w:rsid w:val="00665579"/>
    <w:rsid w:val="0066597D"/>
    <w:rsid w:val="00666AB8"/>
    <w:rsid w:val="00667A58"/>
    <w:rsid w:val="00671337"/>
    <w:rsid w:val="00671483"/>
    <w:rsid w:val="00671E1A"/>
    <w:rsid w:val="00672A1C"/>
    <w:rsid w:val="00673F0F"/>
    <w:rsid w:val="006740BC"/>
    <w:rsid w:val="00675DCF"/>
    <w:rsid w:val="00676BAB"/>
    <w:rsid w:val="00676FA8"/>
    <w:rsid w:val="0068093B"/>
    <w:rsid w:val="006810DC"/>
    <w:rsid w:val="006819B7"/>
    <w:rsid w:val="00683A35"/>
    <w:rsid w:val="00686334"/>
    <w:rsid w:val="00693B6E"/>
    <w:rsid w:val="00695FE2"/>
    <w:rsid w:val="006972FA"/>
    <w:rsid w:val="00697934"/>
    <w:rsid w:val="006A1B1D"/>
    <w:rsid w:val="006A6621"/>
    <w:rsid w:val="006A7AD2"/>
    <w:rsid w:val="006B0E58"/>
    <w:rsid w:val="006B3A2D"/>
    <w:rsid w:val="006B3A9E"/>
    <w:rsid w:val="006B3B7B"/>
    <w:rsid w:val="006B73C6"/>
    <w:rsid w:val="006B7E2C"/>
    <w:rsid w:val="006C22C2"/>
    <w:rsid w:val="006C2391"/>
    <w:rsid w:val="006C5770"/>
    <w:rsid w:val="006C6A9A"/>
    <w:rsid w:val="006D071E"/>
    <w:rsid w:val="006D2194"/>
    <w:rsid w:val="006D370A"/>
    <w:rsid w:val="006D3F20"/>
    <w:rsid w:val="006D623C"/>
    <w:rsid w:val="006D6435"/>
    <w:rsid w:val="006D6879"/>
    <w:rsid w:val="006D740D"/>
    <w:rsid w:val="006D7EFF"/>
    <w:rsid w:val="006E2A40"/>
    <w:rsid w:val="006E37A4"/>
    <w:rsid w:val="006E5ADC"/>
    <w:rsid w:val="006E5C0D"/>
    <w:rsid w:val="006F1B01"/>
    <w:rsid w:val="006F393D"/>
    <w:rsid w:val="006F5146"/>
    <w:rsid w:val="006F58C7"/>
    <w:rsid w:val="006F5EA5"/>
    <w:rsid w:val="0070018A"/>
    <w:rsid w:val="007026AF"/>
    <w:rsid w:val="00702DE3"/>
    <w:rsid w:val="007057DA"/>
    <w:rsid w:val="00705DF7"/>
    <w:rsid w:val="00707093"/>
    <w:rsid w:val="0070747F"/>
    <w:rsid w:val="007074A5"/>
    <w:rsid w:val="00710BBF"/>
    <w:rsid w:val="00712818"/>
    <w:rsid w:val="00712A01"/>
    <w:rsid w:val="0071589B"/>
    <w:rsid w:val="007176AE"/>
    <w:rsid w:val="00717E03"/>
    <w:rsid w:val="0072177E"/>
    <w:rsid w:val="007220D4"/>
    <w:rsid w:val="00723085"/>
    <w:rsid w:val="00723363"/>
    <w:rsid w:val="00724930"/>
    <w:rsid w:val="007249EA"/>
    <w:rsid w:val="00724E92"/>
    <w:rsid w:val="00724EED"/>
    <w:rsid w:val="00726CAC"/>
    <w:rsid w:val="00730823"/>
    <w:rsid w:val="00730E9B"/>
    <w:rsid w:val="00731DA8"/>
    <w:rsid w:val="007326EA"/>
    <w:rsid w:val="00733E94"/>
    <w:rsid w:val="0073746F"/>
    <w:rsid w:val="00742C5B"/>
    <w:rsid w:val="0074749A"/>
    <w:rsid w:val="007511B4"/>
    <w:rsid w:val="00751D2B"/>
    <w:rsid w:val="00753FAE"/>
    <w:rsid w:val="00755245"/>
    <w:rsid w:val="00756ABC"/>
    <w:rsid w:val="0076133D"/>
    <w:rsid w:val="00763674"/>
    <w:rsid w:val="00764345"/>
    <w:rsid w:val="0076516B"/>
    <w:rsid w:val="007651BA"/>
    <w:rsid w:val="00767307"/>
    <w:rsid w:val="00770C30"/>
    <w:rsid w:val="00771951"/>
    <w:rsid w:val="0077529F"/>
    <w:rsid w:val="00775ED8"/>
    <w:rsid w:val="007764F7"/>
    <w:rsid w:val="007776A5"/>
    <w:rsid w:val="00782FE9"/>
    <w:rsid w:val="007833CE"/>
    <w:rsid w:val="007837D5"/>
    <w:rsid w:val="00783B57"/>
    <w:rsid w:val="00784B0D"/>
    <w:rsid w:val="0078503F"/>
    <w:rsid w:val="0078591C"/>
    <w:rsid w:val="00786C15"/>
    <w:rsid w:val="00787A1F"/>
    <w:rsid w:val="0079071E"/>
    <w:rsid w:val="0079079B"/>
    <w:rsid w:val="007909C0"/>
    <w:rsid w:val="007917BB"/>
    <w:rsid w:val="00793282"/>
    <w:rsid w:val="007942EB"/>
    <w:rsid w:val="00794328"/>
    <w:rsid w:val="00795237"/>
    <w:rsid w:val="0079797F"/>
    <w:rsid w:val="007A06B2"/>
    <w:rsid w:val="007A1B17"/>
    <w:rsid w:val="007A2B28"/>
    <w:rsid w:val="007A3F29"/>
    <w:rsid w:val="007A4B1A"/>
    <w:rsid w:val="007A765B"/>
    <w:rsid w:val="007A7C54"/>
    <w:rsid w:val="007B0C31"/>
    <w:rsid w:val="007B0E00"/>
    <w:rsid w:val="007B0F73"/>
    <w:rsid w:val="007B14B4"/>
    <w:rsid w:val="007B175E"/>
    <w:rsid w:val="007B1CF9"/>
    <w:rsid w:val="007B2C46"/>
    <w:rsid w:val="007B2EA3"/>
    <w:rsid w:val="007B3008"/>
    <w:rsid w:val="007B6733"/>
    <w:rsid w:val="007B6B4A"/>
    <w:rsid w:val="007B6D5B"/>
    <w:rsid w:val="007C07B5"/>
    <w:rsid w:val="007C09EC"/>
    <w:rsid w:val="007C0CB1"/>
    <w:rsid w:val="007C0F5F"/>
    <w:rsid w:val="007C7A65"/>
    <w:rsid w:val="007D0113"/>
    <w:rsid w:val="007D2473"/>
    <w:rsid w:val="007D37EE"/>
    <w:rsid w:val="007D3E15"/>
    <w:rsid w:val="007D4238"/>
    <w:rsid w:val="007D5FDE"/>
    <w:rsid w:val="007E1773"/>
    <w:rsid w:val="007E1D90"/>
    <w:rsid w:val="007E2335"/>
    <w:rsid w:val="007E3502"/>
    <w:rsid w:val="007E3E13"/>
    <w:rsid w:val="007E4D4D"/>
    <w:rsid w:val="007E5E2C"/>
    <w:rsid w:val="007E7636"/>
    <w:rsid w:val="007F36BD"/>
    <w:rsid w:val="007F472F"/>
    <w:rsid w:val="007F556D"/>
    <w:rsid w:val="007F5DE5"/>
    <w:rsid w:val="007F6A02"/>
    <w:rsid w:val="007F72AD"/>
    <w:rsid w:val="0080125C"/>
    <w:rsid w:val="00802747"/>
    <w:rsid w:val="008044F4"/>
    <w:rsid w:val="00804A5E"/>
    <w:rsid w:val="00805C5B"/>
    <w:rsid w:val="00806952"/>
    <w:rsid w:val="00810D3E"/>
    <w:rsid w:val="00811007"/>
    <w:rsid w:val="00813C02"/>
    <w:rsid w:val="0081469C"/>
    <w:rsid w:val="008149B8"/>
    <w:rsid w:val="00815E3B"/>
    <w:rsid w:val="00816DE7"/>
    <w:rsid w:val="008177A4"/>
    <w:rsid w:val="00817D62"/>
    <w:rsid w:val="0082177C"/>
    <w:rsid w:val="00822B6C"/>
    <w:rsid w:val="0082407B"/>
    <w:rsid w:val="00827684"/>
    <w:rsid w:val="00827962"/>
    <w:rsid w:val="008301C9"/>
    <w:rsid w:val="0083595A"/>
    <w:rsid w:val="008402CC"/>
    <w:rsid w:val="00842549"/>
    <w:rsid w:val="00843099"/>
    <w:rsid w:val="0084327C"/>
    <w:rsid w:val="0084348C"/>
    <w:rsid w:val="0084397E"/>
    <w:rsid w:val="00843999"/>
    <w:rsid w:val="00846F58"/>
    <w:rsid w:val="0084712D"/>
    <w:rsid w:val="008476E6"/>
    <w:rsid w:val="00847EF0"/>
    <w:rsid w:val="00850977"/>
    <w:rsid w:val="0085271B"/>
    <w:rsid w:val="00855753"/>
    <w:rsid w:val="00855ECF"/>
    <w:rsid w:val="008564D5"/>
    <w:rsid w:val="00856B4E"/>
    <w:rsid w:val="00857354"/>
    <w:rsid w:val="00860120"/>
    <w:rsid w:val="008606DE"/>
    <w:rsid w:val="00863DE1"/>
    <w:rsid w:val="00864DB7"/>
    <w:rsid w:val="00864E4B"/>
    <w:rsid w:val="00865C57"/>
    <w:rsid w:val="00871CBA"/>
    <w:rsid w:val="00871DFC"/>
    <w:rsid w:val="008733D5"/>
    <w:rsid w:val="00873618"/>
    <w:rsid w:val="00873A28"/>
    <w:rsid w:val="00876280"/>
    <w:rsid w:val="00876E4F"/>
    <w:rsid w:val="0088169F"/>
    <w:rsid w:val="00882118"/>
    <w:rsid w:val="00882CD8"/>
    <w:rsid w:val="00883D22"/>
    <w:rsid w:val="00885867"/>
    <w:rsid w:val="00885B3A"/>
    <w:rsid w:val="00887625"/>
    <w:rsid w:val="00890BEF"/>
    <w:rsid w:val="00890F31"/>
    <w:rsid w:val="00892380"/>
    <w:rsid w:val="00892821"/>
    <w:rsid w:val="00894A04"/>
    <w:rsid w:val="008A06BE"/>
    <w:rsid w:val="008A0CCE"/>
    <w:rsid w:val="008A5759"/>
    <w:rsid w:val="008A6DC8"/>
    <w:rsid w:val="008B0121"/>
    <w:rsid w:val="008B01ED"/>
    <w:rsid w:val="008B0731"/>
    <w:rsid w:val="008B5B7B"/>
    <w:rsid w:val="008B5BF2"/>
    <w:rsid w:val="008B60E6"/>
    <w:rsid w:val="008B6465"/>
    <w:rsid w:val="008C08BA"/>
    <w:rsid w:val="008C14FE"/>
    <w:rsid w:val="008C2898"/>
    <w:rsid w:val="008C2C18"/>
    <w:rsid w:val="008C3078"/>
    <w:rsid w:val="008C5382"/>
    <w:rsid w:val="008C6E17"/>
    <w:rsid w:val="008C7397"/>
    <w:rsid w:val="008C7BE9"/>
    <w:rsid w:val="008C7CC7"/>
    <w:rsid w:val="008D069F"/>
    <w:rsid w:val="008D07BE"/>
    <w:rsid w:val="008D1489"/>
    <w:rsid w:val="008D19AF"/>
    <w:rsid w:val="008D47F9"/>
    <w:rsid w:val="008D4AE0"/>
    <w:rsid w:val="008D4DAD"/>
    <w:rsid w:val="008D569E"/>
    <w:rsid w:val="008D56C9"/>
    <w:rsid w:val="008D6EDF"/>
    <w:rsid w:val="008D79E0"/>
    <w:rsid w:val="008E3D32"/>
    <w:rsid w:val="008E57E8"/>
    <w:rsid w:val="008E678C"/>
    <w:rsid w:val="008E70D0"/>
    <w:rsid w:val="008F037E"/>
    <w:rsid w:val="008F1370"/>
    <w:rsid w:val="008F13F6"/>
    <w:rsid w:val="008F325F"/>
    <w:rsid w:val="008F458C"/>
    <w:rsid w:val="008F5B5B"/>
    <w:rsid w:val="008F69DE"/>
    <w:rsid w:val="0090065E"/>
    <w:rsid w:val="0090171A"/>
    <w:rsid w:val="00901D1C"/>
    <w:rsid w:val="00902237"/>
    <w:rsid w:val="00902D44"/>
    <w:rsid w:val="009034CF"/>
    <w:rsid w:val="00905D69"/>
    <w:rsid w:val="00905F70"/>
    <w:rsid w:val="00906280"/>
    <w:rsid w:val="009100BF"/>
    <w:rsid w:val="00912F56"/>
    <w:rsid w:val="00913AE2"/>
    <w:rsid w:val="00913F0B"/>
    <w:rsid w:val="00914163"/>
    <w:rsid w:val="009146E8"/>
    <w:rsid w:val="0091481A"/>
    <w:rsid w:val="00915B7B"/>
    <w:rsid w:val="0092172C"/>
    <w:rsid w:val="00922DF7"/>
    <w:rsid w:val="009242CC"/>
    <w:rsid w:val="00925152"/>
    <w:rsid w:val="00925773"/>
    <w:rsid w:val="00925ACF"/>
    <w:rsid w:val="0092614A"/>
    <w:rsid w:val="0092706C"/>
    <w:rsid w:val="00931303"/>
    <w:rsid w:val="009314EF"/>
    <w:rsid w:val="00932499"/>
    <w:rsid w:val="009325DF"/>
    <w:rsid w:val="00933705"/>
    <w:rsid w:val="00934661"/>
    <w:rsid w:val="00936BEE"/>
    <w:rsid w:val="00940FC7"/>
    <w:rsid w:val="00941412"/>
    <w:rsid w:val="00945E40"/>
    <w:rsid w:val="009468FE"/>
    <w:rsid w:val="00947021"/>
    <w:rsid w:val="0094740B"/>
    <w:rsid w:val="00950F79"/>
    <w:rsid w:val="00951527"/>
    <w:rsid w:val="0095203F"/>
    <w:rsid w:val="009551C1"/>
    <w:rsid w:val="00955470"/>
    <w:rsid w:val="009600AB"/>
    <w:rsid w:val="009602E0"/>
    <w:rsid w:val="00962F77"/>
    <w:rsid w:val="00963551"/>
    <w:rsid w:val="00964A44"/>
    <w:rsid w:val="00964BCF"/>
    <w:rsid w:val="00965FB2"/>
    <w:rsid w:val="009678CB"/>
    <w:rsid w:val="00967B21"/>
    <w:rsid w:val="00971E88"/>
    <w:rsid w:val="00971F65"/>
    <w:rsid w:val="00972B2E"/>
    <w:rsid w:val="00972B7F"/>
    <w:rsid w:val="00977093"/>
    <w:rsid w:val="009806FB"/>
    <w:rsid w:val="00981B27"/>
    <w:rsid w:val="00981C9E"/>
    <w:rsid w:val="00983D39"/>
    <w:rsid w:val="00985DA9"/>
    <w:rsid w:val="009862AC"/>
    <w:rsid w:val="00986479"/>
    <w:rsid w:val="0098753A"/>
    <w:rsid w:val="0099110F"/>
    <w:rsid w:val="009917FE"/>
    <w:rsid w:val="0099562F"/>
    <w:rsid w:val="0099675F"/>
    <w:rsid w:val="00997DDE"/>
    <w:rsid w:val="009A2E7B"/>
    <w:rsid w:val="009A3B26"/>
    <w:rsid w:val="009A4E64"/>
    <w:rsid w:val="009A5AA0"/>
    <w:rsid w:val="009A5BCA"/>
    <w:rsid w:val="009A5E04"/>
    <w:rsid w:val="009B0F5D"/>
    <w:rsid w:val="009B5660"/>
    <w:rsid w:val="009B6572"/>
    <w:rsid w:val="009C0109"/>
    <w:rsid w:val="009C0A02"/>
    <w:rsid w:val="009C308C"/>
    <w:rsid w:val="009C4837"/>
    <w:rsid w:val="009C4F61"/>
    <w:rsid w:val="009C5E77"/>
    <w:rsid w:val="009C6AB0"/>
    <w:rsid w:val="009C6C38"/>
    <w:rsid w:val="009C7272"/>
    <w:rsid w:val="009D1D19"/>
    <w:rsid w:val="009D2612"/>
    <w:rsid w:val="009D2A29"/>
    <w:rsid w:val="009D394A"/>
    <w:rsid w:val="009D3EFE"/>
    <w:rsid w:val="009D5A93"/>
    <w:rsid w:val="009E0862"/>
    <w:rsid w:val="009E0A02"/>
    <w:rsid w:val="009E1965"/>
    <w:rsid w:val="009E20F0"/>
    <w:rsid w:val="009E3D6A"/>
    <w:rsid w:val="009E4FC6"/>
    <w:rsid w:val="009E5D7B"/>
    <w:rsid w:val="009E602C"/>
    <w:rsid w:val="009F0308"/>
    <w:rsid w:val="009F056A"/>
    <w:rsid w:val="009F1B85"/>
    <w:rsid w:val="009F3D91"/>
    <w:rsid w:val="009F4B35"/>
    <w:rsid w:val="009F539D"/>
    <w:rsid w:val="00A00A93"/>
    <w:rsid w:val="00A026F9"/>
    <w:rsid w:val="00A0307F"/>
    <w:rsid w:val="00A03D79"/>
    <w:rsid w:val="00A05EF5"/>
    <w:rsid w:val="00A06EF0"/>
    <w:rsid w:val="00A114BC"/>
    <w:rsid w:val="00A118D2"/>
    <w:rsid w:val="00A132F4"/>
    <w:rsid w:val="00A157CA"/>
    <w:rsid w:val="00A169D9"/>
    <w:rsid w:val="00A17287"/>
    <w:rsid w:val="00A174CE"/>
    <w:rsid w:val="00A214BA"/>
    <w:rsid w:val="00A23AC4"/>
    <w:rsid w:val="00A2415B"/>
    <w:rsid w:val="00A2504A"/>
    <w:rsid w:val="00A26315"/>
    <w:rsid w:val="00A267AA"/>
    <w:rsid w:val="00A26DE1"/>
    <w:rsid w:val="00A30537"/>
    <w:rsid w:val="00A30900"/>
    <w:rsid w:val="00A341E5"/>
    <w:rsid w:val="00A34548"/>
    <w:rsid w:val="00A353B0"/>
    <w:rsid w:val="00A35BF1"/>
    <w:rsid w:val="00A36E3C"/>
    <w:rsid w:val="00A40B94"/>
    <w:rsid w:val="00A41FF7"/>
    <w:rsid w:val="00A437BB"/>
    <w:rsid w:val="00A43D25"/>
    <w:rsid w:val="00A44C62"/>
    <w:rsid w:val="00A44C73"/>
    <w:rsid w:val="00A4519B"/>
    <w:rsid w:val="00A46EE2"/>
    <w:rsid w:val="00A52F02"/>
    <w:rsid w:val="00A54ED9"/>
    <w:rsid w:val="00A606EF"/>
    <w:rsid w:val="00A62357"/>
    <w:rsid w:val="00A643B1"/>
    <w:rsid w:val="00A658DC"/>
    <w:rsid w:val="00A65B2D"/>
    <w:rsid w:val="00A725B8"/>
    <w:rsid w:val="00A746BB"/>
    <w:rsid w:val="00A75A47"/>
    <w:rsid w:val="00A75FA3"/>
    <w:rsid w:val="00A77F02"/>
    <w:rsid w:val="00A80E2D"/>
    <w:rsid w:val="00A860CF"/>
    <w:rsid w:val="00A867BD"/>
    <w:rsid w:val="00A90102"/>
    <w:rsid w:val="00A91AC3"/>
    <w:rsid w:val="00A926F2"/>
    <w:rsid w:val="00A94970"/>
    <w:rsid w:val="00A964B2"/>
    <w:rsid w:val="00A96DDE"/>
    <w:rsid w:val="00A97510"/>
    <w:rsid w:val="00AA1967"/>
    <w:rsid w:val="00AA4D1A"/>
    <w:rsid w:val="00AB1E87"/>
    <w:rsid w:val="00AB2058"/>
    <w:rsid w:val="00AB5E17"/>
    <w:rsid w:val="00AB6895"/>
    <w:rsid w:val="00AB6C4E"/>
    <w:rsid w:val="00AC07A3"/>
    <w:rsid w:val="00AC09F0"/>
    <w:rsid w:val="00AC1E5B"/>
    <w:rsid w:val="00AC24E0"/>
    <w:rsid w:val="00AC279B"/>
    <w:rsid w:val="00AC28BE"/>
    <w:rsid w:val="00AC3E74"/>
    <w:rsid w:val="00AC53DB"/>
    <w:rsid w:val="00AC5611"/>
    <w:rsid w:val="00AC7BFE"/>
    <w:rsid w:val="00AC7C42"/>
    <w:rsid w:val="00AC7CE8"/>
    <w:rsid w:val="00AD2218"/>
    <w:rsid w:val="00AD38B4"/>
    <w:rsid w:val="00AD45BE"/>
    <w:rsid w:val="00AD52C8"/>
    <w:rsid w:val="00AD66ED"/>
    <w:rsid w:val="00AD7A17"/>
    <w:rsid w:val="00AD7B61"/>
    <w:rsid w:val="00AE22EF"/>
    <w:rsid w:val="00AE2B33"/>
    <w:rsid w:val="00AE4212"/>
    <w:rsid w:val="00AE5C60"/>
    <w:rsid w:val="00AE71C1"/>
    <w:rsid w:val="00AE7236"/>
    <w:rsid w:val="00AE775C"/>
    <w:rsid w:val="00AF0CC5"/>
    <w:rsid w:val="00AF1F0E"/>
    <w:rsid w:val="00AF2AED"/>
    <w:rsid w:val="00AF3D61"/>
    <w:rsid w:val="00AF4258"/>
    <w:rsid w:val="00AF4C91"/>
    <w:rsid w:val="00AF5BCF"/>
    <w:rsid w:val="00AF6A1F"/>
    <w:rsid w:val="00B00B10"/>
    <w:rsid w:val="00B00BA7"/>
    <w:rsid w:val="00B01679"/>
    <w:rsid w:val="00B02326"/>
    <w:rsid w:val="00B02ABA"/>
    <w:rsid w:val="00B045DF"/>
    <w:rsid w:val="00B049BF"/>
    <w:rsid w:val="00B04CE6"/>
    <w:rsid w:val="00B06F61"/>
    <w:rsid w:val="00B10DBF"/>
    <w:rsid w:val="00B117E8"/>
    <w:rsid w:val="00B11D07"/>
    <w:rsid w:val="00B120D4"/>
    <w:rsid w:val="00B12F16"/>
    <w:rsid w:val="00B13758"/>
    <w:rsid w:val="00B13C7F"/>
    <w:rsid w:val="00B13D52"/>
    <w:rsid w:val="00B151FC"/>
    <w:rsid w:val="00B15F32"/>
    <w:rsid w:val="00B1625B"/>
    <w:rsid w:val="00B1718E"/>
    <w:rsid w:val="00B17F08"/>
    <w:rsid w:val="00B23231"/>
    <w:rsid w:val="00B23610"/>
    <w:rsid w:val="00B236EB"/>
    <w:rsid w:val="00B23BE8"/>
    <w:rsid w:val="00B23DBA"/>
    <w:rsid w:val="00B24BD9"/>
    <w:rsid w:val="00B2522D"/>
    <w:rsid w:val="00B27E3E"/>
    <w:rsid w:val="00B3049E"/>
    <w:rsid w:val="00B30D23"/>
    <w:rsid w:val="00B320E0"/>
    <w:rsid w:val="00B328B7"/>
    <w:rsid w:val="00B33479"/>
    <w:rsid w:val="00B34A75"/>
    <w:rsid w:val="00B352D6"/>
    <w:rsid w:val="00B35DD1"/>
    <w:rsid w:val="00B37287"/>
    <w:rsid w:val="00B402C7"/>
    <w:rsid w:val="00B41958"/>
    <w:rsid w:val="00B42738"/>
    <w:rsid w:val="00B43628"/>
    <w:rsid w:val="00B45005"/>
    <w:rsid w:val="00B4610D"/>
    <w:rsid w:val="00B469F1"/>
    <w:rsid w:val="00B472B6"/>
    <w:rsid w:val="00B51EC2"/>
    <w:rsid w:val="00B52B1E"/>
    <w:rsid w:val="00B53D6D"/>
    <w:rsid w:val="00B54629"/>
    <w:rsid w:val="00B55D6F"/>
    <w:rsid w:val="00B5759F"/>
    <w:rsid w:val="00B57AC4"/>
    <w:rsid w:val="00B57F31"/>
    <w:rsid w:val="00B601A5"/>
    <w:rsid w:val="00B62293"/>
    <w:rsid w:val="00B63770"/>
    <w:rsid w:val="00B64135"/>
    <w:rsid w:val="00B662F1"/>
    <w:rsid w:val="00B66AF9"/>
    <w:rsid w:val="00B7266E"/>
    <w:rsid w:val="00B729AE"/>
    <w:rsid w:val="00B73321"/>
    <w:rsid w:val="00B75A7C"/>
    <w:rsid w:val="00B75B9A"/>
    <w:rsid w:val="00B7618C"/>
    <w:rsid w:val="00B766F2"/>
    <w:rsid w:val="00B76772"/>
    <w:rsid w:val="00B76867"/>
    <w:rsid w:val="00B8023E"/>
    <w:rsid w:val="00B8056C"/>
    <w:rsid w:val="00B82262"/>
    <w:rsid w:val="00B834B6"/>
    <w:rsid w:val="00B85A38"/>
    <w:rsid w:val="00B85CF9"/>
    <w:rsid w:val="00B86388"/>
    <w:rsid w:val="00B86717"/>
    <w:rsid w:val="00B86777"/>
    <w:rsid w:val="00B90628"/>
    <w:rsid w:val="00B916C2"/>
    <w:rsid w:val="00B91B17"/>
    <w:rsid w:val="00B91C4D"/>
    <w:rsid w:val="00B92912"/>
    <w:rsid w:val="00B92A00"/>
    <w:rsid w:val="00B93039"/>
    <w:rsid w:val="00B938B6"/>
    <w:rsid w:val="00B9481B"/>
    <w:rsid w:val="00BA4515"/>
    <w:rsid w:val="00BA57C0"/>
    <w:rsid w:val="00BA5FFC"/>
    <w:rsid w:val="00BA6199"/>
    <w:rsid w:val="00BB1B4C"/>
    <w:rsid w:val="00BB24FA"/>
    <w:rsid w:val="00BB37E9"/>
    <w:rsid w:val="00BB4365"/>
    <w:rsid w:val="00BB6C14"/>
    <w:rsid w:val="00BB6D58"/>
    <w:rsid w:val="00BC01F1"/>
    <w:rsid w:val="00BC142F"/>
    <w:rsid w:val="00BC1481"/>
    <w:rsid w:val="00BC553C"/>
    <w:rsid w:val="00BC7210"/>
    <w:rsid w:val="00BC793B"/>
    <w:rsid w:val="00BC7990"/>
    <w:rsid w:val="00BC7E7D"/>
    <w:rsid w:val="00BD17C0"/>
    <w:rsid w:val="00BD27E4"/>
    <w:rsid w:val="00BD36F7"/>
    <w:rsid w:val="00BD45A0"/>
    <w:rsid w:val="00BD52A5"/>
    <w:rsid w:val="00BD7692"/>
    <w:rsid w:val="00BE1641"/>
    <w:rsid w:val="00BE2185"/>
    <w:rsid w:val="00BE37F8"/>
    <w:rsid w:val="00BE4B88"/>
    <w:rsid w:val="00BE7B4C"/>
    <w:rsid w:val="00BF00F8"/>
    <w:rsid w:val="00BF0B86"/>
    <w:rsid w:val="00BF1684"/>
    <w:rsid w:val="00BF1C7F"/>
    <w:rsid w:val="00BF2116"/>
    <w:rsid w:val="00BF3544"/>
    <w:rsid w:val="00BF4B94"/>
    <w:rsid w:val="00BF6131"/>
    <w:rsid w:val="00C01D90"/>
    <w:rsid w:val="00C021A5"/>
    <w:rsid w:val="00C02B14"/>
    <w:rsid w:val="00C0475D"/>
    <w:rsid w:val="00C05A06"/>
    <w:rsid w:val="00C06519"/>
    <w:rsid w:val="00C117C8"/>
    <w:rsid w:val="00C140FC"/>
    <w:rsid w:val="00C15A56"/>
    <w:rsid w:val="00C16203"/>
    <w:rsid w:val="00C1638D"/>
    <w:rsid w:val="00C17344"/>
    <w:rsid w:val="00C17528"/>
    <w:rsid w:val="00C17944"/>
    <w:rsid w:val="00C21E4A"/>
    <w:rsid w:val="00C23140"/>
    <w:rsid w:val="00C23820"/>
    <w:rsid w:val="00C244D5"/>
    <w:rsid w:val="00C25802"/>
    <w:rsid w:val="00C3010F"/>
    <w:rsid w:val="00C32266"/>
    <w:rsid w:val="00C32942"/>
    <w:rsid w:val="00C33213"/>
    <w:rsid w:val="00C34D2D"/>
    <w:rsid w:val="00C35813"/>
    <w:rsid w:val="00C36172"/>
    <w:rsid w:val="00C36EFB"/>
    <w:rsid w:val="00C4110B"/>
    <w:rsid w:val="00C433EA"/>
    <w:rsid w:val="00C43A6C"/>
    <w:rsid w:val="00C43FBF"/>
    <w:rsid w:val="00C44773"/>
    <w:rsid w:val="00C46300"/>
    <w:rsid w:val="00C50003"/>
    <w:rsid w:val="00C51922"/>
    <w:rsid w:val="00C51E29"/>
    <w:rsid w:val="00C52E99"/>
    <w:rsid w:val="00C53E15"/>
    <w:rsid w:val="00C5481C"/>
    <w:rsid w:val="00C54BA8"/>
    <w:rsid w:val="00C54FE1"/>
    <w:rsid w:val="00C56155"/>
    <w:rsid w:val="00C56636"/>
    <w:rsid w:val="00C5769B"/>
    <w:rsid w:val="00C6017D"/>
    <w:rsid w:val="00C622EC"/>
    <w:rsid w:val="00C64467"/>
    <w:rsid w:val="00C646DA"/>
    <w:rsid w:val="00C649BE"/>
    <w:rsid w:val="00C66E4F"/>
    <w:rsid w:val="00C707C0"/>
    <w:rsid w:val="00C70FCB"/>
    <w:rsid w:val="00C7293E"/>
    <w:rsid w:val="00C7402C"/>
    <w:rsid w:val="00C74137"/>
    <w:rsid w:val="00C800CE"/>
    <w:rsid w:val="00C80ED4"/>
    <w:rsid w:val="00C81178"/>
    <w:rsid w:val="00C81FB9"/>
    <w:rsid w:val="00C824FB"/>
    <w:rsid w:val="00C83DC5"/>
    <w:rsid w:val="00C84DD9"/>
    <w:rsid w:val="00C84F8E"/>
    <w:rsid w:val="00C8500E"/>
    <w:rsid w:val="00C87A4B"/>
    <w:rsid w:val="00C87C25"/>
    <w:rsid w:val="00C95B81"/>
    <w:rsid w:val="00C96488"/>
    <w:rsid w:val="00C9653F"/>
    <w:rsid w:val="00C975E7"/>
    <w:rsid w:val="00C978F4"/>
    <w:rsid w:val="00C97BE0"/>
    <w:rsid w:val="00CA02B7"/>
    <w:rsid w:val="00CA0EE9"/>
    <w:rsid w:val="00CA1D7E"/>
    <w:rsid w:val="00CA3083"/>
    <w:rsid w:val="00CA39EB"/>
    <w:rsid w:val="00CA3B85"/>
    <w:rsid w:val="00CA4A44"/>
    <w:rsid w:val="00CA7E1C"/>
    <w:rsid w:val="00CB0E13"/>
    <w:rsid w:val="00CB2FAE"/>
    <w:rsid w:val="00CB32ED"/>
    <w:rsid w:val="00CB47F5"/>
    <w:rsid w:val="00CC0447"/>
    <w:rsid w:val="00CC1859"/>
    <w:rsid w:val="00CC1FDB"/>
    <w:rsid w:val="00CC3222"/>
    <w:rsid w:val="00CC333C"/>
    <w:rsid w:val="00CC3548"/>
    <w:rsid w:val="00CC5036"/>
    <w:rsid w:val="00CC7EC6"/>
    <w:rsid w:val="00CD01D1"/>
    <w:rsid w:val="00CD368B"/>
    <w:rsid w:val="00CD53A6"/>
    <w:rsid w:val="00CD6378"/>
    <w:rsid w:val="00CD73D2"/>
    <w:rsid w:val="00CD752E"/>
    <w:rsid w:val="00CE102D"/>
    <w:rsid w:val="00CE1CF9"/>
    <w:rsid w:val="00CE263F"/>
    <w:rsid w:val="00CE39B1"/>
    <w:rsid w:val="00CE52ED"/>
    <w:rsid w:val="00CE7B52"/>
    <w:rsid w:val="00CF0082"/>
    <w:rsid w:val="00CF48AF"/>
    <w:rsid w:val="00CF6EAC"/>
    <w:rsid w:val="00D00AF2"/>
    <w:rsid w:val="00D0313A"/>
    <w:rsid w:val="00D0335C"/>
    <w:rsid w:val="00D046A2"/>
    <w:rsid w:val="00D04878"/>
    <w:rsid w:val="00D05831"/>
    <w:rsid w:val="00D059AD"/>
    <w:rsid w:val="00D11410"/>
    <w:rsid w:val="00D13834"/>
    <w:rsid w:val="00D13F0B"/>
    <w:rsid w:val="00D150FE"/>
    <w:rsid w:val="00D157AF"/>
    <w:rsid w:val="00D1698B"/>
    <w:rsid w:val="00D17E10"/>
    <w:rsid w:val="00D2091A"/>
    <w:rsid w:val="00D23225"/>
    <w:rsid w:val="00D2468D"/>
    <w:rsid w:val="00D25571"/>
    <w:rsid w:val="00D26CED"/>
    <w:rsid w:val="00D277F1"/>
    <w:rsid w:val="00D30AFE"/>
    <w:rsid w:val="00D341D3"/>
    <w:rsid w:val="00D35F71"/>
    <w:rsid w:val="00D36159"/>
    <w:rsid w:val="00D40C07"/>
    <w:rsid w:val="00D41C2E"/>
    <w:rsid w:val="00D430F0"/>
    <w:rsid w:val="00D43D7C"/>
    <w:rsid w:val="00D43E66"/>
    <w:rsid w:val="00D44905"/>
    <w:rsid w:val="00D44B0E"/>
    <w:rsid w:val="00D452A6"/>
    <w:rsid w:val="00D474FE"/>
    <w:rsid w:val="00D50B20"/>
    <w:rsid w:val="00D50B8E"/>
    <w:rsid w:val="00D51066"/>
    <w:rsid w:val="00D51F57"/>
    <w:rsid w:val="00D55527"/>
    <w:rsid w:val="00D55C87"/>
    <w:rsid w:val="00D5602B"/>
    <w:rsid w:val="00D605B4"/>
    <w:rsid w:val="00D605D6"/>
    <w:rsid w:val="00D6260C"/>
    <w:rsid w:val="00D642F1"/>
    <w:rsid w:val="00D64484"/>
    <w:rsid w:val="00D67A18"/>
    <w:rsid w:val="00D70683"/>
    <w:rsid w:val="00D73E97"/>
    <w:rsid w:val="00D742B8"/>
    <w:rsid w:val="00D74F50"/>
    <w:rsid w:val="00D7516F"/>
    <w:rsid w:val="00D75A84"/>
    <w:rsid w:val="00D76A4C"/>
    <w:rsid w:val="00D76FC8"/>
    <w:rsid w:val="00D800BF"/>
    <w:rsid w:val="00D81821"/>
    <w:rsid w:val="00D826DD"/>
    <w:rsid w:val="00D839B6"/>
    <w:rsid w:val="00D84049"/>
    <w:rsid w:val="00D84B03"/>
    <w:rsid w:val="00D86404"/>
    <w:rsid w:val="00D90028"/>
    <w:rsid w:val="00D90B7E"/>
    <w:rsid w:val="00D91547"/>
    <w:rsid w:val="00D92E29"/>
    <w:rsid w:val="00D93B5D"/>
    <w:rsid w:val="00D96B09"/>
    <w:rsid w:val="00D96D8A"/>
    <w:rsid w:val="00D97B2B"/>
    <w:rsid w:val="00DA0B72"/>
    <w:rsid w:val="00DA20E7"/>
    <w:rsid w:val="00DA2DB0"/>
    <w:rsid w:val="00DA2DF3"/>
    <w:rsid w:val="00DA6AD7"/>
    <w:rsid w:val="00DB2D58"/>
    <w:rsid w:val="00DB439E"/>
    <w:rsid w:val="00DB7040"/>
    <w:rsid w:val="00DC2063"/>
    <w:rsid w:val="00DC43BA"/>
    <w:rsid w:val="00DC4F2F"/>
    <w:rsid w:val="00DC5518"/>
    <w:rsid w:val="00DC6D09"/>
    <w:rsid w:val="00DD1929"/>
    <w:rsid w:val="00DD1BF6"/>
    <w:rsid w:val="00DD22C1"/>
    <w:rsid w:val="00DD2898"/>
    <w:rsid w:val="00DD3E74"/>
    <w:rsid w:val="00DD47B8"/>
    <w:rsid w:val="00DD4921"/>
    <w:rsid w:val="00DD4BFA"/>
    <w:rsid w:val="00DD4D45"/>
    <w:rsid w:val="00DD4E05"/>
    <w:rsid w:val="00DD5590"/>
    <w:rsid w:val="00DD6A8B"/>
    <w:rsid w:val="00DE0CB4"/>
    <w:rsid w:val="00DE1184"/>
    <w:rsid w:val="00DE1A0B"/>
    <w:rsid w:val="00DE3120"/>
    <w:rsid w:val="00DE353D"/>
    <w:rsid w:val="00DE4FF6"/>
    <w:rsid w:val="00DE63DE"/>
    <w:rsid w:val="00DE7BBB"/>
    <w:rsid w:val="00DE7D67"/>
    <w:rsid w:val="00DF0081"/>
    <w:rsid w:val="00DF06DD"/>
    <w:rsid w:val="00DF36C7"/>
    <w:rsid w:val="00DF5407"/>
    <w:rsid w:val="00DF5728"/>
    <w:rsid w:val="00DF65F6"/>
    <w:rsid w:val="00DF736B"/>
    <w:rsid w:val="00E000AA"/>
    <w:rsid w:val="00E008CF"/>
    <w:rsid w:val="00E011A8"/>
    <w:rsid w:val="00E01569"/>
    <w:rsid w:val="00E01A94"/>
    <w:rsid w:val="00E024EE"/>
    <w:rsid w:val="00E03487"/>
    <w:rsid w:val="00E1152E"/>
    <w:rsid w:val="00E16469"/>
    <w:rsid w:val="00E2270E"/>
    <w:rsid w:val="00E235A9"/>
    <w:rsid w:val="00E24FC5"/>
    <w:rsid w:val="00E25CB9"/>
    <w:rsid w:val="00E27672"/>
    <w:rsid w:val="00E30375"/>
    <w:rsid w:val="00E321D2"/>
    <w:rsid w:val="00E33B3F"/>
    <w:rsid w:val="00E355DA"/>
    <w:rsid w:val="00E35A11"/>
    <w:rsid w:val="00E3656C"/>
    <w:rsid w:val="00E402DD"/>
    <w:rsid w:val="00E410AE"/>
    <w:rsid w:val="00E42F18"/>
    <w:rsid w:val="00E433D2"/>
    <w:rsid w:val="00E446A2"/>
    <w:rsid w:val="00E45AB4"/>
    <w:rsid w:val="00E4603F"/>
    <w:rsid w:val="00E46C0F"/>
    <w:rsid w:val="00E46C73"/>
    <w:rsid w:val="00E47A16"/>
    <w:rsid w:val="00E50BD3"/>
    <w:rsid w:val="00E51AFB"/>
    <w:rsid w:val="00E51BB9"/>
    <w:rsid w:val="00E5296B"/>
    <w:rsid w:val="00E54FF2"/>
    <w:rsid w:val="00E553A4"/>
    <w:rsid w:val="00E5578F"/>
    <w:rsid w:val="00E615B2"/>
    <w:rsid w:val="00E61A41"/>
    <w:rsid w:val="00E62052"/>
    <w:rsid w:val="00E625DE"/>
    <w:rsid w:val="00E62B48"/>
    <w:rsid w:val="00E62EFB"/>
    <w:rsid w:val="00E65118"/>
    <w:rsid w:val="00E6519F"/>
    <w:rsid w:val="00E65653"/>
    <w:rsid w:val="00E67428"/>
    <w:rsid w:val="00E67457"/>
    <w:rsid w:val="00E6795D"/>
    <w:rsid w:val="00E7111D"/>
    <w:rsid w:val="00E72181"/>
    <w:rsid w:val="00E72F56"/>
    <w:rsid w:val="00E730DE"/>
    <w:rsid w:val="00E73644"/>
    <w:rsid w:val="00E74299"/>
    <w:rsid w:val="00E75235"/>
    <w:rsid w:val="00E7675E"/>
    <w:rsid w:val="00E77871"/>
    <w:rsid w:val="00E81C99"/>
    <w:rsid w:val="00E820E6"/>
    <w:rsid w:val="00E84C8D"/>
    <w:rsid w:val="00E85017"/>
    <w:rsid w:val="00E86813"/>
    <w:rsid w:val="00E872CB"/>
    <w:rsid w:val="00E94291"/>
    <w:rsid w:val="00E95971"/>
    <w:rsid w:val="00E97F44"/>
    <w:rsid w:val="00EA0095"/>
    <w:rsid w:val="00EA4443"/>
    <w:rsid w:val="00EA44AF"/>
    <w:rsid w:val="00EA489A"/>
    <w:rsid w:val="00EA5FC3"/>
    <w:rsid w:val="00EB0D41"/>
    <w:rsid w:val="00EB0EFC"/>
    <w:rsid w:val="00EB2BBE"/>
    <w:rsid w:val="00EB2BD4"/>
    <w:rsid w:val="00EB564C"/>
    <w:rsid w:val="00EB7738"/>
    <w:rsid w:val="00EB7C53"/>
    <w:rsid w:val="00EC2C6B"/>
    <w:rsid w:val="00EC6819"/>
    <w:rsid w:val="00ED0FD5"/>
    <w:rsid w:val="00ED1AFB"/>
    <w:rsid w:val="00ED1BC4"/>
    <w:rsid w:val="00ED2190"/>
    <w:rsid w:val="00ED2996"/>
    <w:rsid w:val="00ED2EA8"/>
    <w:rsid w:val="00ED43E4"/>
    <w:rsid w:val="00ED48FB"/>
    <w:rsid w:val="00ED6104"/>
    <w:rsid w:val="00ED622C"/>
    <w:rsid w:val="00ED6EF3"/>
    <w:rsid w:val="00ED7AB4"/>
    <w:rsid w:val="00EE1634"/>
    <w:rsid w:val="00EE1F62"/>
    <w:rsid w:val="00EE529E"/>
    <w:rsid w:val="00EE5346"/>
    <w:rsid w:val="00EE5BC3"/>
    <w:rsid w:val="00EE64D4"/>
    <w:rsid w:val="00EF2F1D"/>
    <w:rsid w:val="00EF3E21"/>
    <w:rsid w:val="00EF64C4"/>
    <w:rsid w:val="00EF7604"/>
    <w:rsid w:val="00F015D6"/>
    <w:rsid w:val="00F030C0"/>
    <w:rsid w:val="00F030CC"/>
    <w:rsid w:val="00F03618"/>
    <w:rsid w:val="00F03818"/>
    <w:rsid w:val="00F120A8"/>
    <w:rsid w:val="00F1229F"/>
    <w:rsid w:val="00F12A01"/>
    <w:rsid w:val="00F12F38"/>
    <w:rsid w:val="00F16871"/>
    <w:rsid w:val="00F2284B"/>
    <w:rsid w:val="00F233CC"/>
    <w:rsid w:val="00F23DF8"/>
    <w:rsid w:val="00F253BE"/>
    <w:rsid w:val="00F258E3"/>
    <w:rsid w:val="00F27171"/>
    <w:rsid w:val="00F275A9"/>
    <w:rsid w:val="00F3070E"/>
    <w:rsid w:val="00F30ED4"/>
    <w:rsid w:val="00F338DA"/>
    <w:rsid w:val="00F34BAC"/>
    <w:rsid w:val="00F35E2D"/>
    <w:rsid w:val="00F363AC"/>
    <w:rsid w:val="00F3688E"/>
    <w:rsid w:val="00F378D2"/>
    <w:rsid w:val="00F37A08"/>
    <w:rsid w:val="00F40ED2"/>
    <w:rsid w:val="00F41162"/>
    <w:rsid w:val="00F41DF3"/>
    <w:rsid w:val="00F41ECC"/>
    <w:rsid w:val="00F4388E"/>
    <w:rsid w:val="00F44282"/>
    <w:rsid w:val="00F44957"/>
    <w:rsid w:val="00F457A8"/>
    <w:rsid w:val="00F47167"/>
    <w:rsid w:val="00F477C4"/>
    <w:rsid w:val="00F52579"/>
    <w:rsid w:val="00F53E1B"/>
    <w:rsid w:val="00F5443E"/>
    <w:rsid w:val="00F5485A"/>
    <w:rsid w:val="00F55E44"/>
    <w:rsid w:val="00F56F92"/>
    <w:rsid w:val="00F61533"/>
    <w:rsid w:val="00F646CF"/>
    <w:rsid w:val="00F71A68"/>
    <w:rsid w:val="00F71C85"/>
    <w:rsid w:val="00F71E7D"/>
    <w:rsid w:val="00F76E15"/>
    <w:rsid w:val="00F776D8"/>
    <w:rsid w:val="00F81F59"/>
    <w:rsid w:val="00F82A44"/>
    <w:rsid w:val="00F835B2"/>
    <w:rsid w:val="00F840E4"/>
    <w:rsid w:val="00F85C8E"/>
    <w:rsid w:val="00F85E29"/>
    <w:rsid w:val="00F8792F"/>
    <w:rsid w:val="00F9224F"/>
    <w:rsid w:val="00F92609"/>
    <w:rsid w:val="00F938EC"/>
    <w:rsid w:val="00F943B8"/>
    <w:rsid w:val="00F946CB"/>
    <w:rsid w:val="00F96558"/>
    <w:rsid w:val="00F966EF"/>
    <w:rsid w:val="00F96AEE"/>
    <w:rsid w:val="00FA1D3E"/>
    <w:rsid w:val="00FA4382"/>
    <w:rsid w:val="00FB02B2"/>
    <w:rsid w:val="00FB19A2"/>
    <w:rsid w:val="00FB1B2F"/>
    <w:rsid w:val="00FB2683"/>
    <w:rsid w:val="00FC0375"/>
    <w:rsid w:val="00FC5A1C"/>
    <w:rsid w:val="00FC6DCE"/>
    <w:rsid w:val="00FC7602"/>
    <w:rsid w:val="00FD1207"/>
    <w:rsid w:val="00FD2539"/>
    <w:rsid w:val="00FD3E5E"/>
    <w:rsid w:val="00FD4301"/>
    <w:rsid w:val="00FD5398"/>
    <w:rsid w:val="00FD795B"/>
    <w:rsid w:val="00FE015B"/>
    <w:rsid w:val="00FE1252"/>
    <w:rsid w:val="00FE13EC"/>
    <w:rsid w:val="00FE2B62"/>
    <w:rsid w:val="00FE5ADA"/>
    <w:rsid w:val="00FE6BED"/>
    <w:rsid w:val="00FE7ED6"/>
    <w:rsid w:val="00FF1009"/>
    <w:rsid w:val="00FF4B50"/>
    <w:rsid w:val="00FF50B4"/>
    <w:rsid w:val="00FF5563"/>
    <w:rsid w:val="00FF5A7B"/>
    <w:rsid w:val="00FF64F5"/>
    <w:rsid w:val="00FF65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06FDC11"/>
  <w15:chartTrackingRefBased/>
  <w15:docId w15:val="{FEB6E948-0883-40B2-8513-0CEDDD9DCF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4DD9"/>
  </w:style>
  <w:style w:type="paragraph" w:styleId="Heading1">
    <w:name w:val="heading 1"/>
    <w:basedOn w:val="Normal"/>
    <w:link w:val="Heading1Char"/>
    <w:uiPriority w:val="9"/>
    <w:qFormat/>
    <w:rsid w:val="00C43FB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1B701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E820E6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C1638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A91AC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1AC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91AC3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A91AC3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A91AC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91AC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7837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7837D5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5C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5CB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B6E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6EAC"/>
  </w:style>
  <w:style w:type="paragraph" w:styleId="Footer">
    <w:name w:val="footer"/>
    <w:basedOn w:val="Normal"/>
    <w:link w:val="FooterChar"/>
    <w:uiPriority w:val="99"/>
    <w:unhideWhenUsed/>
    <w:rsid w:val="003B6E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6EAC"/>
  </w:style>
  <w:style w:type="character" w:customStyle="1" w:styleId="docsum-authors">
    <w:name w:val="docsum-authors"/>
    <w:basedOn w:val="DefaultParagraphFont"/>
    <w:rsid w:val="003C52D7"/>
  </w:style>
  <w:style w:type="character" w:customStyle="1" w:styleId="docsum-journal-citation">
    <w:name w:val="docsum-journal-citation"/>
    <w:basedOn w:val="DefaultParagraphFont"/>
    <w:rsid w:val="003C52D7"/>
  </w:style>
  <w:style w:type="character" w:customStyle="1" w:styleId="citation-part">
    <w:name w:val="citation-part"/>
    <w:basedOn w:val="DefaultParagraphFont"/>
    <w:rsid w:val="003C52D7"/>
  </w:style>
  <w:style w:type="character" w:customStyle="1" w:styleId="docsum-pmid">
    <w:name w:val="docsum-pmid"/>
    <w:basedOn w:val="DefaultParagraphFont"/>
    <w:rsid w:val="003C52D7"/>
  </w:style>
  <w:style w:type="character" w:customStyle="1" w:styleId="free-resources">
    <w:name w:val="free-resources"/>
    <w:basedOn w:val="DefaultParagraphFont"/>
    <w:rsid w:val="003C52D7"/>
  </w:style>
  <w:style w:type="character" w:customStyle="1" w:styleId="position-number">
    <w:name w:val="position-number"/>
    <w:basedOn w:val="DefaultParagraphFont"/>
    <w:rsid w:val="00265966"/>
  </w:style>
  <w:style w:type="character" w:customStyle="1" w:styleId="identifier">
    <w:name w:val="identifier"/>
    <w:basedOn w:val="DefaultParagraphFont"/>
    <w:rsid w:val="00AD52C8"/>
  </w:style>
  <w:style w:type="character" w:customStyle="1" w:styleId="id-label">
    <w:name w:val="id-label"/>
    <w:basedOn w:val="DefaultParagraphFont"/>
    <w:rsid w:val="00E45AB4"/>
  </w:style>
  <w:style w:type="paragraph" w:styleId="ListParagraph">
    <w:name w:val="List Paragraph"/>
    <w:basedOn w:val="Normal"/>
    <w:uiPriority w:val="34"/>
    <w:qFormat/>
    <w:rsid w:val="003F54A1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57428F"/>
  </w:style>
  <w:style w:type="character" w:customStyle="1" w:styleId="Heading1Char">
    <w:name w:val="Heading 1 Char"/>
    <w:basedOn w:val="DefaultParagraphFont"/>
    <w:link w:val="Heading1"/>
    <w:uiPriority w:val="9"/>
    <w:rsid w:val="00C43FBF"/>
    <w:rPr>
      <w:rFonts w:ascii="Times New Roman" w:eastAsia="Times New Roman" w:hAnsi="Times New Roman" w:cs="Times New Roma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56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1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1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5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7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39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454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41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64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6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53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52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5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26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903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81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61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9793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3786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7200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1282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106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856420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828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5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92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55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326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632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891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66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468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998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61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6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9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2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11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922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73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87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37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67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1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88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14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7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220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31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441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69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1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34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091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999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80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2330821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057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03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98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385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172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5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956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10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126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6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488655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56659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04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5031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63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524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647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4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89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1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0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83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2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96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61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12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4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80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30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026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7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63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00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3178691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362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2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14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154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942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20075F-1A05-4334-B6A4-7589A2BDAB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4</Pages>
  <Words>4090</Words>
  <Characters>22184</Characters>
  <Application>Microsoft Office Word</Application>
  <DocSecurity>0</DocSecurity>
  <Lines>1644</Lines>
  <Paragraphs>1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tang Wang</dc:creator>
  <cp:keywords/>
  <dc:description/>
  <cp:lastModifiedBy>Yutang Wang</cp:lastModifiedBy>
  <cp:revision>4</cp:revision>
  <cp:lastPrinted>2023-11-16T06:40:00Z</cp:lastPrinted>
  <dcterms:created xsi:type="dcterms:W3CDTF">2023-11-16T20:01:00Z</dcterms:created>
  <dcterms:modified xsi:type="dcterms:W3CDTF">2023-11-16T2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ff6f8d3772b583aa8089e0a940dc9bd2a131c01471127b8ee090711c60269e2</vt:lpwstr>
  </property>
</Properties>
</file>